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AC88E" w14:textId="7F0F35E0" w:rsidR="0041517F" w:rsidRDefault="0041517F" w:rsidP="001B6E81">
      <w:pPr>
        <w:pStyle w:val="Heading1"/>
        <w:rPr>
          <w:rFonts w:eastAsia="Times New Roman"/>
        </w:rPr>
      </w:pPr>
      <w:bookmarkStart w:id="0" w:name="_Hlk98938706"/>
      <w:bookmarkStart w:id="1" w:name="_GoBack"/>
      <w:bookmarkEnd w:id="1"/>
      <w:r>
        <w:t>Exposure of</w:t>
      </w:r>
      <w:r w:rsidRPr="001A37EE">
        <w:t xml:space="preserve"> human immune cells</w:t>
      </w:r>
      <w:r w:rsidR="00324654">
        <w:t>,</w:t>
      </w:r>
      <w:r>
        <w:t xml:space="preserve"> to the antiretrovirals efavirenz and lopinavir, leads to lower glucose and altered bioenergetic cell profiles</w:t>
      </w:r>
      <w:r w:rsidR="00812766">
        <w:t xml:space="preserve"> through interactions with SLC2</w:t>
      </w:r>
      <w:r w:rsidR="00433223">
        <w:t>A1</w:t>
      </w:r>
      <w:r>
        <w:t>.</w:t>
      </w:r>
      <w:bookmarkEnd w:id="0"/>
    </w:p>
    <w:p w14:paraId="704CFD46" w14:textId="77777777" w:rsidR="0041517F" w:rsidRDefault="0041517F" w:rsidP="000175B6">
      <w:pPr>
        <w:spacing w:line="480" w:lineRule="auto"/>
        <w:jc w:val="left"/>
      </w:pPr>
    </w:p>
    <w:p w14:paraId="549D52DA" w14:textId="5289AD8D" w:rsidR="0041517F" w:rsidRPr="00662336" w:rsidRDefault="0041517F" w:rsidP="000175B6">
      <w:pPr>
        <w:spacing w:line="480" w:lineRule="auto"/>
        <w:jc w:val="left"/>
      </w:pPr>
      <w:r w:rsidRPr="001A37EE">
        <w:t xml:space="preserve">Bethany </w:t>
      </w:r>
      <w:r>
        <w:t xml:space="preserve">J. </w:t>
      </w:r>
      <w:proofErr w:type="spellStart"/>
      <w:proofErr w:type="gramStart"/>
      <w:r w:rsidRPr="001A37EE">
        <w:t>Heaton</w:t>
      </w:r>
      <w:r w:rsidR="008C497E">
        <w:rPr>
          <w:vertAlign w:val="superscript"/>
        </w:rPr>
        <w:t>a</w:t>
      </w:r>
      <w:r w:rsidR="002C247B">
        <w:rPr>
          <w:vertAlign w:val="superscript"/>
        </w:rPr>
        <w:t>,</w:t>
      </w:r>
      <w:r w:rsidR="008C497E">
        <w:rPr>
          <w:vertAlign w:val="superscript"/>
        </w:rPr>
        <w:t>b</w:t>
      </w:r>
      <w:proofErr w:type="spellEnd"/>
      <w:proofErr w:type="gramEnd"/>
      <w:r w:rsidRPr="001A37EE">
        <w:t xml:space="preserve">, </w:t>
      </w:r>
      <w:r>
        <w:t xml:space="preserve">Rebecca L. </w:t>
      </w:r>
      <w:proofErr w:type="spellStart"/>
      <w:r>
        <w:t>Jensen</w:t>
      </w:r>
      <w:r w:rsidR="008C497E">
        <w:rPr>
          <w:vertAlign w:val="superscript"/>
        </w:rPr>
        <w:t>c</w:t>
      </w:r>
      <w:proofErr w:type="spellEnd"/>
      <w:r>
        <w:t xml:space="preserve">, </w:t>
      </w:r>
      <w:r w:rsidRPr="001A37EE">
        <w:t xml:space="preserve">James </w:t>
      </w:r>
      <w:proofErr w:type="spellStart"/>
      <w:r w:rsidRPr="001A37EE">
        <w:t>Line</w:t>
      </w:r>
      <w:r w:rsidR="008C497E">
        <w:rPr>
          <w:vertAlign w:val="superscript"/>
        </w:rPr>
        <w:t>c</w:t>
      </w:r>
      <w:proofErr w:type="spellEnd"/>
      <w:r w:rsidRPr="001A37EE">
        <w:t xml:space="preserve">, Christopher </w:t>
      </w:r>
      <w:r>
        <w:t xml:space="preserve">A.W. </w:t>
      </w:r>
      <w:proofErr w:type="spellStart"/>
      <w:r w:rsidRPr="001A37EE">
        <w:t>David</w:t>
      </w:r>
      <w:r w:rsidR="008C497E">
        <w:rPr>
          <w:vertAlign w:val="superscript"/>
        </w:rPr>
        <w:t>a</w:t>
      </w:r>
      <w:r w:rsidR="002C247B">
        <w:rPr>
          <w:vertAlign w:val="superscript"/>
        </w:rPr>
        <w:t>,</w:t>
      </w:r>
      <w:r w:rsidR="008C497E">
        <w:rPr>
          <w:vertAlign w:val="superscript"/>
        </w:rPr>
        <w:t>b</w:t>
      </w:r>
      <w:proofErr w:type="spellEnd"/>
      <w:r w:rsidRPr="001A37EE">
        <w:t xml:space="preserve">, Danielle </w:t>
      </w:r>
      <w:r>
        <w:t xml:space="preserve">E. </w:t>
      </w:r>
      <w:proofErr w:type="spellStart"/>
      <w:r w:rsidRPr="001A37EE">
        <w:t>Brain</w:t>
      </w:r>
      <w:r w:rsidR="008C497E">
        <w:rPr>
          <w:vertAlign w:val="superscript"/>
        </w:rPr>
        <w:t>a</w:t>
      </w:r>
      <w:r w:rsidR="002C247B">
        <w:rPr>
          <w:vertAlign w:val="superscript"/>
        </w:rPr>
        <w:t>,</w:t>
      </w:r>
      <w:r w:rsidR="008C497E">
        <w:rPr>
          <w:vertAlign w:val="superscript"/>
        </w:rPr>
        <w:t>b</w:t>
      </w:r>
      <w:proofErr w:type="spellEnd"/>
      <w:r>
        <w:t xml:space="preserve">, Amy E. </w:t>
      </w:r>
      <w:proofErr w:type="spellStart"/>
      <w:r>
        <w:t>Chadwick</w:t>
      </w:r>
      <w:r w:rsidR="002C247B">
        <w:rPr>
          <w:vertAlign w:val="superscript"/>
        </w:rPr>
        <w:t>c</w:t>
      </w:r>
      <w:proofErr w:type="spellEnd"/>
      <w:r>
        <w:t xml:space="preserve">, </w:t>
      </w:r>
      <w:r w:rsidRPr="001A37EE">
        <w:t xml:space="preserve">and Neill J. </w:t>
      </w:r>
      <w:proofErr w:type="spellStart"/>
      <w:r w:rsidRPr="001A37EE">
        <w:t>Liptrott</w:t>
      </w:r>
      <w:r w:rsidR="002C247B">
        <w:rPr>
          <w:vertAlign w:val="superscript"/>
        </w:rPr>
        <w:t>a,b,c</w:t>
      </w:r>
      <w:proofErr w:type="spellEnd"/>
      <w:r w:rsidRPr="001A37EE">
        <w:t xml:space="preserve"> </w:t>
      </w:r>
    </w:p>
    <w:p w14:paraId="328048BE" w14:textId="77777777" w:rsidR="0041517F" w:rsidRPr="00662336" w:rsidRDefault="0041517F" w:rsidP="000175B6">
      <w:pPr>
        <w:spacing w:line="480" w:lineRule="auto"/>
        <w:jc w:val="left"/>
      </w:pPr>
    </w:p>
    <w:p w14:paraId="7E7368CD" w14:textId="2ABFC638" w:rsidR="0041517F" w:rsidRPr="00662336" w:rsidRDefault="002C247B" w:rsidP="000175B6">
      <w:pPr>
        <w:spacing w:line="480" w:lineRule="auto"/>
        <w:jc w:val="left"/>
        <w:rPr>
          <w:color w:val="000000" w:themeColor="text1"/>
        </w:rPr>
      </w:pPr>
      <w:proofErr w:type="spellStart"/>
      <w:r>
        <w:rPr>
          <w:vertAlign w:val="superscript"/>
        </w:rPr>
        <w:t>a</w:t>
      </w:r>
      <w:r w:rsidR="0041517F" w:rsidRPr="00662336">
        <w:t>Immunocompatibility</w:t>
      </w:r>
      <w:proofErr w:type="spellEnd"/>
      <w:r w:rsidR="0041517F" w:rsidRPr="00662336">
        <w:t xml:space="preserve"> Group, Department of Pharmacology and Therapeutics, Institute of Systems, Molecular and Integrative Biology, The University of Liverpool, Liverpool, UK</w:t>
      </w:r>
    </w:p>
    <w:p w14:paraId="2C888120" w14:textId="76B4B048" w:rsidR="0041517F" w:rsidRPr="00662336" w:rsidRDefault="002C247B" w:rsidP="000175B6">
      <w:pPr>
        <w:spacing w:line="480" w:lineRule="auto"/>
        <w:jc w:val="left"/>
      </w:pPr>
      <w:proofErr w:type="spellStart"/>
      <w:r>
        <w:rPr>
          <w:color w:val="000000" w:themeColor="text1"/>
          <w:vertAlign w:val="superscript"/>
        </w:rPr>
        <w:t>b</w:t>
      </w:r>
      <w:r w:rsidR="0041517F" w:rsidRPr="00662336">
        <w:t>Centre</w:t>
      </w:r>
      <w:proofErr w:type="spellEnd"/>
      <w:r w:rsidR="0041517F" w:rsidRPr="00662336">
        <w:t xml:space="preserve"> of Excellence for Long-Acting Therapeutics (CELT), Department of Pharmacology and Therapeutics, Institute of Systems, Molecular and Integrative Biology, The University of Liverpool, </w:t>
      </w:r>
    </w:p>
    <w:p w14:paraId="0BCE7DD2" w14:textId="61E2CBB0" w:rsidR="0041517F" w:rsidRPr="00662336" w:rsidRDefault="002C247B" w:rsidP="000175B6">
      <w:pPr>
        <w:spacing w:line="480" w:lineRule="auto"/>
        <w:jc w:val="left"/>
      </w:pPr>
      <w:proofErr w:type="spellStart"/>
      <w:r>
        <w:rPr>
          <w:vertAlign w:val="superscript"/>
        </w:rPr>
        <w:t>c</w:t>
      </w:r>
      <w:r w:rsidR="0041517F" w:rsidRPr="00662336">
        <w:t>Centre</w:t>
      </w:r>
      <w:proofErr w:type="spellEnd"/>
      <w:r w:rsidR="0041517F" w:rsidRPr="00662336">
        <w:t xml:space="preserve"> for Drug Safety Science, Department of Pharmacology and Therapeutics, Institute of Systems, Molecular and Integrative Biology, The University of Liverpool, Liverpool, UK</w:t>
      </w:r>
    </w:p>
    <w:p w14:paraId="0BBDA8ED" w14:textId="0DD03970" w:rsidR="0041517F" w:rsidRPr="002C247B" w:rsidRDefault="0041517F" w:rsidP="000175B6">
      <w:pPr>
        <w:spacing w:line="480" w:lineRule="auto"/>
        <w:jc w:val="left"/>
      </w:pPr>
    </w:p>
    <w:p w14:paraId="08383CEE" w14:textId="65B15D99" w:rsidR="002C247B" w:rsidRDefault="002C247B" w:rsidP="000175B6">
      <w:pPr>
        <w:spacing w:line="480" w:lineRule="auto"/>
        <w:jc w:val="left"/>
      </w:pPr>
      <w:r w:rsidRPr="002C247B">
        <w:t>Corresponding author:</w:t>
      </w:r>
      <w:r w:rsidR="00433223">
        <w:t xml:space="preserve"> Dr Neill Liptrott Neill.liptrott@liverpool.ac.uk</w:t>
      </w:r>
    </w:p>
    <w:p w14:paraId="6C13E1C0" w14:textId="77777777" w:rsidR="005C5A3D" w:rsidRPr="002C247B" w:rsidRDefault="005C5A3D" w:rsidP="000175B6">
      <w:pPr>
        <w:spacing w:line="480" w:lineRule="auto"/>
        <w:jc w:val="left"/>
      </w:pPr>
    </w:p>
    <w:p w14:paraId="06063217" w14:textId="33312736" w:rsidR="0041517F" w:rsidRPr="00A131C6" w:rsidRDefault="0041517F" w:rsidP="000175B6">
      <w:pPr>
        <w:spacing w:line="480" w:lineRule="auto"/>
        <w:jc w:val="left"/>
      </w:pPr>
      <w:r w:rsidRPr="00662336">
        <w:t>Data availability statement:</w:t>
      </w:r>
      <w:r w:rsidRPr="00A131C6">
        <w:t xml:space="preserve"> </w:t>
      </w:r>
      <w:r w:rsidR="00F72C50" w:rsidRPr="00F72C50">
        <w:t xml:space="preserve">The data that support the findings of this study are available from the corresponding author upon reasonable request. </w:t>
      </w:r>
    </w:p>
    <w:p w14:paraId="36BC535B" w14:textId="77777777" w:rsidR="0041517F" w:rsidRPr="00A131C6" w:rsidRDefault="0041517F" w:rsidP="000175B6">
      <w:pPr>
        <w:spacing w:line="480" w:lineRule="auto"/>
        <w:jc w:val="left"/>
      </w:pPr>
    </w:p>
    <w:p w14:paraId="71D689F8" w14:textId="3093F1B3" w:rsidR="0041517F" w:rsidRPr="00662336" w:rsidRDefault="0041517F" w:rsidP="000175B6">
      <w:pPr>
        <w:spacing w:line="480" w:lineRule="auto"/>
        <w:jc w:val="left"/>
      </w:pPr>
      <w:r w:rsidRPr="00662336">
        <w:t xml:space="preserve">Funding statement:  The current work was, partially, supported by the European Commission </w:t>
      </w:r>
      <w:r w:rsidR="005C5A3D">
        <w:t>[</w:t>
      </w:r>
      <w:r w:rsidRPr="00662336">
        <w:t>grant agree</w:t>
      </w:r>
      <w:r w:rsidR="00B66392">
        <w:t>ment No. 814607</w:t>
      </w:r>
      <w:r w:rsidR="005C5A3D">
        <w:t>]</w:t>
      </w:r>
    </w:p>
    <w:p w14:paraId="4E77ECF9" w14:textId="77777777" w:rsidR="0041517F" w:rsidRPr="00A131C6" w:rsidRDefault="0041517F" w:rsidP="000175B6">
      <w:pPr>
        <w:spacing w:line="480" w:lineRule="auto"/>
        <w:jc w:val="left"/>
      </w:pPr>
    </w:p>
    <w:p w14:paraId="69CAEC4A" w14:textId="77777777" w:rsidR="0041517F" w:rsidRPr="00662336" w:rsidRDefault="0041517F" w:rsidP="000175B6">
      <w:pPr>
        <w:spacing w:line="480" w:lineRule="auto"/>
        <w:jc w:val="left"/>
      </w:pPr>
      <w:r w:rsidRPr="00662336">
        <w:t>Author contribution statement:</w:t>
      </w:r>
    </w:p>
    <w:p w14:paraId="28D7B8F0" w14:textId="77777777" w:rsidR="0041517F" w:rsidRPr="00FD4207" w:rsidRDefault="0041517F" w:rsidP="000175B6">
      <w:pPr>
        <w:spacing w:line="480" w:lineRule="auto"/>
        <w:jc w:val="left"/>
      </w:pPr>
      <w:r w:rsidRPr="00A131C6">
        <w:t>B.</w:t>
      </w:r>
      <w:r>
        <w:t>J.</w:t>
      </w:r>
      <w:r w:rsidRPr="00A131C6">
        <w:t xml:space="preserve">H., </w:t>
      </w:r>
      <w:r>
        <w:t xml:space="preserve">R.L.J., </w:t>
      </w:r>
      <w:r w:rsidRPr="00A131C6">
        <w:t>J.L. and C.</w:t>
      </w:r>
      <w:r>
        <w:t>A.W.</w:t>
      </w:r>
      <w:r w:rsidRPr="00A131C6">
        <w:t>D. conducted experiments and analysed data. D.</w:t>
      </w:r>
      <w:r>
        <w:t>E.</w:t>
      </w:r>
      <w:r w:rsidRPr="00A131C6">
        <w:t>B.</w:t>
      </w:r>
      <w:r>
        <w:t>, C.A.W.D.</w:t>
      </w:r>
      <w:r w:rsidRPr="00A131C6">
        <w:t xml:space="preserve"> </w:t>
      </w:r>
      <w:r>
        <w:t xml:space="preserve">and A.E.C. </w:t>
      </w:r>
      <w:r w:rsidRPr="00A131C6">
        <w:t xml:space="preserve">reviewed and analysed data. N.J.L., as the senior author, designed and supervised the study, </w:t>
      </w:r>
      <w:r w:rsidRPr="00A131C6">
        <w:lastRenderedPageBreak/>
        <w:t xml:space="preserve">analysed data, </w:t>
      </w:r>
      <w:r w:rsidRPr="00FD4207">
        <w:t xml:space="preserve">and edited the manuscript. All authors discussed the progress of research, interpreted data, and wrote the manuscript. </w:t>
      </w:r>
    </w:p>
    <w:p w14:paraId="76DE91CC" w14:textId="77777777" w:rsidR="0041517F" w:rsidRPr="00A131C6" w:rsidRDefault="0041517F" w:rsidP="000175B6">
      <w:pPr>
        <w:spacing w:line="480" w:lineRule="auto"/>
        <w:jc w:val="left"/>
      </w:pPr>
      <w:r w:rsidRPr="00FD4207">
        <w:br/>
      </w:r>
      <w:r w:rsidRPr="00662336">
        <w:t>Conflict of interest disclosure:</w:t>
      </w:r>
      <w:r w:rsidRPr="00A131C6">
        <w:t xml:space="preserve"> No conflict of interest to disclose. </w:t>
      </w:r>
      <w:r w:rsidRPr="00A131C6">
        <w:br/>
      </w:r>
    </w:p>
    <w:p w14:paraId="538C2B4E" w14:textId="77777777" w:rsidR="0041517F" w:rsidRPr="00A131C6" w:rsidRDefault="0041517F" w:rsidP="000175B6">
      <w:pPr>
        <w:spacing w:line="480" w:lineRule="auto"/>
        <w:jc w:val="left"/>
      </w:pPr>
      <w:r w:rsidRPr="00662336">
        <w:t>Ethics approval statement:</w:t>
      </w:r>
      <w:r w:rsidRPr="00A131C6">
        <w:t xml:space="preserve"> Human cell lines were used throughout the study; no ethics were required. </w:t>
      </w:r>
    </w:p>
    <w:p w14:paraId="43663444" w14:textId="77777777" w:rsidR="0041517F" w:rsidRPr="00A131C6" w:rsidRDefault="0041517F" w:rsidP="000175B6">
      <w:pPr>
        <w:spacing w:line="480" w:lineRule="auto"/>
        <w:jc w:val="left"/>
      </w:pPr>
    </w:p>
    <w:p w14:paraId="064E518B" w14:textId="4A33E5B6" w:rsidR="003D3B5D" w:rsidRPr="003D3B5D" w:rsidRDefault="0041517F" w:rsidP="003D3B5D">
      <w:pPr>
        <w:spacing w:line="480" w:lineRule="auto"/>
        <w:jc w:val="left"/>
      </w:pPr>
      <w:r w:rsidRPr="00662336">
        <w:t xml:space="preserve">Permission to reproduce material from other sources: </w:t>
      </w:r>
      <w:r w:rsidRPr="00A131C6">
        <w:t xml:space="preserve">The work in the manuscript is original, no reproduction from other sources was carried out. </w:t>
      </w:r>
      <w:r w:rsidR="003D3B5D">
        <w:br w:type="page"/>
      </w:r>
    </w:p>
    <w:p w14:paraId="4FAC8964" w14:textId="3A1D04CF" w:rsidR="00662336" w:rsidRDefault="003C2CC4" w:rsidP="001B6E81">
      <w:pPr>
        <w:pStyle w:val="Heading1"/>
      </w:pPr>
      <w:r w:rsidRPr="00662336">
        <w:lastRenderedPageBreak/>
        <w:t xml:space="preserve">Abstract </w:t>
      </w:r>
    </w:p>
    <w:p w14:paraId="51E4AA55" w14:textId="4F865AEC" w:rsidR="003F354F" w:rsidRDefault="003F354F" w:rsidP="000175B6">
      <w:pPr>
        <w:spacing w:line="480" w:lineRule="auto"/>
      </w:pPr>
      <w:r>
        <w:t>SLC2A1 mediates glucose cellular uptake; key to appropriate immune function. Our previous work has shown efavirenz and lopinavir exposure inhibits T cell and macrophage responses,</w:t>
      </w:r>
      <w:r w:rsidR="005818E7">
        <w:t xml:space="preserve"> to</w:t>
      </w:r>
      <w:r w:rsidR="00180D18">
        <w:t xml:space="preserve"> known agonists,</w:t>
      </w:r>
      <w:r>
        <w:t xml:space="preserve"> likely via interactions with glucose transporters. Using human cell lines</w:t>
      </w:r>
      <w:r w:rsidR="00180D18">
        <w:t xml:space="preserve"> as a model</w:t>
      </w:r>
      <w:r>
        <w:t>, we assessed glucose uptake and subsequent bioenergetic profiles, linked to immunological responses.</w:t>
      </w:r>
    </w:p>
    <w:p w14:paraId="7855852C" w14:textId="77777777" w:rsidR="003F354F" w:rsidRDefault="003F354F" w:rsidP="000175B6">
      <w:pPr>
        <w:spacing w:line="480" w:lineRule="auto"/>
      </w:pPr>
    </w:p>
    <w:p w14:paraId="7B62DE7B" w14:textId="0A5DF999" w:rsidR="004974AA" w:rsidRDefault="004974AA" w:rsidP="000175B6">
      <w:pPr>
        <w:spacing w:line="480" w:lineRule="auto"/>
      </w:pPr>
      <w:r w:rsidRPr="007322EE">
        <w:t>Glucose uptake</w:t>
      </w:r>
      <w:r w:rsidR="003F354F">
        <w:t xml:space="preserve"> </w:t>
      </w:r>
      <w:r w:rsidRPr="007322EE">
        <w:t>was measured using 2-deoxyglucose as a surrogate for endogenous glucose</w:t>
      </w:r>
      <w:r w:rsidRPr="00811043">
        <w:t>, using commercially available reagents</w:t>
      </w:r>
      <w:r w:rsidRPr="00D8194E">
        <w:t xml:space="preserve">. </w:t>
      </w:r>
      <w:r w:rsidRPr="00FD4207">
        <w:rPr>
          <w:color w:val="000000"/>
        </w:rPr>
        <w:t>mRNA expression of SLC transporters</w:t>
      </w:r>
      <w:r>
        <w:rPr>
          <w:color w:val="000000"/>
        </w:rPr>
        <w:t xml:space="preserve"> was investigated using </w:t>
      </w:r>
      <w:r w:rsidR="004B54C9" w:rsidRPr="006B27BB">
        <w:t>qPCR TaqMan</w:t>
      </w:r>
      <w:r w:rsidR="004B54C9" w:rsidRPr="00662336">
        <w:rPr>
          <w:color w:val="000000" w:themeColor="text1"/>
        </w:rPr>
        <w:t xml:space="preserve">™ </w:t>
      </w:r>
      <w:r w:rsidR="004B54C9">
        <w:t>g</w:t>
      </w:r>
      <w:r w:rsidR="004B54C9" w:rsidRPr="006B27BB">
        <w:t xml:space="preserve">ene </w:t>
      </w:r>
      <w:r w:rsidR="004B54C9">
        <w:t>e</w:t>
      </w:r>
      <w:r w:rsidR="004B54C9" w:rsidRPr="006B27BB">
        <w:t xml:space="preserve">xpression </w:t>
      </w:r>
      <w:r w:rsidR="004B54C9">
        <w:t>a</w:t>
      </w:r>
      <w:r w:rsidR="004B54C9" w:rsidRPr="006B27BB">
        <w:t>ssay</w:t>
      </w:r>
      <w:r w:rsidR="004B54C9">
        <w:rPr>
          <w:color w:val="000000"/>
        </w:rPr>
        <w:t xml:space="preserve">. </w:t>
      </w:r>
      <w:r w:rsidR="003F354F">
        <w:t xml:space="preserve">Bioenergetic assessment, on </w:t>
      </w:r>
      <w:r w:rsidR="003F354F">
        <w:rPr>
          <w:color w:val="000000"/>
        </w:rPr>
        <w:t>THP-1 cells</w:t>
      </w:r>
      <w:r w:rsidR="003F354F">
        <w:t>, utilised the Agilent Seahorse XF Mito Stress test</w:t>
      </w:r>
      <w:r w:rsidR="003F354F">
        <w:rPr>
          <w:color w:val="000000"/>
        </w:rPr>
        <w:t xml:space="preserve">. </w:t>
      </w:r>
      <w:r w:rsidR="003F354F" w:rsidRPr="003F354F">
        <w:rPr>
          <w:i/>
          <w:color w:val="000000"/>
        </w:rPr>
        <w:t>In</w:t>
      </w:r>
      <w:r w:rsidR="004B54C9" w:rsidRPr="00662336">
        <w:rPr>
          <w:i/>
          <w:iCs/>
          <w:color w:val="000000" w:themeColor="text1"/>
        </w:rPr>
        <w:t xml:space="preserve"> silico</w:t>
      </w:r>
      <w:r w:rsidR="004B54C9" w:rsidRPr="00662336">
        <w:rPr>
          <w:color w:val="000000" w:themeColor="text1"/>
        </w:rPr>
        <w:t xml:space="preserve"> analysis of potential interactions between </w:t>
      </w:r>
      <w:r w:rsidR="004B54C9">
        <w:rPr>
          <w:color w:val="000000" w:themeColor="text1"/>
        </w:rPr>
        <w:t xml:space="preserve">SLC2A1 </w:t>
      </w:r>
      <w:r w:rsidR="003F354F">
        <w:rPr>
          <w:color w:val="000000" w:themeColor="text1"/>
        </w:rPr>
        <w:t>and antiretrovi</w:t>
      </w:r>
      <w:r w:rsidR="00B603D4">
        <w:rPr>
          <w:color w:val="000000" w:themeColor="text1"/>
        </w:rPr>
        <w:t>ra</w:t>
      </w:r>
      <w:r w:rsidR="003F354F">
        <w:rPr>
          <w:color w:val="000000" w:themeColor="text1"/>
        </w:rPr>
        <w:t>ls</w:t>
      </w:r>
      <w:r w:rsidR="004B54C9">
        <w:rPr>
          <w:color w:val="000000" w:themeColor="text1"/>
        </w:rPr>
        <w:t xml:space="preserve"> was investigated using </w:t>
      </w:r>
      <w:r w:rsidR="003F354F">
        <w:rPr>
          <w:color w:val="000000" w:themeColor="text1"/>
        </w:rPr>
        <w:t>bioinformatic techniques</w:t>
      </w:r>
      <w:r w:rsidR="004B54C9">
        <w:rPr>
          <w:color w:val="000000"/>
        </w:rPr>
        <w:t xml:space="preserve">. </w:t>
      </w:r>
    </w:p>
    <w:p w14:paraId="1F4087FA" w14:textId="77777777" w:rsidR="004974AA" w:rsidRDefault="004974AA" w:rsidP="000175B6">
      <w:pPr>
        <w:spacing w:line="480" w:lineRule="auto"/>
      </w:pPr>
    </w:p>
    <w:p w14:paraId="76686A77" w14:textId="0ECC8EFA" w:rsidR="003F354F" w:rsidRDefault="003F354F" w:rsidP="000175B6">
      <w:pPr>
        <w:spacing w:line="480" w:lineRule="auto"/>
      </w:pPr>
      <w:r>
        <w:t>Efavirenz and lopinavir</w:t>
      </w:r>
      <w:r w:rsidR="00F96131">
        <w:t xml:space="preserve"> exposure was associated with</w:t>
      </w:r>
      <w:r>
        <w:t xml:space="preserve"> significantly </w:t>
      </w:r>
      <w:r w:rsidR="00F96131">
        <w:t xml:space="preserve">lower glucose </w:t>
      </w:r>
      <w:proofErr w:type="gramStart"/>
      <w:r w:rsidR="00F96131">
        <w:t xml:space="preserve">accumulation </w:t>
      </w:r>
      <w:r>
        <w:t>,</w:t>
      </w:r>
      <w:proofErr w:type="gramEnd"/>
      <w:r w:rsidRPr="00662336">
        <w:t xml:space="preserve"> most </w:t>
      </w:r>
      <w:r w:rsidR="00DF5663">
        <w:t>notably in</w:t>
      </w:r>
      <w:r w:rsidRPr="00662336">
        <w:t xml:space="preserve"> THP-1 cells</w:t>
      </w:r>
      <w:r>
        <w:t xml:space="preserve"> </w:t>
      </w:r>
      <w:r w:rsidR="00DF5663">
        <w:t>(</w:t>
      </w:r>
      <w:r>
        <w:t>up to 90% lower and 70% lower with efavirenz and lopinavir, respectively</w:t>
      </w:r>
      <w:r w:rsidR="00767F93">
        <w:t>)</w:t>
      </w:r>
      <w:r>
        <w:t>. Bioenergetic assessment showed differences in the rate of ATP production (J</w:t>
      </w:r>
      <w:r w:rsidRPr="00B555C4">
        <w:rPr>
          <w:vertAlign w:val="subscript"/>
        </w:rPr>
        <w:t>ATP</w:t>
      </w:r>
      <w:r>
        <w:t>)</w:t>
      </w:r>
      <w:r w:rsidR="00767F93">
        <w:t>;</w:t>
      </w:r>
      <w:r>
        <w:t xml:space="preserve"> </w:t>
      </w:r>
      <w:r w:rsidR="00767F93">
        <w:t>e</w:t>
      </w:r>
      <w:r>
        <w:t>favirenz (4</w:t>
      </w:r>
      <w:r w:rsidR="001E5F9E">
        <w:t xml:space="preserve"> </w:t>
      </w:r>
      <w:r>
        <w:t>μg/mL), was shown to reduce J</w:t>
      </w:r>
      <w:r w:rsidRPr="00B555C4">
        <w:rPr>
          <w:vertAlign w:val="subscript"/>
        </w:rPr>
        <w:t>ATP</w:t>
      </w:r>
      <w:r>
        <w:t xml:space="preserve"> by 87%</w:t>
      </w:r>
      <w:r w:rsidR="00767F93">
        <w:t xml:space="preserve"> whereas</w:t>
      </w:r>
      <w:r w:rsidR="003D3B5D">
        <w:t xml:space="preserve"> l</w:t>
      </w:r>
      <w:r>
        <w:t>opinavir (10</w:t>
      </w:r>
      <w:r w:rsidR="001E5F9E">
        <w:t xml:space="preserve"> </w:t>
      </w:r>
      <w:r>
        <w:t>μg/mL), was shown to increase the overall J</w:t>
      </w:r>
      <w:r w:rsidRPr="00B555C4">
        <w:rPr>
          <w:vertAlign w:val="subscript"/>
        </w:rPr>
        <w:t>ATP</w:t>
      </w:r>
      <w:r>
        <w:t xml:space="preserve"> by 77%. Putative </w:t>
      </w:r>
      <w:r w:rsidRPr="00B555C4">
        <w:rPr>
          <w:i/>
        </w:rPr>
        <w:t>in silico</w:t>
      </w:r>
      <w:r>
        <w:t xml:space="preserve"> analysis indicated the antiretrovirals, apart from efavirenz, associated with the binding site of highest binding affinity to SLC2A1, similar to that of glucose.</w:t>
      </w:r>
    </w:p>
    <w:p w14:paraId="0D2E4867" w14:textId="77777777" w:rsidR="004974AA" w:rsidRPr="004974AA" w:rsidRDefault="004974AA" w:rsidP="000175B6">
      <w:pPr>
        <w:spacing w:line="480" w:lineRule="auto"/>
      </w:pPr>
    </w:p>
    <w:p w14:paraId="22718C54" w14:textId="5DE03309" w:rsidR="001E5F9E" w:rsidRDefault="004355F0" w:rsidP="001E5F9E">
      <w:pPr>
        <w:spacing w:line="480" w:lineRule="auto"/>
      </w:pPr>
      <w:r>
        <w:t>Our d</w:t>
      </w:r>
      <w:r w:rsidR="004974AA" w:rsidRPr="00F93FCD">
        <w:t xml:space="preserve">ata </w:t>
      </w:r>
      <w:r>
        <w:t xml:space="preserve">suggest </w:t>
      </w:r>
      <w:r w:rsidR="004974AA" w:rsidRPr="00F93FCD">
        <w:t xml:space="preserve">a role for </w:t>
      </w:r>
      <w:r w:rsidR="004B54C9">
        <w:t>efavirenz</w:t>
      </w:r>
      <w:r w:rsidR="004974AA" w:rsidRPr="00F93FCD">
        <w:t xml:space="preserve"> and </w:t>
      </w:r>
      <w:r w:rsidR="004B54C9">
        <w:t>lopinavir</w:t>
      </w:r>
      <w:r w:rsidR="004974AA" w:rsidRPr="00F93FCD">
        <w:t xml:space="preserve"> in the alteration of glucose accumulation</w:t>
      </w:r>
      <w:r w:rsidR="00E02181">
        <w:t xml:space="preserve"> with subsequent alteration of </w:t>
      </w:r>
      <w:r w:rsidR="004974AA" w:rsidRPr="00F93FCD">
        <w:t>bioenergetic profile</w:t>
      </w:r>
      <w:r w:rsidR="003D3B5D">
        <w:t>s,</w:t>
      </w:r>
      <w:r w:rsidR="00632D73">
        <w:t xml:space="preserve"> </w:t>
      </w:r>
      <w:r w:rsidR="00632D73" w:rsidRPr="00F93FCD">
        <w:t xml:space="preserve">supporting our hypothesis for their inhibitory effect on immune cell activation. </w:t>
      </w:r>
      <w:r w:rsidR="00632D73">
        <w:t xml:space="preserve">Clarification of the implications of this data, for </w:t>
      </w:r>
      <w:r w:rsidR="00632D73" w:rsidRPr="00B555C4">
        <w:rPr>
          <w:i/>
        </w:rPr>
        <w:t>in vivo</w:t>
      </w:r>
      <w:r w:rsidR="00632D73">
        <w:t xml:space="preserve"> immunological responses, is now warranted to define possible consequences for these, and similar, therapeutics.</w:t>
      </w:r>
      <w:bookmarkStart w:id="2" w:name="_Hlk94802928"/>
    </w:p>
    <w:p w14:paraId="151B92EC" w14:textId="20788A30" w:rsidR="001E5F9E" w:rsidRDefault="001E5F9E" w:rsidP="001E5F9E">
      <w:pPr>
        <w:jc w:val="left"/>
      </w:pPr>
      <w:r>
        <w:br w:type="page"/>
      </w:r>
    </w:p>
    <w:p w14:paraId="59BA4EB5" w14:textId="0E4905D6" w:rsidR="005C5A3D" w:rsidRPr="005C5A3D" w:rsidRDefault="005C5A3D" w:rsidP="001B6E81">
      <w:pPr>
        <w:pStyle w:val="Heading1"/>
      </w:pPr>
      <w:r w:rsidRPr="005C5A3D">
        <w:lastRenderedPageBreak/>
        <w:t>Keywords</w:t>
      </w:r>
    </w:p>
    <w:p w14:paraId="276F71C2" w14:textId="4BD53047" w:rsidR="005C5A3D" w:rsidRDefault="005C5A3D" w:rsidP="000175B6">
      <w:pPr>
        <w:spacing w:line="480" w:lineRule="auto"/>
        <w:ind w:left="720" w:hanging="720"/>
      </w:pPr>
      <w:r w:rsidRPr="005C5A3D">
        <w:t>antiretroviral, immune response, HIV, membrane transporter, glucose, bioenergetics.</w:t>
      </w:r>
      <w:r>
        <w:t xml:space="preserve"> </w:t>
      </w:r>
    </w:p>
    <w:p w14:paraId="70D03D60" w14:textId="47C13267" w:rsidR="005C5A3D" w:rsidRDefault="005C5A3D" w:rsidP="001B6E81">
      <w:pPr>
        <w:pStyle w:val="Heading1"/>
      </w:pPr>
      <w:r>
        <w:t>Chemical compounds</w:t>
      </w:r>
    </w:p>
    <w:p w14:paraId="1AA1F393" w14:textId="33AF8518" w:rsidR="0049356A" w:rsidRDefault="005C5A3D" w:rsidP="009C5D16">
      <w:pPr>
        <w:spacing w:line="480" w:lineRule="auto"/>
      </w:pPr>
      <w:r>
        <w:t>Chemical compounds studied in this article Efavirenz (PubChem CID: 64139); Lopinavir (PubChem CID: 92727); BAY-876 (PubChem CID:</w:t>
      </w:r>
      <w:r w:rsidRPr="005C5A3D">
        <w:t xml:space="preserve"> 118191391</w:t>
      </w:r>
      <w:r>
        <w:t>)</w:t>
      </w:r>
      <w:r w:rsidR="005D39E3" w:rsidRPr="005D39E3">
        <w:rPr>
          <w:rStyle w:val="FootnoteReference"/>
          <w:color w:val="FFFFFF" w:themeColor="background1"/>
        </w:rPr>
        <w:footnoteReference w:id="1"/>
      </w:r>
      <w:r>
        <w:br w:type="page"/>
      </w:r>
      <w:r w:rsidR="003D3B5D">
        <w:rPr>
          <w:rStyle w:val="Heading1Char"/>
          <w:noProof/>
        </w:rPr>
        <w:lastRenderedPageBreak/>
        <w:drawing>
          <wp:anchor distT="0" distB="0" distL="114300" distR="114300" simplePos="0" relativeHeight="251666944" behindDoc="0" locked="0" layoutInCell="1" allowOverlap="1" wp14:anchorId="594474AE" wp14:editId="3C276650">
            <wp:simplePos x="0" y="0"/>
            <wp:positionH relativeFrom="column">
              <wp:posOffset>0</wp:posOffset>
            </wp:positionH>
            <wp:positionV relativeFrom="paragraph">
              <wp:posOffset>596265</wp:posOffset>
            </wp:positionV>
            <wp:extent cx="5725160" cy="4005580"/>
            <wp:effectExtent l="0" t="0" r="889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5160" cy="4005580"/>
                    </a:xfrm>
                    <a:prstGeom prst="rect">
                      <a:avLst/>
                    </a:prstGeom>
                    <a:noFill/>
                    <a:ln>
                      <a:noFill/>
                    </a:ln>
                  </pic:spPr>
                </pic:pic>
              </a:graphicData>
            </a:graphic>
          </wp:anchor>
        </w:drawing>
      </w:r>
      <w:r w:rsidR="0049356A" w:rsidRPr="0049356A">
        <w:rPr>
          <w:rStyle w:val="Heading1Char"/>
        </w:rPr>
        <w:t>Graphical Ab</w:t>
      </w:r>
      <w:r w:rsidR="003D3B5D">
        <w:rPr>
          <w:rStyle w:val="Heading1Char"/>
        </w:rPr>
        <w:t>stract</w:t>
      </w:r>
      <w:r w:rsidR="0049356A">
        <w:br w:type="page"/>
      </w:r>
    </w:p>
    <w:p w14:paraId="77F1CA66" w14:textId="5DE7A496" w:rsidR="00134308" w:rsidRDefault="005E161A" w:rsidP="000175B6">
      <w:pPr>
        <w:spacing w:line="480" w:lineRule="auto"/>
      </w:pPr>
      <w:r w:rsidRPr="005D39E3">
        <w:rPr>
          <w:rStyle w:val="Heading1Char"/>
        </w:rPr>
        <w:lastRenderedPageBreak/>
        <w:t>Introduction</w:t>
      </w:r>
    </w:p>
    <w:p w14:paraId="084A56A7" w14:textId="72151FD6" w:rsidR="005E161A" w:rsidRPr="006D367D" w:rsidRDefault="005E161A" w:rsidP="000175B6">
      <w:pPr>
        <w:spacing w:line="480" w:lineRule="auto"/>
      </w:pPr>
      <w:r w:rsidRPr="001A37EE">
        <w:t xml:space="preserve">The human immune system </w:t>
      </w:r>
      <w:r w:rsidR="002818DA" w:rsidRPr="001A37EE">
        <w:t xml:space="preserve">has a number of mechanisms that allow for rapid activation following infection or damage </w:t>
      </w:r>
      <w:r w:rsidR="00767319" w:rsidRPr="00A131C6">
        <w:fldChar w:fldCharType="begin">
          <w:fldData xml:space="preserve">PEVuZE5vdGU+PENpdGU+PEF1dGhvcj5Jd2FzYWtpPC9BdXRob3I+PFllYXI+MjAxNTwvWWVhcj48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</w:fldData>
        </w:fldChar>
      </w:r>
      <w:r w:rsidR="00976FDB">
        <w:instrText xml:space="preserve"> ADDIN EN.CITE </w:instrText>
      </w:r>
      <w:r w:rsidR="00976FDB">
        <w:fldChar w:fldCharType="begin">
          <w:fldData xml:space="preserve">PEVuZE5vdGU+PENpdGU+PEF1dGhvcj5Jd2FzYWtpPC9BdXRob3I+PFllYXI+MjAxNTwvWWVhcj48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</w:fldData>
        </w:fldChar>
      </w:r>
      <w:r w:rsidR="00976FDB">
        <w:instrText xml:space="preserve"> ADDIN EN.CITE.DATA </w:instrText>
      </w:r>
      <w:r w:rsidR="00976FDB">
        <w:fldChar w:fldCharType="end"/>
      </w:r>
      <w:r w:rsidR="00767319" w:rsidRPr="00A131C6">
        <w:fldChar w:fldCharType="separate"/>
      </w:r>
      <w:r w:rsidR="005C5A3D">
        <w:rPr>
          <w:noProof/>
        </w:rPr>
        <w:t>[1, 2]</w:t>
      </w:r>
      <w:r w:rsidR="00767319" w:rsidRPr="00A131C6">
        <w:fldChar w:fldCharType="end"/>
      </w:r>
      <w:r w:rsidR="002818DA" w:rsidRPr="001A37EE">
        <w:t xml:space="preserve">. </w:t>
      </w:r>
      <w:r w:rsidR="004E172B" w:rsidRPr="001A37EE">
        <w:t>The</w:t>
      </w:r>
      <w:r w:rsidR="002818DA" w:rsidRPr="001A37EE">
        <w:t xml:space="preserve"> rapid response</w:t>
      </w:r>
      <w:r w:rsidR="004E172B" w:rsidRPr="001A37EE">
        <w:t xml:space="preserve"> requires</w:t>
      </w:r>
      <w:r w:rsidR="00167FDF" w:rsidRPr="001A37EE">
        <w:t xml:space="preserve"> a</w:t>
      </w:r>
      <w:r w:rsidR="004E172B" w:rsidRPr="001A37EE">
        <w:t xml:space="preserve"> </w:t>
      </w:r>
      <w:r w:rsidR="00167FDF" w:rsidRPr="001A37EE">
        <w:t>“</w:t>
      </w:r>
      <w:r w:rsidR="004E172B" w:rsidRPr="001A37EE">
        <w:t>metabolic boost</w:t>
      </w:r>
      <w:r w:rsidR="00167FDF" w:rsidRPr="001A37EE">
        <w:t>”</w:t>
      </w:r>
      <w:r w:rsidR="002818DA" w:rsidRPr="001A37EE">
        <w:t xml:space="preserve"> in the form of energy and biomass provision </w:t>
      </w:r>
      <w:r w:rsidR="004E172B" w:rsidRPr="00A131C6">
        <w:fldChar w:fldCharType="begin">
          <w:fldData xml:space="preserve">PEVuZE5vdGU+PENpdGU+PEF1dGhvcj5GaW5sYXk8L0F1dGhvcj48WWVhcj4yMDExPC9ZZWFyPjxS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</w:fldData>
        </w:fldChar>
      </w:r>
      <w:r w:rsidR="00976FDB">
        <w:instrText xml:space="preserve"> ADDIN EN.CITE </w:instrText>
      </w:r>
      <w:r w:rsidR="00976FDB">
        <w:fldChar w:fldCharType="begin">
          <w:fldData xml:space="preserve">PEVuZE5vdGU+PENpdGU+PEF1dGhvcj5GaW5sYXk8L0F1dGhvcj48WWVhcj4yMDExPC9ZZWFyPjxS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</w:fldData>
        </w:fldChar>
      </w:r>
      <w:r w:rsidR="00976FDB">
        <w:instrText xml:space="preserve"> ADDIN EN.CITE.DATA </w:instrText>
      </w:r>
      <w:r w:rsidR="00976FDB">
        <w:fldChar w:fldCharType="end"/>
      </w:r>
      <w:r w:rsidR="004E172B" w:rsidRPr="00A131C6">
        <w:fldChar w:fldCharType="separate"/>
      </w:r>
      <w:r w:rsidR="005C5A3D">
        <w:rPr>
          <w:noProof/>
        </w:rPr>
        <w:t>[3-6]</w:t>
      </w:r>
      <w:r w:rsidR="004E172B" w:rsidRPr="00A131C6">
        <w:fldChar w:fldCharType="end"/>
      </w:r>
      <w:r w:rsidR="004E172B" w:rsidRPr="001A37EE">
        <w:t xml:space="preserve"> </w:t>
      </w:r>
      <w:r w:rsidR="002818DA" w:rsidRPr="001A37EE">
        <w:t xml:space="preserve">particularly </w:t>
      </w:r>
      <w:r w:rsidR="004E172B" w:rsidRPr="001A37EE">
        <w:t xml:space="preserve">resulting in </w:t>
      </w:r>
      <w:r w:rsidR="002818DA" w:rsidRPr="001A37EE">
        <w:t xml:space="preserve">a high demand for </w:t>
      </w:r>
      <w:r w:rsidRPr="001A37EE">
        <w:t>rapid synthesis</w:t>
      </w:r>
      <w:r w:rsidR="002818DA" w:rsidRPr="001A37EE">
        <w:t xml:space="preserve"> of </w:t>
      </w:r>
      <w:r w:rsidRPr="001A37EE">
        <w:t>ATP</w:t>
      </w:r>
      <w:r w:rsidR="00EC1199" w:rsidRPr="001A37EE">
        <w:t xml:space="preserve"> </w:t>
      </w:r>
      <w:r w:rsidR="00EC1199" w:rsidRPr="00A131C6">
        <w:fldChar w:fldCharType="begin"/>
      </w:r>
      <w:r w:rsidR="00976FDB">
        <w:instrText xml:space="preserve"> ADDIN EN.CITE &lt;EndNote&gt;&lt;Cite&gt;&lt;Author&gt;Vander Heiden&lt;/Author&gt;&lt;Year&gt;2009&lt;/Year&gt;&lt;RecNum&gt;5&lt;/RecNum&gt;&lt;DisplayText&gt;[5]&lt;/DisplayText&gt;&lt;record&gt;&lt;rec-number&gt;5&lt;/rec-number&gt;&lt;foreign-keys&gt;&lt;key app="EN" db-id="tv2xa50xvexwr6epzt7v9zzhspfxxpastzsp" timestamp="1649943908"&gt;5&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edition&gt;2009/05/23&lt;/edition&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0036-8075 (Print)&amp;#xD;0036-8075&lt;/isbn&gt;&lt;accession-num&gt;19460998&lt;/accession-num&gt;&lt;urls&gt;&lt;/urls&gt;&lt;custom2&gt;PMC2849637&lt;/custom2&gt;&lt;custom6&gt;NIHMS165713&lt;/custom6&gt;&lt;electronic-resource-num&gt;https://doi.org/10.1126/science.1160809&lt;/electronic-resource-num&gt;&lt;remote-database-provider&gt;NLM&lt;/remote-database-provider&gt;&lt;language&gt;eng&lt;/language&gt;&lt;/record&gt;&lt;/Cite&gt;&lt;/EndNote&gt;</w:instrText>
      </w:r>
      <w:r w:rsidR="00EC1199" w:rsidRPr="00A131C6">
        <w:fldChar w:fldCharType="separate"/>
      </w:r>
      <w:r w:rsidR="005C5A3D">
        <w:rPr>
          <w:noProof/>
        </w:rPr>
        <w:t>[5]</w:t>
      </w:r>
      <w:r w:rsidR="00EC1199" w:rsidRPr="00A131C6">
        <w:fldChar w:fldCharType="end"/>
      </w:r>
      <w:r w:rsidR="00EC1199" w:rsidRPr="001A37EE">
        <w:t>.</w:t>
      </w:r>
      <w:r w:rsidR="002818DA" w:rsidRPr="001A37EE">
        <w:t xml:space="preserve"> A</w:t>
      </w:r>
      <w:r w:rsidR="005C559D" w:rsidRPr="001A37EE">
        <w:t>ctivated immune cells</w:t>
      </w:r>
      <w:r w:rsidR="00420641">
        <w:t xml:space="preserve"> </w:t>
      </w:r>
      <w:r w:rsidR="00167FDF" w:rsidRPr="001A37EE">
        <w:t xml:space="preserve">support this </w:t>
      </w:r>
      <w:r w:rsidR="005C559D" w:rsidRPr="001A37EE">
        <w:t>bioenergetic demand by</w:t>
      </w:r>
      <w:r w:rsidR="00C04A8A" w:rsidRPr="001A37EE">
        <w:t xml:space="preserve"> </w:t>
      </w:r>
      <w:r w:rsidR="00167FDF" w:rsidRPr="001A37EE">
        <w:t>shifting from oxidative phosphorylation to glycolysis</w:t>
      </w:r>
      <w:r w:rsidR="006B0B82">
        <w:t xml:space="preserve"> </w:t>
      </w:r>
      <w:r w:rsidR="006B0B82">
        <w:fldChar w:fldCharType="begin">
          <w:fldData xml:space="preserve">PEVuZE5vdGU+PENpdGU+PEF1dGhvcj5HYW5lc2hhbjwvQXV0aG9yPjxZZWFyPjIwMTQ8L1llYXI+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</w:fldData>
        </w:fldChar>
      </w:r>
      <w:r w:rsidR="00976FDB">
        <w:instrText xml:space="preserve"> ADDIN EN.CITE </w:instrText>
      </w:r>
      <w:r w:rsidR="00976FDB">
        <w:fldChar w:fldCharType="begin">
          <w:fldData xml:space="preserve">PEVuZE5vdGU+PENpdGU+PEF1dGhvcj5HYW5lc2hhbjwvQXV0aG9yPjxZZWFyPjIwMTQ8L1llYXI+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</w:fldData>
        </w:fldChar>
      </w:r>
      <w:r w:rsidR="00976FDB">
        <w:instrText xml:space="preserve"> ADDIN EN.CITE.DATA </w:instrText>
      </w:r>
      <w:r w:rsidR="00976FDB">
        <w:fldChar w:fldCharType="end"/>
      </w:r>
      <w:r w:rsidR="006B0B82">
        <w:fldChar w:fldCharType="separate"/>
      </w:r>
      <w:r w:rsidR="005C5A3D">
        <w:rPr>
          <w:noProof/>
        </w:rPr>
        <w:t>[7-10]</w:t>
      </w:r>
      <w:r w:rsidR="006B0B82">
        <w:fldChar w:fldCharType="end"/>
      </w:r>
      <w:r w:rsidR="00C04A8A" w:rsidRPr="001A37EE">
        <w:t>.</w:t>
      </w:r>
      <w:r w:rsidR="00F53067" w:rsidRPr="001A37EE">
        <w:t xml:space="preserve"> </w:t>
      </w:r>
      <w:r w:rsidR="00C04A8A" w:rsidRPr="001A37EE">
        <w:t xml:space="preserve">To support their increased need for glucose, immune cells rely on </w:t>
      </w:r>
      <w:r w:rsidR="00F53067" w:rsidRPr="001A37EE">
        <w:t>glucose uptake transporters (</w:t>
      </w:r>
      <w:r w:rsidR="00F53067" w:rsidRPr="0086238D">
        <w:rPr>
          <w:rStyle w:val="AbbreviationChar"/>
        </w:rPr>
        <w:t>GLUTs</w:t>
      </w:r>
      <w:r w:rsidR="005D39E3">
        <w:t xml:space="preserve">) </w:t>
      </w:r>
      <w:r w:rsidR="00D7610E" w:rsidRPr="001A37EE">
        <w:t>or solute carrier (</w:t>
      </w:r>
      <w:r w:rsidR="00D7610E" w:rsidRPr="0086238D">
        <w:rPr>
          <w:rStyle w:val="AbbreviationChar"/>
        </w:rPr>
        <w:t>SLC</w:t>
      </w:r>
      <w:r w:rsidR="00D7610E" w:rsidRPr="001A37EE">
        <w:t xml:space="preserve">) transporters </w:t>
      </w:r>
      <w:r w:rsidR="00C04A8A" w:rsidRPr="001A37EE">
        <w:t xml:space="preserve">which </w:t>
      </w:r>
      <w:r w:rsidR="00F47448" w:rsidRPr="001A37EE">
        <w:t>are membrane</w:t>
      </w:r>
      <w:r w:rsidRPr="001A37EE">
        <w:t xml:space="preserve">-associated carrier proteins </w:t>
      </w:r>
      <w:r w:rsidR="00986052" w:rsidRPr="00A131C6">
        <w:fldChar w:fldCharType="begin">
          <w:fldData xml:space="preserve">PEVuZE5vdGU+PENpdGU+PEF1dGhvcj5CZWxsPC9BdXRob3I+PFllYXI+MTk5MDwvWWVhcj48UmVj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</w:fldData>
        </w:fldChar>
      </w:r>
      <w:r w:rsidR="00976FDB">
        <w:instrText xml:space="preserve"> ADDIN EN.CITE </w:instrText>
      </w:r>
      <w:r w:rsidR="00976FDB">
        <w:fldChar w:fldCharType="begin">
          <w:fldData xml:space="preserve">PEVuZE5vdGU+PENpdGU+PEF1dGhvcj5CZWxsPC9BdXRob3I+PFllYXI+MTk5MDwvWWVhcj48UmVj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</w:fldData>
        </w:fldChar>
      </w:r>
      <w:r w:rsidR="00976FDB">
        <w:instrText xml:space="preserve"> ADDIN EN.CITE.DATA </w:instrText>
      </w:r>
      <w:r w:rsidR="00976FDB">
        <w:fldChar w:fldCharType="end"/>
      </w:r>
      <w:r w:rsidR="00986052" w:rsidRPr="00A131C6">
        <w:fldChar w:fldCharType="separate"/>
      </w:r>
      <w:r w:rsidR="005C5A3D">
        <w:rPr>
          <w:noProof/>
        </w:rPr>
        <w:t>[11, 12]</w:t>
      </w:r>
      <w:r w:rsidR="00986052" w:rsidRPr="00A131C6">
        <w:fldChar w:fldCharType="end"/>
      </w:r>
      <w:r w:rsidRPr="001A37EE">
        <w:t>. These transporters facilitate the glucose transfer across the lipid bilayer in mammalian cells</w:t>
      </w:r>
      <w:r w:rsidR="00D7610E" w:rsidRPr="001A37EE">
        <w:t>.</w:t>
      </w:r>
      <w:r w:rsidRPr="001A37EE">
        <w:t xml:space="preserve"> Up to 14 </w:t>
      </w:r>
      <w:r w:rsidR="00A27601">
        <w:t xml:space="preserve">human </w:t>
      </w:r>
      <w:r w:rsidRPr="001A37EE">
        <w:t>SLC2 transporters have</w:t>
      </w:r>
      <w:r w:rsidR="00F53067" w:rsidRPr="001A37EE">
        <w:t>, so far,</w:t>
      </w:r>
      <w:r w:rsidRPr="001A37EE">
        <w:t xml:space="preserve"> been </w:t>
      </w:r>
      <w:r w:rsidR="00F53067" w:rsidRPr="001A37EE">
        <w:t>described with respect to functional involvement in immune responses</w:t>
      </w:r>
      <w:r w:rsidR="00A27601">
        <w:t xml:space="preserve"> </w:t>
      </w:r>
      <w:r w:rsidR="00A27601">
        <w:fldChar w:fldCharType="begin"/>
      </w:r>
      <w:r w:rsidR="00976FDB">
        <w:instrText xml:space="preserve"> ADDIN EN.CITE &lt;EndNote&gt;&lt;Cite&gt;&lt;Author&gt;Mueckler&lt;/Author&gt;&lt;Year&gt;2013&lt;/Year&gt;&lt;RecNum&gt;13&lt;/RecNum&gt;&lt;DisplayText&gt;[13]&lt;/DisplayText&gt;&lt;record&gt;&lt;rec-number&gt;13&lt;/rec-number&gt;&lt;foreign-keys&gt;&lt;key app="EN" db-id="tv2xa50xvexwr6epzt7v9zzhspfxxpastzsp" timestamp="1649943923"&gt;13&lt;/key&gt;&lt;/foreign-keys&gt;&lt;ref-type name="Journal Article"&gt;17&lt;/ref-type&gt;&lt;contributors&gt;&lt;authors&gt;&lt;author&gt;Mueckler, M.&lt;/author&gt;&lt;author&gt;Thorens, B.&lt;/author&gt;&lt;/authors&gt;&lt;/contributors&gt;&lt;auth-address&gt;Department of Cell Biology, Washington University School of Medicine, St. Louis, MO 63110, USA. mmueckler@wustl.edu&lt;/auth-address&gt;&lt;titles&gt;&lt;title&gt;The SLC2 (GLUT) family of membrane transporters&lt;/title&gt;&lt;secondary-title&gt;Mol Aspects Med&lt;/secondary-title&gt;&lt;/titles&gt;&lt;periodical&gt;&lt;full-title&gt;Mol Aspects Med&lt;/full-title&gt;&lt;/periodical&gt;&lt;pages&gt;121-38&lt;/pages&gt;&lt;volume&gt;34&lt;/volume&gt;&lt;number&gt;2-3&lt;/number&gt;&lt;edition&gt;2013/03/20&lt;/edition&gt;&lt;keywords&gt;&lt;keyword&gt;Amino Acid Sequence&lt;/keyword&gt;&lt;keyword&gt;Biological Transport/physiology&lt;/keyword&gt;&lt;keyword&gt;Glucose Transport Proteins,&lt;/keyword&gt;&lt;keyword&gt;Facilitative/classification/*genetics/metabolism/*physiology&lt;/keyword&gt;&lt;keyword&gt;Hexoses/metabolism&lt;/keyword&gt;&lt;keyword&gt;Humans&lt;/keyword&gt;&lt;keyword&gt;*Models, Biological&lt;/keyword&gt;&lt;keyword&gt;*Models, Molecular&lt;/keyword&gt;&lt;keyword&gt;Molecular Sequence Data&lt;/keyword&gt;&lt;keyword&gt;Molecular Structure&lt;/keyword&gt;&lt;keyword&gt;Multigene Family/*genetics&lt;/keyword&gt;&lt;keyword&gt;Polymers/metabolism&lt;/keyword&gt;&lt;keyword&gt;*Protein Conformation&lt;/keyword&gt;&lt;keyword&gt;Protein Structure, Tertiary&lt;/keyword&gt;&lt;/keywords&gt;&lt;dates&gt;&lt;year&gt;2013&lt;/year&gt;&lt;pub-dates&gt;&lt;date&gt;Apr-Jun&lt;/date&gt;&lt;/pub-dates&gt;&lt;/dates&gt;&lt;isbn&gt;1872-9452 (Electronic)&amp;#xD;0098-2997 (Linking)&lt;/isbn&gt;&lt;accession-num&gt;23506862&lt;/accession-num&gt;&lt;urls&gt;&lt;related-urls&gt;&lt;url&gt;https://www.ncbi.nlm.nih.gov/pubmed/23506862&lt;/url&gt;&lt;/related-urls&gt;&lt;/urls&gt;&lt;custom2&gt;PMC4104978&lt;/custom2&gt;&lt;electronic-resource-num&gt;https://doi.org/10.1016/j.mam.2012.07.001&lt;/electronic-resource-num&gt;&lt;/record&gt;&lt;/Cite&gt;&lt;/EndNote&gt;</w:instrText>
      </w:r>
      <w:r w:rsidR="00A27601">
        <w:fldChar w:fldCharType="separate"/>
      </w:r>
      <w:r w:rsidR="005C5A3D">
        <w:rPr>
          <w:noProof/>
        </w:rPr>
        <w:t>[13]</w:t>
      </w:r>
      <w:r w:rsidR="00A27601">
        <w:fldChar w:fldCharType="end"/>
      </w:r>
      <w:r w:rsidRPr="001A37EE">
        <w:t>.</w:t>
      </w:r>
    </w:p>
    <w:p w14:paraId="3EA2B92D" w14:textId="77777777" w:rsidR="007B1B6D" w:rsidRPr="001A37EE" w:rsidRDefault="007B1B6D" w:rsidP="000175B6">
      <w:pPr>
        <w:spacing w:line="480" w:lineRule="auto"/>
      </w:pPr>
    </w:p>
    <w:p w14:paraId="5BB85E37" w14:textId="5FE36A7E" w:rsidR="00133F52" w:rsidRPr="008F388D" w:rsidRDefault="00F76B05" w:rsidP="000175B6">
      <w:pPr>
        <w:spacing w:line="480" w:lineRule="auto"/>
      </w:pPr>
      <w:r w:rsidRPr="00817CED">
        <w:t>The activity of GLUT</w:t>
      </w:r>
      <w:r w:rsidR="00167FDF" w:rsidRPr="00817CED">
        <w:t>s</w:t>
      </w:r>
      <w:r w:rsidRPr="00817CED">
        <w:t xml:space="preserve"> in immune cells has drawn considerable attention, due</w:t>
      </w:r>
      <w:r w:rsidR="00760D0F">
        <w:t xml:space="preserve"> to</w:t>
      </w:r>
      <w:r w:rsidRPr="00817CED">
        <w:t xml:space="preserve"> their role in supporting immunological responses. </w:t>
      </w:r>
      <w:r w:rsidR="00A657CA" w:rsidRPr="00817CED">
        <w:t xml:space="preserve">Expression of </w:t>
      </w:r>
      <w:r w:rsidR="00420641">
        <w:t xml:space="preserve">SLC2A1, or GLUT1, </w:t>
      </w:r>
      <w:r w:rsidR="00A657CA" w:rsidRPr="00817CED">
        <w:t>provides cells with the basal levels of glucose required to function normally</w:t>
      </w:r>
      <w:r w:rsidR="00E704F2" w:rsidRPr="00817CED">
        <w:t>, h</w:t>
      </w:r>
      <w:r w:rsidR="00A657CA" w:rsidRPr="00817CED">
        <w:t xml:space="preserve">owever, when physiological and pathological conditions change, the need for glucose increases and GLUT1 is translocated to the surface </w:t>
      </w:r>
      <w:r w:rsidR="00A657CA" w:rsidRPr="00817CED">
        <w:fldChar w:fldCharType="begin">
          <w:fldData xml:space="preserve">PEVuZE5vdGU+PENpdGU+PEF1dGhvcj5NYWNpbnR5cmU8L0F1dGhvcj48WWVhcj4yMDE0PC9ZZWFy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V2llbWFuPC9BdXRob3I+PFllYXI+MjAwNzwvWWVhcj48UmVjTnVtPjE1PC9SZWNO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</w:fldData>
        </w:fldChar>
      </w:r>
      <w:r w:rsidR="00976FDB">
        <w:instrText xml:space="preserve"> ADDIN EN.CITE </w:instrText>
      </w:r>
      <w:r w:rsidR="00976FDB">
        <w:fldChar w:fldCharType="begin">
          <w:fldData xml:space="preserve">PEVuZE5vdGU+PENpdGU+PEF1dGhvcj5NYWNpbnR5cmU8L0F1dGhvcj48WWVhcj4yMDE0PC9ZZWFy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V2llbWFuPC9BdXRob3I+PFllYXI+MjAwNzwvWWVhcj48UmVjTnVtPjE1PC9SZWNO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</w:fldData>
        </w:fldChar>
      </w:r>
      <w:r w:rsidR="00976FDB">
        <w:instrText xml:space="preserve"> ADDIN EN.CITE.DATA </w:instrText>
      </w:r>
      <w:r w:rsidR="00976FDB">
        <w:fldChar w:fldCharType="end"/>
      </w:r>
      <w:r w:rsidR="00A657CA" w:rsidRPr="00817CED">
        <w:fldChar w:fldCharType="separate"/>
      </w:r>
      <w:r w:rsidR="005C5A3D">
        <w:rPr>
          <w:noProof/>
        </w:rPr>
        <w:t>[14-17]</w:t>
      </w:r>
      <w:r w:rsidR="00A657CA" w:rsidRPr="00817CED">
        <w:fldChar w:fldCharType="end"/>
      </w:r>
      <w:r w:rsidR="00A657CA" w:rsidRPr="00817CED">
        <w:t xml:space="preserve">. </w:t>
      </w:r>
      <w:r w:rsidR="00133F52" w:rsidRPr="00817CED">
        <w:t>When a T-cell receptor interacts with a cognate antigen, proteins responsible for the uptake of glucose</w:t>
      </w:r>
      <w:r w:rsidR="00A657CA" w:rsidRPr="00817CED">
        <w:t>,</w:t>
      </w:r>
      <w:r w:rsidR="00133F52" w:rsidRPr="00817CED">
        <w:t xml:space="preserve"> like </w:t>
      </w:r>
      <w:r w:rsidR="00A657CA" w:rsidRPr="00817CED">
        <w:t>S</w:t>
      </w:r>
      <w:r w:rsidR="00133F52" w:rsidRPr="00817CED">
        <w:t>LC2A1</w:t>
      </w:r>
      <w:r w:rsidR="00A657CA" w:rsidRPr="00817CED">
        <w:t xml:space="preserve">, </w:t>
      </w:r>
      <w:r w:rsidR="00133F52" w:rsidRPr="00817CED">
        <w:t xml:space="preserve">are upregulated via increased activation of the </w:t>
      </w:r>
      <w:r w:rsidR="00A657CA" w:rsidRPr="00817CED">
        <w:t>phosphoinositide 3-kinase (</w:t>
      </w:r>
      <w:r w:rsidR="00A657CA" w:rsidRPr="00637CC7">
        <w:rPr>
          <w:rStyle w:val="AbbreviationChar"/>
        </w:rPr>
        <w:t>PI3K</w:t>
      </w:r>
      <w:r w:rsidR="00A657CA" w:rsidRPr="00817CED">
        <w:t>)/protein kinase B (</w:t>
      </w:r>
      <w:r w:rsidR="00A657CA" w:rsidRPr="0086238D">
        <w:rPr>
          <w:rStyle w:val="AbbreviationChar"/>
        </w:rPr>
        <w:t>AKT</w:t>
      </w:r>
      <w:r w:rsidR="00A657CA" w:rsidRPr="00817CED">
        <w:t>)/ mammalian target of rapamycin (</w:t>
      </w:r>
      <w:r w:rsidR="00A657CA" w:rsidRPr="0086238D">
        <w:rPr>
          <w:rStyle w:val="AbbreviationChar"/>
        </w:rPr>
        <w:t>mTOR</w:t>
      </w:r>
      <w:r w:rsidR="00A657CA" w:rsidRPr="00817CED">
        <w:t xml:space="preserve">) </w:t>
      </w:r>
      <w:r w:rsidR="00133F52" w:rsidRPr="00817CED">
        <w:t>signalling axis</w:t>
      </w:r>
      <w:r w:rsidR="00A657CA" w:rsidRPr="00817CED">
        <w:t xml:space="preserve"> </w:t>
      </w:r>
      <w:r w:rsidR="00A657CA" w:rsidRPr="00817CED">
        <w:fldChar w:fldCharType="begin">
          <w:fldData xml:space="preserve">PEVuZE5vdGU+PENpdGU+PEF1dGhvcj5NYXNzb248L0F1dGhvcj48WWVhcj4yMDE4PC9ZZWFyPjxS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</w:fldData>
        </w:fldChar>
      </w:r>
      <w:r w:rsidR="00976FDB">
        <w:instrText xml:space="preserve"> ADDIN EN.CITE </w:instrText>
      </w:r>
      <w:r w:rsidR="00976FDB">
        <w:fldChar w:fldCharType="begin">
          <w:fldData xml:space="preserve">PEVuZE5vdGU+PENpdGU+PEF1dGhvcj5NYXNzb248L0F1dGhvcj48WWVhcj4yMDE4PC9ZZWFyPjxS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</w:fldData>
        </w:fldChar>
      </w:r>
      <w:r w:rsidR="00976FDB">
        <w:instrText xml:space="preserve"> ADDIN EN.CITE.DATA </w:instrText>
      </w:r>
      <w:r w:rsidR="00976FDB">
        <w:fldChar w:fldCharType="end"/>
      </w:r>
      <w:r w:rsidR="00A657CA" w:rsidRPr="00817CED">
        <w:fldChar w:fldCharType="separate"/>
      </w:r>
      <w:r w:rsidR="005C5A3D">
        <w:rPr>
          <w:noProof/>
        </w:rPr>
        <w:t>[18, 19]</w:t>
      </w:r>
      <w:r w:rsidR="00A657CA" w:rsidRPr="00817CED">
        <w:fldChar w:fldCharType="end"/>
      </w:r>
      <w:r w:rsidR="00133F52" w:rsidRPr="00817CED">
        <w:t>, inducing transcription factors such as</w:t>
      </w:r>
      <w:r w:rsidR="00A657CA" w:rsidRPr="00817CED">
        <w:t xml:space="preserve"> hypoxia inducible factor 1-alpha (</w:t>
      </w:r>
      <w:r w:rsidR="00A657CA" w:rsidRPr="0086238D">
        <w:rPr>
          <w:rStyle w:val="AbbreviationChar"/>
        </w:rPr>
        <w:t>HIF1-α</w:t>
      </w:r>
      <w:r w:rsidR="00A657CA" w:rsidRPr="00817CED">
        <w:t xml:space="preserve">) </w:t>
      </w:r>
      <w:r w:rsidR="00A657CA" w:rsidRPr="00817CED">
        <w:fldChar w:fldCharType="begin">
          <w:fldData xml:space="preserve">PEVuZE5vdGU+PENpdGU+PEF1dGhvcj5DaGVuPC9BdXRob3I+PFllYXI+MjAwMTwvWWVhcj48UmVj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</w:fldData>
        </w:fldChar>
      </w:r>
      <w:r w:rsidR="00976FDB">
        <w:instrText xml:space="preserve"> ADDIN EN.CITE </w:instrText>
      </w:r>
      <w:r w:rsidR="00976FDB">
        <w:fldChar w:fldCharType="begin">
          <w:fldData xml:space="preserve">PEVuZE5vdGU+PENpdGU+PEF1dGhvcj5DaGVuPC9BdXRob3I+PFllYXI+MjAwMTwvWWVhcj48UmVj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</w:fldData>
        </w:fldChar>
      </w:r>
      <w:r w:rsidR="00976FDB">
        <w:instrText xml:space="preserve"> ADDIN EN.CITE.DATA </w:instrText>
      </w:r>
      <w:r w:rsidR="00976FDB">
        <w:fldChar w:fldCharType="end"/>
      </w:r>
      <w:r w:rsidR="00A657CA" w:rsidRPr="00817CED">
        <w:fldChar w:fldCharType="separate"/>
      </w:r>
      <w:r w:rsidR="005C5A3D">
        <w:rPr>
          <w:noProof/>
        </w:rPr>
        <w:t>[20]</w:t>
      </w:r>
      <w:r w:rsidR="00A657CA" w:rsidRPr="00817CED">
        <w:fldChar w:fldCharType="end"/>
      </w:r>
      <w:r w:rsidR="00A657CA" w:rsidRPr="00817CED">
        <w:t xml:space="preserve">, c-Myc </w:t>
      </w:r>
      <w:r w:rsidR="00A657CA" w:rsidRPr="00817CED">
        <w:fldChar w:fldCharType="begin"/>
      </w:r>
      <w:r w:rsidR="00976FDB">
        <w:instrText xml:space="preserve"> ADDIN EN.CITE &lt;EndNote&gt;&lt;Cite&gt;&lt;Author&gt;Palmer&lt;/Author&gt;&lt;Year&gt;2015&lt;/Year&gt;&lt;RecNum&gt;21&lt;/RecNum&gt;&lt;DisplayText&gt;[21]&lt;/DisplayText&gt;&lt;record&gt;&lt;rec-number&gt;21&lt;/rec-number&gt;&lt;foreign-keys&gt;&lt;key app="EN" db-id="tv2xa50xvexwr6epzt7v9zzhspfxxpastzsp" timestamp="1649943938"&gt;21&lt;/key&gt;&lt;/foreign-keys&gt;&lt;ref-type name="Journal Article"&gt;17&lt;/ref-type&gt;&lt;contributors&gt;&lt;authors&gt;&lt;author&gt;Palmer,Clovis S.&lt;/author&gt;&lt;author&gt;Ostrowski,Matias&lt;/author&gt;&lt;author&gt;Balderson,Brad&lt;/author&gt;&lt;author&gt;Christian,Nicole&lt;/author&gt;&lt;author&gt;Crowe,Suzanne M.&lt;/author&gt;&lt;/authors&gt;&lt;/contributors&gt;&lt;auth-address&gt;Clovis S. Palmer,Centre for Biomedical Research, Burnet Institute,Australia,clovis.palmer@burnet.edu.au&lt;/auth-address&gt;&lt;titles&gt;&lt;title&gt;Glucose Metabolism Regulates T Cell Activation, Differentiation, and Functions&lt;/title&gt;&lt;secondary-title&gt;Frontiers in Immunology&lt;/secondary-title&gt;&lt;short-title&gt;Glucose metabolism in T cells&lt;/short-title&gt;&lt;/titles&gt;&lt;periodical&gt;&lt;full-title&gt;Frontiers in Immunology&lt;/full-title&gt;&lt;/periodical&gt;&lt;volume&gt;6&lt;/volume&gt;&lt;number&gt;1&lt;/number&gt;&lt;keywords&gt;&lt;keyword&gt;Glucose transporter 1 (GLUT1),PI3K,Metabolism,mTOR,HIF1α,Bcl-6,Glucose,immune activation,HIV,Inflammation&lt;/keyword&gt;&lt;/keywords&gt;&lt;dates&gt;&lt;year&gt;2015&lt;/year&gt;&lt;pub-dates&gt;&lt;date&gt;2015-January-22&lt;/date&gt;&lt;/pub-dates&gt;&lt;/dates&gt;&lt;isbn&gt;1664-3224&lt;/isbn&gt;&lt;work-type&gt;Mini Review&lt;/work-type&gt;&lt;urls&gt;&lt;related-urls&gt;&lt;url&gt;https://www.frontiersin.org/article/10.3389/fimmu.2015.00001&lt;/url&gt;&lt;/related-urls&gt;&lt;/urls&gt;&lt;electronic-resource-num&gt;https://doi.org/10.3389/fimmu.2015.00001&lt;/electronic-resource-num&gt;&lt;language&gt;English&lt;/language&gt;&lt;/record&gt;&lt;/Cite&gt;&lt;/EndNote&gt;</w:instrText>
      </w:r>
      <w:r w:rsidR="00A657CA" w:rsidRPr="00817CED">
        <w:fldChar w:fldCharType="separate"/>
      </w:r>
      <w:r w:rsidR="005C5A3D">
        <w:rPr>
          <w:noProof/>
        </w:rPr>
        <w:t>[21]</w:t>
      </w:r>
      <w:r w:rsidR="00A657CA" w:rsidRPr="00817CED">
        <w:fldChar w:fldCharType="end"/>
      </w:r>
      <w:r w:rsidR="00A657CA" w:rsidRPr="00817CED">
        <w:t xml:space="preserve"> a</w:t>
      </w:r>
      <w:r w:rsidR="00133F52" w:rsidRPr="00817CED">
        <w:t xml:space="preserve">nd </w:t>
      </w:r>
      <w:proofErr w:type="spellStart"/>
      <w:r w:rsidR="00133F52" w:rsidRPr="00817CED">
        <w:t>NF</w:t>
      </w:r>
      <w:r w:rsidR="00133F52" w:rsidRPr="00817CED">
        <w:rPr>
          <w:rFonts w:cstheme="minorHAnsi"/>
        </w:rPr>
        <w:t>κ</w:t>
      </w:r>
      <w:r w:rsidR="00133F52" w:rsidRPr="00817CED">
        <w:t>B</w:t>
      </w:r>
      <w:proofErr w:type="spellEnd"/>
      <w:r w:rsidR="00133F52" w:rsidRPr="00817CED">
        <w:t xml:space="preserve"> </w:t>
      </w:r>
      <w:r w:rsidR="00133F52" w:rsidRPr="00817CED">
        <w:fldChar w:fldCharType="begin"/>
      </w:r>
      <w:r w:rsidR="00976FDB">
        <w:instrText xml:space="preserve"> ADDIN EN.CITE &lt;EndNote&gt;&lt;Cite&gt;&lt;Author&gt;Hsu&lt;/Author&gt;&lt;Year&gt;2019&lt;/Year&gt;&lt;RecNum&gt;22&lt;/RecNum&gt;&lt;DisplayText&gt;[22]&lt;/DisplayText&gt;&lt;record&gt;&lt;rec-number&gt;22&lt;/rec-number&gt;&lt;foreign-keys&gt;&lt;key app="EN" db-id="tv2xa50xvexwr6epzt7v9zzhspfxxpastzsp" timestamp="1649943940"&gt;22&lt;/key&gt;&lt;/foreign-keys&gt;&lt;ref-type name="Journal Article"&gt;17&lt;/ref-type&gt;&lt;contributors&gt;&lt;authors&gt;&lt;author&gt;Hsu, Chia-Lin&lt;/author&gt;&lt;author&gt;Dzhagalov, Ivan L.&lt;/author&gt;&lt;/authors&gt;&lt;/contributors&gt;&lt;titles&gt;&lt;title&gt;Metabolite Transporters—The Gatekeepers for T Cell Metabolism&lt;/title&gt;&lt;secondary-title&gt;Immunometabolism&lt;/secondary-title&gt;&lt;/titles&gt;&lt;periodical&gt;&lt;full-title&gt;Immunometabolism&lt;/full-title&gt;&lt;/periodical&gt;&lt;pages&gt;e190012&lt;/pages&gt;&lt;volume&gt;1&lt;/volume&gt;&lt;number&gt;2&lt;/number&gt;&lt;dates&gt;&lt;year&gt;2019&lt;/year&gt;&lt;/dates&gt;&lt;isbn&gt;2633-0407&lt;/isbn&gt;&lt;urls&gt;&lt;related-urls&gt;&lt;url&gt;https://ij.hapres.com/htmls/IJ_1094_Detail.html&lt;/url&gt;&lt;/related-urls&gt;&lt;/urls&gt;&lt;custom7&gt;e190012&lt;/custom7&gt;&lt;electronic-resource-num&gt;https://doi.org/10.20900/immunometab20190012&lt;/electronic-resource-num&gt;&lt;/record&gt;&lt;/Cite&gt;&lt;Cite&gt;&lt;Author&gt;Hsu&lt;/Author&gt;&lt;Year&gt;2019&lt;/Year&gt;&lt;RecNum&gt;22&lt;/RecNum&gt;&lt;record&gt;&lt;rec-number&gt;22&lt;/rec-number&gt;&lt;foreign-keys&gt;&lt;key app="EN" db-id="tv2xa50xvexwr6epzt7v9zzhspfxxpastzsp" timestamp="1649943940"&gt;22&lt;/key&gt;&lt;/foreign-keys&gt;&lt;ref-type name="Journal Article"&gt;17&lt;/ref-type&gt;&lt;contributors&gt;&lt;authors&gt;&lt;author&gt;Hsu, Chia-Lin&lt;/author&gt;&lt;author&gt;Dzhagalov, Ivan L.&lt;/author&gt;&lt;/authors&gt;&lt;/contributors&gt;&lt;titles&gt;&lt;title&gt;Metabolite Transporters—The Gatekeepers for T Cell Metabolism&lt;/title&gt;&lt;secondary-title&gt;Immunometabolism&lt;/secondary-title&gt;&lt;/titles&gt;&lt;periodical&gt;&lt;full-title&gt;Immunometabolism&lt;/full-title&gt;&lt;/periodical&gt;&lt;pages&gt;e190012&lt;/pages&gt;&lt;volume&gt;1&lt;/volume&gt;&lt;number&gt;2&lt;/number&gt;&lt;dates&gt;&lt;year&gt;2019&lt;/year&gt;&lt;/dates&gt;&lt;isbn&gt;2633-0407&lt;/isbn&gt;&lt;urls&gt;&lt;related-urls&gt;&lt;url&gt;https://ij.hapres.com/htmls/IJ_1094_Detail.html&lt;/url&gt;&lt;/related-urls&gt;&lt;/urls&gt;&lt;custom7&gt;e190012&lt;/custom7&gt;&lt;electronic-resource-num&gt;https://doi.org/10.20900/immunometab20190012&lt;/electronic-resource-num&gt;&lt;/record&gt;&lt;/Cite&gt;&lt;/EndNote&gt;</w:instrText>
      </w:r>
      <w:r w:rsidR="00133F52" w:rsidRPr="00817CED">
        <w:fldChar w:fldCharType="separate"/>
      </w:r>
      <w:r w:rsidR="005C5A3D">
        <w:rPr>
          <w:noProof/>
        </w:rPr>
        <w:t>[22]</w:t>
      </w:r>
      <w:r w:rsidR="00133F52" w:rsidRPr="00817CED">
        <w:fldChar w:fldCharType="end"/>
      </w:r>
      <w:r w:rsidR="00133F52" w:rsidRPr="00817CED">
        <w:t>.</w:t>
      </w:r>
      <w:r w:rsidR="00A657CA" w:rsidRPr="00817CED">
        <w:t xml:space="preserve"> It has been shown that GLUT1-deficient lymphocytes are impaired when it comes to the ability to undergo glycolysis, replication or differentiation </w:t>
      </w:r>
      <w:r w:rsidR="00A657CA" w:rsidRPr="00817CED">
        <w:fldChar w:fldCharType="begin">
          <w:fldData xml:space="preserve">PEVuZE5vdGU+PENpdGU+PEF1dGhvcj5NYWNpbnR5cmU8L0F1dGhvcj48WWVhcj4yMDE0PC9ZZWFy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</w:fldData>
        </w:fldChar>
      </w:r>
      <w:r w:rsidR="00976FDB">
        <w:instrText xml:space="preserve"> ADDIN EN.CITE </w:instrText>
      </w:r>
      <w:r w:rsidR="00976FDB">
        <w:fldChar w:fldCharType="begin">
          <w:fldData xml:space="preserve">PEVuZE5vdGU+PENpdGU+PEF1dGhvcj5NYWNpbnR5cmU8L0F1dGhvcj48WWVhcj4yMDE0PC9ZZWFy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</w:fldData>
        </w:fldChar>
      </w:r>
      <w:r w:rsidR="00976FDB">
        <w:instrText xml:space="preserve"> ADDIN EN.CITE.DATA </w:instrText>
      </w:r>
      <w:r w:rsidR="00976FDB">
        <w:fldChar w:fldCharType="end"/>
      </w:r>
      <w:r w:rsidR="00A657CA" w:rsidRPr="00817CED">
        <w:fldChar w:fldCharType="separate"/>
      </w:r>
      <w:r w:rsidR="005C5A3D">
        <w:rPr>
          <w:noProof/>
        </w:rPr>
        <w:t>[14]</w:t>
      </w:r>
      <w:r w:rsidR="00A657CA" w:rsidRPr="00817CED">
        <w:fldChar w:fldCharType="end"/>
      </w:r>
      <w:r w:rsidR="00A657CA" w:rsidRPr="00817CED">
        <w:t xml:space="preserve">. </w:t>
      </w:r>
      <w:r w:rsidR="00EA3D68" w:rsidRPr="00817CED">
        <w:t>Consequently, the availability of glucose is linked with the progression of immune disorders, such as human immunodeficiency virus (</w:t>
      </w:r>
      <w:r w:rsidR="00EA3D68" w:rsidRPr="0086238D">
        <w:rPr>
          <w:rStyle w:val="AbbreviationChar"/>
        </w:rPr>
        <w:t>HIV</w:t>
      </w:r>
      <w:r w:rsidR="00EA3D68" w:rsidRPr="00817CED">
        <w:t>).</w:t>
      </w:r>
      <w:r w:rsidR="005E1BC1" w:rsidRPr="00817CED">
        <w:t xml:space="preserve"> HIV </w:t>
      </w:r>
      <w:r w:rsidR="00E36F23">
        <w:t xml:space="preserve">infection </w:t>
      </w:r>
      <w:r w:rsidR="005E1BC1" w:rsidRPr="00817CED">
        <w:t xml:space="preserve">is well characterised by </w:t>
      </w:r>
      <w:r w:rsidR="00E36F23">
        <w:t>an</w:t>
      </w:r>
      <w:r w:rsidR="005E1BC1" w:rsidRPr="00817CED">
        <w:t xml:space="preserve"> increase </w:t>
      </w:r>
      <w:r w:rsidR="00E36F23">
        <w:t>in</w:t>
      </w:r>
      <w:r w:rsidR="005E1BC1" w:rsidRPr="00817CED">
        <w:t xml:space="preserve"> glycolytic metabolism in CD4+ T cells </w:t>
      </w:r>
      <w:r w:rsidR="005E1BC1" w:rsidRPr="00817CED">
        <w:fldChar w:fldCharType="begin"/>
      </w:r>
      <w:r w:rsidR="00976FDB">
        <w:instrText xml:space="preserve"> ADDIN EN.CITE &lt;EndNote&gt;&lt;Cite&gt;&lt;Author&gt;Taylor&lt;/Author&gt;&lt;Year&gt;2020&lt;/Year&gt;&lt;RecNum&gt;23&lt;/RecNum&gt;&lt;DisplayText&gt;[23]&lt;/DisplayText&gt;&lt;record&gt;&lt;rec-number&gt;23&lt;/rec-number&gt;&lt;foreign-keys&gt;&lt;key app="EN" db-id="tv2xa50xvexwr6epzt7v9zzhspfxxpastzsp" timestamp="1649943942"&gt;23&lt;/key&gt;&lt;/foreign-keys&gt;&lt;ref-type name="Journal Article"&gt;17&lt;/ref-type&gt;&lt;contributors&gt;&lt;authors&gt;&lt;author&gt;Taylor, H. E.&lt;/author&gt;&lt;author&gt;Palmer, C. S.&lt;/author&gt;&lt;/authors&gt;&lt;/contributors&gt;&lt;auth-address&gt;Department of Microbiology &amp;amp; Immunology, SUNY Upstate Medical University, Syracuse, NY 13210, USA.&amp;#xD;Life Sciences, Macfarlane Burnet Institute for Medical Research and Public Health, Melbourne, VIC 3004, Australia.&amp;#xD;Department of Infectious Diseases, Monash University, Melbourne, VIC 3004, Australia.&lt;/auth-address&gt;&lt;titles&gt;&lt;title&gt;CD4 T Cell Metabolism Is a Major Contributor of HIV Infectivity and Reservoir Persistence&lt;/title&gt;&lt;secondary-title&gt;Immunometabolism&lt;/secondary-title&gt;&lt;/titles&gt;&lt;periodical&gt;&lt;full-title&gt;Immunometabolism&lt;/full-title&gt;&lt;/periodical&gt;&lt;volume&gt;2&lt;/volume&gt;&lt;number&gt;1&lt;/number&gt;&lt;edition&gt;2020/11/26&lt;/edition&gt;&lt;keywords&gt;&lt;keyword&gt;CD4 T cells&lt;/keyword&gt;&lt;keyword&gt;Hiv&lt;/keyword&gt;&lt;keyword&gt;HIV cure&lt;/keyword&gt;&lt;keyword&gt;immune activation&lt;/keyword&gt;&lt;keyword&gt;immunometabolism&lt;/keyword&gt;&lt;keyword&gt;metabolism&lt;/keyword&gt;&lt;/keywords&gt;&lt;dates&gt;&lt;year&gt;2020&lt;/year&gt;&lt;/dates&gt;&lt;isbn&gt;2084-6835 (Print)&lt;/isbn&gt;&lt;accession-num&gt;33235814&lt;/accession-num&gt;&lt;urls&gt;&lt;/urls&gt;&lt;custom2&gt;PMC7682929&lt;/custom2&gt;&lt;custom6&gt;NIHMS1067604&lt;/custom6&gt;&lt;electronic-resource-num&gt;10.20900/immunometab20200005&lt;/electronic-resource-num&gt;&lt;remote-database-provider&gt;NLM&lt;/remote-database-provider&gt;&lt;language&gt;eng&lt;/language&gt;&lt;/record&gt;&lt;/Cite&gt;&lt;/EndNote&gt;</w:instrText>
      </w:r>
      <w:r w:rsidR="005E1BC1" w:rsidRPr="00817CED">
        <w:fldChar w:fldCharType="separate"/>
      </w:r>
      <w:r w:rsidR="005C5A3D">
        <w:rPr>
          <w:noProof/>
        </w:rPr>
        <w:t>[23]</w:t>
      </w:r>
      <w:r w:rsidR="005E1BC1" w:rsidRPr="00817CED">
        <w:fldChar w:fldCharType="end"/>
      </w:r>
      <w:r w:rsidR="005E1BC1" w:rsidRPr="00817CED">
        <w:t xml:space="preserve">, and is </w:t>
      </w:r>
      <w:r w:rsidR="00133F52" w:rsidRPr="00817CED">
        <w:t>linked to a higher expression of GLUT1 transporters on monocytes</w:t>
      </w:r>
      <w:r w:rsidR="005E1BC1" w:rsidRPr="00817CED">
        <w:t xml:space="preserve"> and T cells</w:t>
      </w:r>
      <w:r w:rsidR="00EA3D68" w:rsidRPr="00817CED">
        <w:t xml:space="preserve"> </w:t>
      </w:r>
      <w:r w:rsidR="00E704F2" w:rsidRPr="00817CED">
        <w:fldChar w:fldCharType="begin">
          <w:fldData xml:space="preserve">PEVuZE5vdGU+PENpdGU+PEF1dGhvcj5QYWxtZXI8L0F1dGhvcj48WWVhcj4yMDE0PC9ZZWFyPjxS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</w:fldData>
        </w:fldChar>
      </w:r>
      <w:r w:rsidR="00976FDB">
        <w:instrText xml:space="preserve"> ADDIN EN.CITE </w:instrText>
      </w:r>
      <w:r w:rsidR="00976FDB">
        <w:fldChar w:fldCharType="begin">
          <w:fldData xml:space="preserve">PEVuZE5vdGU+PENpdGU+PEF1dGhvcj5QYWxtZXI8L0F1dGhvcj48WWVhcj4yMDE0PC9ZZWFyPjxS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</w:fldData>
        </w:fldChar>
      </w:r>
      <w:r w:rsidR="00976FDB">
        <w:instrText xml:space="preserve"> ADDIN EN.CITE.DATA </w:instrText>
      </w:r>
      <w:r w:rsidR="00976FDB">
        <w:fldChar w:fldCharType="end"/>
      </w:r>
      <w:r w:rsidR="00E704F2" w:rsidRPr="00817CED">
        <w:fldChar w:fldCharType="separate"/>
      </w:r>
      <w:r w:rsidR="005C5A3D">
        <w:rPr>
          <w:noProof/>
        </w:rPr>
        <w:t>[24-26]</w:t>
      </w:r>
      <w:r w:rsidR="00E704F2" w:rsidRPr="00817CED">
        <w:fldChar w:fldCharType="end"/>
      </w:r>
      <w:r w:rsidR="00E704F2" w:rsidRPr="00817CED">
        <w:t>.</w:t>
      </w:r>
      <w:r w:rsidR="005E1BC1" w:rsidRPr="00817CED">
        <w:t xml:space="preserve"> </w:t>
      </w:r>
      <w:r w:rsidR="00133F52" w:rsidRPr="00817CED">
        <w:t>During HIV infection,</w:t>
      </w:r>
      <w:r w:rsidR="005E1BC1" w:rsidRPr="00817CED">
        <w:t xml:space="preserve"> studies have shown</w:t>
      </w:r>
      <w:r w:rsidR="00133F52" w:rsidRPr="00817CED">
        <w:t xml:space="preserve"> the number of monocytes expressing SLC2A1 transporters increases, irrespective of treatment </w:t>
      </w:r>
      <w:r w:rsidR="00133F52" w:rsidRPr="00817CED">
        <w:lastRenderedPageBreak/>
        <w:t xml:space="preserve">profiles </w:t>
      </w:r>
      <w:r w:rsidR="00133F52" w:rsidRPr="00817CED">
        <w:fldChar w:fldCharType="begin"/>
      </w:r>
      <w:r w:rsidR="00976FDB">
        <w:instrText xml:space="preserve"> ADDIN EN.CITE &lt;EndNote&gt;&lt;Cite&gt;&lt;Author&gt;Butterfield&lt;/Author&gt;&lt;Year&gt;2017&lt;/Year&gt;&lt;RecNum&gt;27&lt;/RecNum&gt;&lt;DisplayText&gt;[27]&lt;/DisplayText&gt;&lt;record&gt;&lt;rec-number&gt;27&lt;/rec-number&gt;&lt;foreign-keys&gt;&lt;key app="EN" db-id="tv2xa50xvexwr6epzt7v9zzhspfxxpastzsp" timestamp="1649943950"&gt;27&lt;/key&gt;&lt;/foreign-keys&gt;&lt;ref-type name="Journal Article"&gt;17&lt;/ref-type&gt;&lt;contributors&gt;&lt;authors&gt;&lt;author&gt;Butterfield, Tiffany R.&lt;/author&gt;&lt;author&gt;Hanna, David B.&lt;/author&gt;&lt;author&gt;Kaplan, Robert C.&lt;/author&gt;&lt;author&gt;Kizer, Jorge R.&lt;/author&gt;&lt;author&gt;Durkin, Helen G.&lt;/author&gt;&lt;author&gt;Young, Mary A.&lt;/author&gt;&lt;author&gt;Nowicki, Marek J.&lt;/author&gt;&lt;author&gt;Tien, Phyllis C.&lt;/author&gt;&lt;author&gt;Golub, Elizabeth T.&lt;/author&gt;&lt;author&gt;Floris-Moore, Michelle A.&lt;/author&gt;&lt;author&gt;Titanji, Kehmia&lt;/author&gt;&lt;author&gt;Fischl, Margaret A.&lt;/author&gt;&lt;author&gt;Heath, Sonya L.&lt;/author&gt;&lt;author&gt;Martinson, Jefferey&lt;/author&gt;&lt;author&gt;Crowe, Suzanne M.&lt;/author&gt;&lt;author&gt;Palmer, Clovis S.&lt;/author&gt;&lt;author&gt;Landay, Alan L.&lt;/author&gt;&lt;author&gt;Anzinger, Joshua J.&lt;/author&gt;&lt;/authors&gt;&lt;/contributors&gt;&lt;titles&gt;&lt;title&gt;Increased glucose transporter-1 expression on intermediate monocytes from HIV-infected women with subclinical cardiovascular disease&lt;/title&gt;&lt;secondary-title&gt;AIDS&lt;/secondary-title&gt;&lt;/titles&gt;&lt;periodical&gt;&lt;full-title&gt;AIDS&lt;/full-title&gt;&lt;/periodical&gt;&lt;volume&gt;31&lt;/volume&gt;&lt;number&gt;2&lt;/number&gt;&lt;keywords&gt;&lt;keyword&gt;cardiovascular disease&lt;/keyword&gt;&lt;keyword&gt;GLUT1&lt;/keyword&gt;&lt;keyword&gt;HIV&lt;/keyword&gt;&lt;keyword&gt;monocyte&lt;/keyword&gt;&lt;keyword&gt;T cell&lt;/keyword&gt;&lt;/keywords&gt;&lt;dates&gt;&lt;year&gt;2017&lt;/year&gt;&lt;/dates&gt;&lt;isbn&gt;0269-9370&lt;/isbn&gt;&lt;urls&gt;&lt;related-urls&gt;&lt;url&gt;https://journals.lww.com/aidsonline/Fulltext/2017/01140/Increased_glucose_transporter_1_expression_on.5.aspx&lt;/url&gt;&lt;/related-urls&gt;&lt;/urls&gt;&lt;/record&gt;&lt;/Cite&gt;&lt;/EndNote&gt;</w:instrText>
      </w:r>
      <w:r w:rsidR="00133F52" w:rsidRPr="00817CED">
        <w:fldChar w:fldCharType="separate"/>
      </w:r>
      <w:r w:rsidR="005C5A3D">
        <w:rPr>
          <w:noProof/>
        </w:rPr>
        <w:t>[27]</w:t>
      </w:r>
      <w:r w:rsidR="00133F52" w:rsidRPr="00817CED">
        <w:fldChar w:fldCharType="end"/>
      </w:r>
      <w:r w:rsidR="005E1BC1" w:rsidRPr="00817CED">
        <w:t xml:space="preserve"> and</w:t>
      </w:r>
      <w:r w:rsidR="00817CED">
        <w:t xml:space="preserve"> T cells responding to viral infection often show dysregulated bioenergetic</w:t>
      </w:r>
      <w:r w:rsidR="002F6F33">
        <w:t xml:space="preserve"> profiles</w:t>
      </w:r>
      <w:r w:rsidR="00817CED">
        <w:t xml:space="preserve"> </w:t>
      </w:r>
      <w:r w:rsidR="00E7301A" w:rsidRPr="00817CED">
        <w:rPr>
          <w:shd w:val="clear" w:color="auto" w:fill="FFFFFF"/>
        </w:rPr>
        <w:fldChar w:fldCharType="begin"/>
      </w:r>
      <w:r w:rsidR="00976FDB">
        <w:rPr>
          <w:shd w:val="clear" w:color="auto" w:fill="FFFFFF"/>
        </w:rPr>
        <w:instrText xml:space="preserve"> ADDIN EN.CITE &lt;EndNote&gt;&lt;Cite&gt;&lt;Author&gt;Pallett&lt;/Author&gt;&lt;Year&gt;2019&lt;/Year&gt;&lt;RecNum&gt;28&lt;/RecNum&gt;&lt;DisplayText&gt;[28]&lt;/DisplayText&gt;&lt;record&gt;&lt;rec-number&gt;28&lt;/rec-number&gt;&lt;foreign-keys&gt;&lt;key app="EN" db-id="tv2xa50xvexwr6epzt7v9zzhspfxxpastzsp" timestamp="1649943953"&gt;28&lt;/key&gt;&lt;/foreign-keys&gt;&lt;ref-type name="Journal Article"&gt;17&lt;/ref-type&gt;&lt;contributors&gt;&lt;authors&gt;&lt;author&gt;Pallett, L. J.&lt;/author&gt;&lt;author&gt;Schmidt, N.&lt;/author&gt;&lt;author&gt;Schurich, A.&lt;/author&gt;&lt;/authors&gt;&lt;/contributors&gt;&lt;titles&gt;&lt;title&gt;T cell metabolism in chronic viral infection&lt;/title&gt;&lt;secondary-title&gt;Clinical &amp;amp; Experimental Immunology&lt;/secondary-title&gt;&lt;/titles&gt;&lt;periodical&gt;&lt;full-title&gt;Clinical &amp;amp; Experimental Immunology&lt;/full-title&gt;&lt;/periodical&gt;&lt;pages&gt;143-152&lt;/pages&gt;&lt;volume&gt;197&lt;/volume&gt;&lt;number&gt;2&lt;/number&gt;&lt;keywords&gt;&lt;keyword&gt;immunometabolism&lt;/keyword&gt;&lt;keyword&gt;metabolic exhaustion&lt;/keyword&gt;&lt;keyword&gt;T cell&lt;/keyword&gt;&lt;keyword&gt;tissue residency&lt;/keyword&gt;&lt;keyword&gt;viral infection&lt;/keyword&gt;&lt;keyword&gt;immunotherapy&lt;/keyword&gt;&lt;/keywords&gt;&lt;dates&gt;&lt;year&gt;2019&lt;/year&gt;&lt;pub-dates&gt;&lt;date&gt;2019/08/01&lt;/date&gt;&lt;/pub-dates&gt;&lt;/dates&gt;&lt;publisher&gt;John Wiley &amp;amp; Sons, Ltd&lt;/publisher&gt;&lt;isbn&gt;0009-9104&lt;/isbn&gt;&lt;work-type&gt;https://doi.org/10.1111/cei.13308&lt;/work-type&gt;&lt;urls&gt;&lt;related-urls&gt;&lt;url&gt;https://doi.org/10.1111/cei.13308&lt;/url&gt;&lt;/related-urls&gt;&lt;/urls&gt;&lt;electronic-resource-num&gt;https://doi.org/10.1111/cei.13308&lt;/electronic-resource-num&gt;&lt;access-date&gt;2022/01/20&lt;/access-date&gt;&lt;/record&gt;&lt;/Cite&gt;&lt;/EndNote&gt;</w:instrText>
      </w:r>
      <w:r w:rsidR="00E7301A" w:rsidRPr="00817CED">
        <w:rPr>
          <w:shd w:val="clear" w:color="auto" w:fill="FFFFFF"/>
        </w:rPr>
        <w:fldChar w:fldCharType="separate"/>
      </w:r>
      <w:r w:rsidR="005C5A3D">
        <w:rPr>
          <w:noProof/>
          <w:shd w:val="clear" w:color="auto" w:fill="FFFFFF"/>
        </w:rPr>
        <w:t>[28]</w:t>
      </w:r>
      <w:r w:rsidR="00E7301A" w:rsidRPr="00817CED">
        <w:rPr>
          <w:shd w:val="clear" w:color="auto" w:fill="FFFFFF"/>
        </w:rPr>
        <w:fldChar w:fldCharType="end"/>
      </w:r>
      <w:r w:rsidR="005E1BC1" w:rsidRPr="00817CED">
        <w:rPr>
          <w:shd w:val="clear" w:color="auto" w:fill="FFFFFF"/>
        </w:rPr>
        <w:t>.</w:t>
      </w:r>
      <w:r w:rsidR="005E1BC1" w:rsidRPr="008F388D">
        <w:rPr>
          <w:shd w:val="clear" w:color="auto" w:fill="FFFFFF"/>
        </w:rPr>
        <w:t xml:space="preserve"> </w:t>
      </w:r>
    </w:p>
    <w:p w14:paraId="5CDF5613" w14:textId="77777777" w:rsidR="00E7301A" w:rsidRPr="008F388D" w:rsidRDefault="00E7301A" w:rsidP="000175B6">
      <w:pPr>
        <w:spacing w:line="480" w:lineRule="auto"/>
        <w:rPr>
          <w:highlight w:val="yellow"/>
        </w:rPr>
      </w:pPr>
    </w:p>
    <w:p w14:paraId="7BB9F224" w14:textId="1E7FEEF9" w:rsidR="005D39E3" w:rsidRDefault="000861FF" w:rsidP="000175B6">
      <w:pPr>
        <w:spacing w:line="480" w:lineRule="auto"/>
        <w:rPr>
          <w:color w:val="000000" w:themeColor="text1"/>
        </w:rPr>
      </w:pPr>
      <w:r w:rsidRPr="001A37EE">
        <w:t xml:space="preserve">In addition to their role in the uptake of endogenous substrates, SLC transporters are also implicated in the intracellular accumulation of a number of </w:t>
      </w:r>
      <w:r w:rsidR="00760D0F" w:rsidRPr="001A37EE">
        <w:t>small</w:t>
      </w:r>
      <w:r w:rsidR="00760D0F">
        <w:t>-</w:t>
      </w:r>
      <w:r w:rsidRPr="001A37EE">
        <w:t>molecule drugs such a</w:t>
      </w:r>
      <w:r w:rsidR="00F47ACD" w:rsidRPr="001A37EE">
        <w:t xml:space="preserve">s </w:t>
      </w:r>
      <w:r w:rsidR="005E1BC1">
        <w:t>antiretrovirals (</w:t>
      </w:r>
      <w:r w:rsidR="002112D6" w:rsidRPr="00637CC7">
        <w:rPr>
          <w:rStyle w:val="AbbreviationChar"/>
        </w:rPr>
        <w:t>ARVs</w:t>
      </w:r>
      <w:r w:rsidR="005E1BC1">
        <w:t xml:space="preserve">) </w:t>
      </w:r>
      <w:r w:rsidR="00196B8D" w:rsidRPr="00A131C6">
        <w:fldChar w:fldCharType="begin">
          <w:fldData xml:space="preserve">PEVuZE5vdGU+PENpdGU+PEF1dGhvcj5IYXJ0a29vcm48L0F1dGhvcj48WWVhcj4yMDEwPC9ZZWFy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</w:fldData>
        </w:fldChar>
      </w:r>
      <w:r w:rsidR="00976FDB">
        <w:instrText xml:space="preserve"> ADDIN EN.CITE </w:instrText>
      </w:r>
      <w:r w:rsidR="00976FDB">
        <w:fldChar w:fldCharType="begin">
          <w:fldData xml:space="preserve">PEVuZE5vdGU+PENpdGU+PEF1dGhvcj5IYXJ0a29vcm48L0F1dGhvcj48WWVhcj4yMDEwPC9ZZWFy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</w:fldData>
        </w:fldChar>
      </w:r>
      <w:r w:rsidR="00976FDB">
        <w:instrText xml:space="preserve"> ADDIN EN.CITE.DATA </w:instrText>
      </w:r>
      <w:r w:rsidR="00976FDB">
        <w:fldChar w:fldCharType="end"/>
      </w:r>
      <w:r w:rsidR="00196B8D" w:rsidRPr="00A131C6">
        <w:fldChar w:fldCharType="separate"/>
      </w:r>
      <w:r w:rsidR="005C5A3D">
        <w:rPr>
          <w:noProof/>
        </w:rPr>
        <w:t>[29-32]</w:t>
      </w:r>
      <w:r w:rsidR="00196B8D" w:rsidRPr="00A131C6">
        <w:fldChar w:fldCharType="end"/>
      </w:r>
      <w:r w:rsidR="00420641">
        <w:t xml:space="preserve"> and </w:t>
      </w:r>
      <w:r w:rsidR="002112D6" w:rsidRPr="001A37EE">
        <w:t xml:space="preserve">selective serotonin reuptake inhibitors </w:t>
      </w:r>
      <w:r w:rsidR="002112D6" w:rsidRPr="00A131C6">
        <w:fldChar w:fldCharType="begin">
          <w:fldData xml:space="preserve">PEVuZE5vdGU+PENpdGU+PEF1dGhvcj5TZ2hlbmRvPC9BdXRob3I+PFllYXI+MjAxMjwvWWVhcj48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</w:fldData>
        </w:fldChar>
      </w:r>
      <w:r w:rsidR="00976FDB">
        <w:instrText xml:space="preserve"> ADDIN EN.CITE </w:instrText>
      </w:r>
      <w:r w:rsidR="00976FDB">
        <w:fldChar w:fldCharType="begin">
          <w:fldData xml:space="preserve">PEVuZE5vdGU+PENpdGU+PEF1dGhvcj5TZ2hlbmRvPC9BdXRob3I+PFllYXI+MjAxMjwvWWVhcj48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</w:fldData>
        </w:fldChar>
      </w:r>
      <w:r w:rsidR="00976FDB">
        <w:instrText xml:space="preserve"> ADDIN EN.CITE.DATA </w:instrText>
      </w:r>
      <w:r w:rsidR="00976FDB">
        <w:fldChar w:fldCharType="end"/>
      </w:r>
      <w:r w:rsidR="002112D6" w:rsidRPr="00A131C6">
        <w:fldChar w:fldCharType="separate"/>
      </w:r>
      <w:r w:rsidR="005C5A3D">
        <w:rPr>
          <w:noProof/>
        </w:rPr>
        <w:t>[33, 34]</w:t>
      </w:r>
      <w:r w:rsidR="002112D6" w:rsidRPr="00A131C6">
        <w:fldChar w:fldCharType="end"/>
      </w:r>
      <w:r w:rsidR="002112D6" w:rsidRPr="00A131C6">
        <w:rPr>
          <w:color w:val="000000"/>
        </w:rPr>
        <w:t xml:space="preserve"> to name a few.</w:t>
      </w:r>
      <w:r w:rsidRPr="001A37EE">
        <w:t xml:space="preserve"> In addition to their possible transport</w:t>
      </w:r>
      <w:r w:rsidR="006835A1" w:rsidRPr="001A37EE">
        <w:t xml:space="preserve">, there is </w:t>
      </w:r>
      <w:r w:rsidR="006835A1" w:rsidRPr="00420641">
        <w:t>also evidence that interactions between concomitantly administered drugs may result in lower intracellular accumulation within target immune cells</w:t>
      </w:r>
      <w:r w:rsidR="00296529" w:rsidRPr="00420641">
        <w:t xml:space="preserve">; </w:t>
      </w:r>
      <w:r w:rsidR="00FC4BAC" w:rsidRPr="00420641">
        <w:t>studies demonstrated that the ARVs tenofovir and nevirapine have intracellular drug interactions with the efflux transporter P-</w:t>
      </w:r>
      <w:proofErr w:type="spellStart"/>
      <w:r w:rsidR="00FC4BAC" w:rsidRPr="00420641">
        <w:t>gp</w:t>
      </w:r>
      <w:proofErr w:type="spellEnd"/>
      <w:r w:rsidR="00FC4BAC" w:rsidRPr="00420641">
        <w:t xml:space="preserve"> </w:t>
      </w:r>
      <w:r w:rsidR="00FC4BAC" w:rsidRPr="00420641">
        <w:fldChar w:fldCharType="begin"/>
      </w:r>
      <w:r w:rsidR="00976FDB">
        <w:instrText xml:space="preserve"> ADDIN EN.CITE &lt;EndNote&gt;&lt;Cite&gt;&lt;Author&gt;Liptrott&lt;/Author&gt;&lt;Year&gt;2013&lt;/Year&gt;&lt;RecNum&gt;35&lt;/RecNum&gt;&lt;DisplayText&gt;[35]&lt;/DisplayText&gt;&lt;record&gt;&lt;rec-number&gt;35&lt;/rec-number&gt;&lt;foreign-keys&gt;&lt;key app="EN" db-id="tv2xa50xvexwr6epzt7v9zzhspfxxpastzsp" timestamp="1649943969"&gt;35&lt;/key&gt;&lt;/foreign-keys&gt;&lt;ref-type name="Journal Article"&gt;17&lt;/ref-type&gt;&lt;contributors&gt;&lt;authors&gt;&lt;author&gt;Liptrott, N. J.&lt;/author&gt;&lt;author&gt;Curley, P.&lt;/author&gt;&lt;author&gt;Moss, D.&lt;/author&gt;&lt;author&gt;Back, D. J.&lt;/author&gt;&lt;author&gt;Khoo, S. H.&lt;/author&gt;&lt;author&gt;Owen, A.&lt;/author&gt;&lt;/authors&gt;&lt;/contributors&gt;&lt;titles&gt;&lt;title&gt;Interactions between tenofovir and nevirapine in CD4+ T cells and monocyte-derived macrophages restrict their intracellular accumulation&lt;/title&gt;&lt;secondary-title&gt;Journal of Antimicrobial Chemotherapy&lt;/secondary-title&gt;&lt;/titles&gt;&lt;periodical&gt;&lt;full-title&gt;Journal of Antimicrobial Chemotherapy&lt;/full-title&gt;&lt;/periodical&gt;&lt;pages&gt;2545-2549&lt;/pages&gt;&lt;volume&gt;68&lt;/volume&gt;&lt;number&gt;11&lt;/number&gt;&lt;dates&gt;&lt;year&gt;2013&lt;/year&gt;&lt;/dates&gt;&lt;isbn&gt;0305-7453&lt;/isbn&gt;&lt;urls&gt;&lt;related-urls&gt;&lt;url&gt;https://doi.org/10.1093/jac/dkt225&lt;/url&gt;&lt;/related-urls&gt;&lt;/urls&gt;&lt;electronic-resource-num&gt;https://doi.org/10.1093/jac/dkt225&lt;/electronic-resource-num&gt;&lt;access-date&gt;11/12/2020&lt;/access-date&gt;&lt;/record&gt;&lt;/Cite&gt;&lt;/EndNote&gt;</w:instrText>
      </w:r>
      <w:r w:rsidR="00FC4BAC" w:rsidRPr="00420641">
        <w:fldChar w:fldCharType="separate"/>
      </w:r>
      <w:r w:rsidR="005C5A3D">
        <w:rPr>
          <w:noProof/>
        </w:rPr>
        <w:t>[35]</w:t>
      </w:r>
      <w:r w:rsidR="00FC4BAC" w:rsidRPr="00420641">
        <w:fldChar w:fldCharType="end"/>
      </w:r>
      <w:r w:rsidR="00FC4BAC" w:rsidRPr="00420641">
        <w:t>. This could be suggested as</w:t>
      </w:r>
      <w:r w:rsidR="00296529" w:rsidRPr="00420641">
        <w:t xml:space="preserve"> a possible implication for the transport of endogenous molecules, in the presence of additional substrates</w:t>
      </w:r>
      <w:r w:rsidR="00296529" w:rsidRPr="001A37EE">
        <w:t>, impacting on immune cell responses</w:t>
      </w:r>
      <w:r w:rsidR="00F76B05" w:rsidRPr="001A37EE">
        <w:t>.</w:t>
      </w:r>
      <w:r w:rsidR="005E1BC1" w:rsidRPr="005E1BC1">
        <w:t xml:space="preserve"> </w:t>
      </w:r>
      <w:r w:rsidR="006835A1" w:rsidRPr="001A37EE">
        <w:t>We have previously observed a lower activation profile of primary human</w:t>
      </w:r>
      <w:r w:rsidR="00E27D4B" w:rsidRPr="001A37EE">
        <w:t xml:space="preserve"> </w:t>
      </w:r>
      <w:r w:rsidR="006835A1" w:rsidRPr="001A37EE">
        <w:t xml:space="preserve">immune </w:t>
      </w:r>
      <w:r w:rsidR="007E0923" w:rsidRPr="001A37EE">
        <w:t xml:space="preserve">cells, in response to </w:t>
      </w:r>
      <w:r w:rsidR="00760D0F" w:rsidRPr="001A37EE">
        <w:t>well</w:t>
      </w:r>
      <w:r w:rsidR="00760D0F">
        <w:t>-</w:t>
      </w:r>
      <w:r w:rsidR="007E0923" w:rsidRPr="001A37EE">
        <w:t>described mitogens, in the presence of the HIV</w:t>
      </w:r>
      <w:r w:rsidR="005E161A" w:rsidRPr="001A37EE">
        <w:t xml:space="preserve"> </w:t>
      </w:r>
      <w:r w:rsidR="00FC4BAC" w:rsidRPr="00FC4BAC">
        <w:t>non-nucleoside reverse transcriptase inhibitor (</w:t>
      </w:r>
      <w:r w:rsidR="005E161A" w:rsidRPr="00637CC7">
        <w:rPr>
          <w:rStyle w:val="AbbreviationChar"/>
        </w:rPr>
        <w:t>NNRTI</w:t>
      </w:r>
      <w:r w:rsidR="00FC4BAC" w:rsidRPr="00FC4BAC">
        <w:t>)</w:t>
      </w:r>
      <w:r w:rsidR="00DD6345" w:rsidRPr="00FC4BAC">
        <w:t>,</w:t>
      </w:r>
      <w:r w:rsidR="005E161A" w:rsidRPr="00FC4BAC">
        <w:t xml:space="preserve"> </w:t>
      </w:r>
      <w:r w:rsidR="00E27D4B" w:rsidRPr="00FC4BAC">
        <w:t>e</w:t>
      </w:r>
      <w:r w:rsidR="005E161A" w:rsidRPr="00FC4BAC">
        <w:t xml:space="preserve">favirenz </w:t>
      </w:r>
      <w:r w:rsidR="00817CED">
        <w:t>(</w:t>
      </w:r>
      <w:r w:rsidR="00817CED" w:rsidRPr="00637CC7">
        <w:rPr>
          <w:rStyle w:val="AbbreviationChar"/>
        </w:rPr>
        <w:t>EFV</w:t>
      </w:r>
      <w:r w:rsidR="00817CED">
        <w:t xml:space="preserve">) </w:t>
      </w:r>
      <w:r w:rsidR="005E161A" w:rsidRPr="00FC4BAC">
        <w:t>and</w:t>
      </w:r>
      <w:r w:rsidR="00F47ACD" w:rsidRPr="00FC4BAC">
        <w:t xml:space="preserve"> </w:t>
      </w:r>
      <w:r w:rsidR="00FC4BAC">
        <w:t>protease inhibitor (</w:t>
      </w:r>
      <w:r w:rsidR="005E161A" w:rsidRPr="00637CC7">
        <w:rPr>
          <w:rStyle w:val="AbbreviationChar"/>
        </w:rPr>
        <w:t>PI</w:t>
      </w:r>
      <w:r w:rsidR="00FC4BAC">
        <w:t>)</w:t>
      </w:r>
      <w:r w:rsidR="00DD6345" w:rsidRPr="00FC4BAC">
        <w:t>,</w:t>
      </w:r>
      <w:r w:rsidR="005E161A" w:rsidRPr="00FC4BAC">
        <w:t xml:space="preserve"> </w:t>
      </w:r>
      <w:r w:rsidR="00E27D4B" w:rsidRPr="00FC4BAC">
        <w:t>l</w:t>
      </w:r>
      <w:r w:rsidR="005E161A" w:rsidRPr="00FC4BAC">
        <w:t>opinavir</w:t>
      </w:r>
      <w:r w:rsidR="00817CED">
        <w:t xml:space="preserve"> (</w:t>
      </w:r>
      <w:r w:rsidR="00817CED" w:rsidRPr="00637CC7">
        <w:rPr>
          <w:rStyle w:val="AbbreviationChar"/>
        </w:rPr>
        <w:t>LPV</w:t>
      </w:r>
      <w:r w:rsidR="00817CED">
        <w:t>)</w:t>
      </w:r>
      <w:r w:rsidR="00F47ACD" w:rsidRPr="00FC4BAC">
        <w:t xml:space="preserve"> </w:t>
      </w:r>
      <w:r w:rsidR="00986052" w:rsidRPr="00FC4BAC">
        <w:fldChar w:fldCharType="begin">
          <w:fldData xml:space="preserve">PEVuZE5vdGU+PENpdGU+PEF1dGhvcj5MaXB0cm90dDwvQXV0aG9yPjxZZWFyPjIwMTc8L1llYXI+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</w:fldData>
        </w:fldChar>
      </w:r>
      <w:r w:rsidR="00976FDB">
        <w:instrText xml:space="preserve"> ADDIN EN.CITE </w:instrText>
      </w:r>
      <w:r w:rsidR="00976FDB">
        <w:fldChar w:fldCharType="begin">
          <w:fldData xml:space="preserve">PEVuZE5vdGU+PENpdGU+PEF1dGhvcj5MaXB0cm90dDwvQXV0aG9yPjxZZWFyPjIwMTc8L1llYXI+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</w:fldData>
        </w:fldChar>
      </w:r>
      <w:r w:rsidR="00976FDB">
        <w:instrText xml:space="preserve"> ADDIN EN.CITE.DATA </w:instrText>
      </w:r>
      <w:r w:rsidR="00976FDB">
        <w:fldChar w:fldCharType="end"/>
      </w:r>
      <w:r w:rsidR="00986052" w:rsidRPr="00FC4BAC">
        <w:fldChar w:fldCharType="separate"/>
      </w:r>
      <w:r w:rsidR="005C5A3D">
        <w:rPr>
          <w:noProof/>
        </w:rPr>
        <w:t>[36, 37]</w:t>
      </w:r>
      <w:r w:rsidR="00986052" w:rsidRPr="00FC4BAC">
        <w:fldChar w:fldCharType="end"/>
      </w:r>
      <w:r w:rsidR="00986052" w:rsidRPr="00FC4BAC">
        <w:t>.</w:t>
      </w:r>
      <w:r w:rsidR="00FC4BAC">
        <w:t xml:space="preserve"> </w:t>
      </w:r>
      <w:r w:rsidR="005E161A" w:rsidRPr="00FC4BAC">
        <w:t>The</w:t>
      </w:r>
      <w:r w:rsidR="007E0923" w:rsidRPr="00FC4BAC">
        <w:t xml:space="preserve"> lo</w:t>
      </w:r>
      <w:r w:rsidR="007E0923" w:rsidRPr="001A37EE">
        <w:rPr>
          <w:color w:val="000000" w:themeColor="text1"/>
        </w:rPr>
        <w:t xml:space="preserve">wer immune activation profiles, in the presence of </w:t>
      </w:r>
      <w:r w:rsidR="007F031C">
        <w:rPr>
          <w:color w:val="000000" w:themeColor="text1"/>
        </w:rPr>
        <w:t>ARVs</w:t>
      </w:r>
      <w:r w:rsidR="007E0923" w:rsidRPr="001A37EE">
        <w:rPr>
          <w:color w:val="000000" w:themeColor="text1"/>
        </w:rPr>
        <w:t xml:space="preserve">, may be due to </w:t>
      </w:r>
      <w:r w:rsidR="005E161A" w:rsidRPr="001A37EE">
        <w:rPr>
          <w:color w:val="000000" w:themeColor="text1"/>
        </w:rPr>
        <w:t>inhibition of glucose uptake transporters</w:t>
      </w:r>
      <w:r w:rsidR="007E0923" w:rsidRPr="001A37EE">
        <w:rPr>
          <w:color w:val="000000" w:themeColor="text1"/>
        </w:rPr>
        <w:t>.</w:t>
      </w:r>
      <w:r w:rsidR="005E161A" w:rsidRPr="001A37EE">
        <w:rPr>
          <w:color w:val="000000" w:themeColor="text1"/>
        </w:rPr>
        <w:t xml:space="preserve"> </w:t>
      </w:r>
      <w:r w:rsidR="00296529" w:rsidRPr="001A37EE">
        <w:rPr>
          <w:color w:val="000000" w:themeColor="text1"/>
        </w:rPr>
        <w:t>We</w:t>
      </w:r>
      <w:r w:rsidR="00420641">
        <w:rPr>
          <w:color w:val="000000" w:themeColor="text1"/>
        </w:rPr>
        <w:t xml:space="preserve"> </w:t>
      </w:r>
      <w:r w:rsidR="007E0923" w:rsidRPr="001A37EE">
        <w:rPr>
          <w:color w:val="000000" w:themeColor="text1"/>
        </w:rPr>
        <w:t xml:space="preserve">set out to examine the impact of </w:t>
      </w:r>
      <w:r w:rsidR="007F031C">
        <w:rPr>
          <w:color w:val="000000" w:themeColor="text1"/>
        </w:rPr>
        <w:t>ARVs</w:t>
      </w:r>
      <w:r w:rsidR="007F031C" w:rsidRPr="001A37EE">
        <w:rPr>
          <w:color w:val="000000" w:themeColor="text1"/>
        </w:rPr>
        <w:t xml:space="preserve"> </w:t>
      </w:r>
      <w:r w:rsidR="007E0923" w:rsidRPr="001A37EE">
        <w:rPr>
          <w:color w:val="000000" w:themeColor="text1"/>
        </w:rPr>
        <w:t xml:space="preserve">on the uptake of glucose in </w:t>
      </w:r>
      <w:r w:rsidR="00D31E4D" w:rsidRPr="001A37EE">
        <w:rPr>
          <w:color w:val="000000" w:themeColor="text1"/>
        </w:rPr>
        <w:t>several</w:t>
      </w:r>
      <w:r w:rsidR="007E0923" w:rsidRPr="001A37EE">
        <w:rPr>
          <w:color w:val="000000" w:themeColor="text1"/>
        </w:rPr>
        <w:t xml:space="preserve"> human immune cell lines. </w:t>
      </w:r>
    </w:p>
    <w:p w14:paraId="310F270E" w14:textId="77777777" w:rsidR="00E16AAA" w:rsidRDefault="00E16AAA" w:rsidP="000175B6">
      <w:pPr>
        <w:spacing w:line="480" w:lineRule="auto"/>
      </w:pPr>
    </w:p>
    <w:p w14:paraId="75943016" w14:textId="1F2E567C" w:rsidR="00A228DA" w:rsidRPr="005D39E3" w:rsidRDefault="000E236E" w:rsidP="000175B6">
      <w:pPr>
        <w:spacing w:line="480" w:lineRule="auto"/>
      </w:pPr>
      <w:r w:rsidRPr="001A37EE">
        <w:rPr>
          <w:color w:val="000000" w:themeColor="text1"/>
        </w:rPr>
        <w:t>The aim of the current study was to determine if glucose uptake was lower in the presence of efavirenz and lopinavir, in a number of human immune cell lines</w:t>
      </w:r>
      <w:r w:rsidR="00533402" w:rsidRPr="001A37EE">
        <w:rPr>
          <w:color w:val="000000" w:themeColor="text1"/>
        </w:rPr>
        <w:t>,</w:t>
      </w:r>
      <w:r w:rsidRPr="001A37EE">
        <w:rPr>
          <w:color w:val="000000" w:themeColor="text1"/>
        </w:rPr>
        <w:t xml:space="preserve"> as well as assess potentially altered expression profiles of GLUTs </w:t>
      </w:r>
      <w:r w:rsidR="00533402" w:rsidRPr="001A37EE">
        <w:rPr>
          <w:color w:val="000000" w:themeColor="text1"/>
        </w:rPr>
        <w:t>and alterations to the cells bioenergetic profiles following exposure to these antiretrovirals.</w:t>
      </w:r>
      <w:r w:rsidRPr="001A37EE">
        <w:rPr>
          <w:color w:val="000000" w:themeColor="text1"/>
        </w:rPr>
        <w:t xml:space="preserve"> The objective </w:t>
      </w:r>
      <w:r w:rsidR="00E36F23">
        <w:rPr>
          <w:color w:val="000000" w:themeColor="text1"/>
        </w:rPr>
        <w:t xml:space="preserve">of this study </w:t>
      </w:r>
      <w:r w:rsidRPr="001A37EE">
        <w:rPr>
          <w:color w:val="000000" w:themeColor="text1"/>
        </w:rPr>
        <w:t>was to attempt to elucidate the reasons for the lowered immune activation profiles observed previously</w:t>
      </w:r>
      <w:bookmarkStart w:id="3" w:name="_Hlk100849686"/>
      <w:r w:rsidRPr="00033154">
        <w:rPr>
          <w:color w:val="000000" w:themeColor="text1"/>
        </w:rPr>
        <w:t xml:space="preserve">. </w:t>
      </w:r>
      <w:bookmarkStart w:id="4" w:name="_Hlk100849511"/>
      <w:r w:rsidR="007E7AFE" w:rsidRPr="00033154">
        <w:rPr>
          <w:color w:val="000000" w:themeColor="text1"/>
        </w:rPr>
        <w:t>We decided to</w:t>
      </w:r>
      <w:r w:rsidR="007E7AFE" w:rsidRPr="00033154">
        <w:rPr>
          <w:bCs/>
        </w:rPr>
        <w:t xml:space="preserve"> emphasise GLUT1 and GLUT4 </w:t>
      </w:r>
      <w:r w:rsidR="008220C3" w:rsidRPr="00033154">
        <w:rPr>
          <w:bCs/>
        </w:rPr>
        <w:t xml:space="preserve">(SLC2A4) </w:t>
      </w:r>
      <w:r w:rsidR="007E7AFE" w:rsidRPr="00033154">
        <w:rPr>
          <w:bCs/>
        </w:rPr>
        <w:t>due to their, previously reported, involvement in HIV infection and associated ARV treatments</w:t>
      </w:r>
      <w:bookmarkEnd w:id="4"/>
      <w:bookmarkEnd w:id="3"/>
      <w:r w:rsidR="006B2B3A" w:rsidRPr="00033154">
        <w:rPr>
          <w:bCs/>
        </w:rPr>
        <w:t xml:space="preserve"> </w:t>
      </w:r>
      <w:r w:rsidR="00976FDB" w:rsidRPr="00033154">
        <w:rPr>
          <w:bCs/>
        </w:rPr>
        <w:fldChar w:fldCharType="begin">
          <w:fldData xml:space="preserve">PEVuZE5vdGU+PENpdGU+PEF1dGhvcj5NYXNzb248L0F1dGhvcj48WWVhcj4yMDE4PC9ZZWFyPjxS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</w:fldData>
        </w:fldChar>
      </w:r>
      <w:r w:rsidR="006B2B3A" w:rsidRPr="00033154">
        <w:rPr>
          <w:bCs/>
        </w:rPr>
        <w:instrText xml:space="preserve"> ADDIN EN.CITE </w:instrText>
      </w:r>
      <w:r w:rsidR="006B2B3A" w:rsidRPr="00033154">
        <w:rPr>
          <w:bCs/>
        </w:rPr>
        <w:fldChar w:fldCharType="begin">
          <w:fldData xml:space="preserve">PEVuZE5vdGU+PENpdGU+PEF1dGhvcj5NYXNzb248L0F1dGhvcj48WWVhcj4yMDE4PC9ZZWFyPjxS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</w:fldData>
        </w:fldChar>
      </w:r>
      <w:r w:rsidR="006B2B3A" w:rsidRPr="00033154">
        <w:rPr>
          <w:bCs/>
        </w:rPr>
        <w:instrText xml:space="preserve"> ADDIN EN.CITE.DATA </w:instrText>
      </w:r>
      <w:r w:rsidR="006B2B3A" w:rsidRPr="00033154">
        <w:rPr>
          <w:bCs/>
        </w:rPr>
      </w:r>
      <w:r w:rsidR="006B2B3A" w:rsidRPr="00033154">
        <w:rPr>
          <w:bCs/>
        </w:rPr>
        <w:fldChar w:fldCharType="end"/>
      </w:r>
      <w:r w:rsidR="00976FDB" w:rsidRPr="00033154">
        <w:rPr>
          <w:bCs/>
        </w:rPr>
      </w:r>
      <w:r w:rsidR="00976FDB" w:rsidRPr="00033154">
        <w:rPr>
          <w:bCs/>
        </w:rPr>
        <w:fldChar w:fldCharType="separate"/>
      </w:r>
      <w:r w:rsidR="006B2B3A" w:rsidRPr="00033154">
        <w:rPr>
          <w:bCs/>
          <w:noProof/>
        </w:rPr>
        <w:t>[17, 18, 24, 38]</w:t>
      </w:r>
      <w:r w:rsidR="00976FDB" w:rsidRPr="00033154">
        <w:rPr>
          <w:bCs/>
        </w:rPr>
        <w:fldChar w:fldCharType="end"/>
      </w:r>
      <w:r w:rsidR="006B2B3A" w:rsidRPr="00033154">
        <w:rPr>
          <w:bCs/>
        </w:rPr>
        <w:t>.</w:t>
      </w:r>
      <w:r w:rsidR="007E7AFE" w:rsidRPr="00033154">
        <w:rPr>
          <w:b/>
          <w:bCs/>
        </w:rPr>
        <w:t xml:space="preserve"> </w:t>
      </w:r>
      <w:r w:rsidRPr="00033154">
        <w:rPr>
          <w:color w:val="000000" w:themeColor="text1"/>
        </w:rPr>
        <w:t xml:space="preserve">Additionally, </w:t>
      </w:r>
      <w:r w:rsidRPr="00033154">
        <w:rPr>
          <w:i/>
          <w:color w:val="000000" w:themeColor="text1"/>
        </w:rPr>
        <w:t xml:space="preserve">in silico </w:t>
      </w:r>
      <w:r w:rsidRPr="00033154">
        <w:rPr>
          <w:color w:val="000000" w:themeColor="text1"/>
        </w:rPr>
        <w:t>analysis was undertaken to identify putative int</w:t>
      </w:r>
      <w:r w:rsidRPr="001A37EE">
        <w:rPr>
          <w:color w:val="000000" w:themeColor="text1"/>
        </w:rPr>
        <w:t xml:space="preserve">eractions of efavirenz and lopinavir with GLUTs, to support </w:t>
      </w:r>
      <w:r w:rsidRPr="001A37EE">
        <w:rPr>
          <w:i/>
          <w:color w:val="000000" w:themeColor="text1"/>
        </w:rPr>
        <w:t xml:space="preserve">in vitro </w:t>
      </w:r>
      <w:r w:rsidRPr="001A37EE">
        <w:rPr>
          <w:color w:val="000000" w:themeColor="text1"/>
        </w:rPr>
        <w:t>findings.</w:t>
      </w:r>
    </w:p>
    <w:p w14:paraId="144C0046" w14:textId="77777777" w:rsidR="00692C1A" w:rsidRPr="006B27BB" w:rsidRDefault="00692C1A" w:rsidP="001B6E81">
      <w:pPr>
        <w:pStyle w:val="Heading1"/>
      </w:pPr>
      <w:r w:rsidRPr="006B27BB">
        <w:lastRenderedPageBreak/>
        <w:t>Materials and methods</w:t>
      </w:r>
    </w:p>
    <w:p w14:paraId="42B32EF5" w14:textId="77777777" w:rsidR="00692C1A" w:rsidRPr="006B27BB" w:rsidRDefault="00692C1A" w:rsidP="000175B6">
      <w:pPr>
        <w:pStyle w:val="Heading2"/>
        <w:spacing w:line="480" w:lineRule="auto"/>
      </w:pPr>
      <w:r w:rsidRPr="006B27BB">
        <w:t>Materials</w:t>
      </w:r>
    </w:p>
    <w:p w14:paraId="6F1D4950" w14:textId="35C56DAE" w:rsidR="00692C1A" w:rsidRPr="00945772" w:rsidRDefault="00692C1A" w:rsidP="000175B6">
      <w:pPr>
        <w:spacing w:line="480" w:lineRule="auto"/>
        <w:rPr>
          <w:color w:val="222222"/>
        </w:rPr>
      </w:pPr>
      <w:r w:rsidRPr="001A37EE">
        <w:t>CEM (T-cell line</w:t>
      </w:r>
      <w:r w:rsidR="00C93A1D">
        <w:t>, ATCC number:</w:t>
      </w:r>
      <w:r w:rsidR="00C04217" w:rsidRPr="00C04217">
        <w:t xml:space="preserve"> CCL-119™</w:t>
      </w:r>
      <w:r w:rsidRPr="001A37EE">
        <w:t>), THP-1 (monocyte cell line</w:t>
      </w:r>
      <w:r w:rsidR="00C93A1D">
        <w:t>, ATCC number:</w:t>
      </w:r>
      <w:r w:rsidR="00C93A1D" w:rsidRPr="00C93A1D">
        <w:t xml:space="preserve"> TIB-202™</w:t>
      </w:r>
      <w:r w:rsidRPr="001A37EE">
        <w:t>) and KU812 (basophilic cell line</w:t>
      </w:r>
      <w:r w:rsidR="00C93A1D">
        <w:t>,</w:t>
      </w:r>
      <w:r w:rsidR="00C93A1D" w:rsidRPr="00C93A1D">
        <w:t xml:space="preserve"> </w:t>
      </w:r>
      <w:r w:rsidR="00C93A1D">
        <w:t xml:space="preserve">ATCC number: </w:t>
      </w:r>
      <w:r w:rsidR="00C93A1D" w:rsidRPr="00C93A1D">
        <w:t>CRL-2099</w:t>
      </w:r>
      <w:r w:rsidRPr="001A37EE">
        <w:t>) cells were purchased from ATCC (Manassas, Virginia, United States).</w:t>
      </w:r>
      <w:r w:rsidR="00C93A1D">
        <w:t xml:space="preserve"> </w:t>
      </w:r>
      <w:r w:rsidRPr="001A37EE">
        <w:rPr>
          <w:shd w:val="clear" w:color="auto" w:fill="FFFFFF"/>
        </w:rPr>
        <w:t>Dimethyl sulfoxid</w:t>
      </w:r>
      <w:r w:rsidRPr="001A37EE">
        <w:t>e (</w:t>
      </w:r>
      <w:r w:rsidRPr="007F031C">
        <w:rPr>
          <w:rStyle w:val="AbbreviationChar"/>
        </w:rPr>
        <w:t>DMSO</w:t>
      </w:r>
      <w:r w:rsidRPr="007F031C">
        <w:t>), Thiazolyl Blue Tetrazolium Bromide (3-[4,5-dimethylthiazol-2-yl]-2,5-diphenyltetrazolium bromide) (</w:t>
      </w:r>
      <w:r w:rsidRPr="007F031C">
        <w:rPr>
          <w:rStyle w:val="AbbreviationChar"/>
        </w:rPr>
        <w:t>MTT</w:t>
      </w:r>
      <w:r w:rsidRPr="001A37EE">
        <w:t xml:space="preserve">), Hanks Balanced Salt </w:t>
      </w:r>
      <w:r>
        <w:t>s</w:t>
      </w:r>
      <w:r w:rsidRPr="001A37EE">
        <w:t>olution (</w:t>
      </w:r>
      <w:r w:rsidRPr="00637CC7">
        <w:rPr>
          <w:rStyle w:val="AbbreviationChar"/>
        </w:rPr>
        <w:t>HBSS</w:t>
      </w:r>
      <w:r w:rsidRPr="001A37EE">
        <w:t xml:space="preserve">), </w:t>
      </w:r>
      <w:r w:rsidRPr="00294BA0">
        <w:t xml:space="preserve">Roswell Park Memorial Institute 1640 </w:t>
      </w:r>
      <w:r w:rsidRPr="001A37EE">
        <w:t>(</w:t>
      </w:r>
      <w:r w:rsidRPr="00637CC7">
        <w:rPr>
          <w:rStyle w:val="AbbreviationChar"/>
        </w:rPr>
        <w:t>RPMI-1640</w:t>
      </w:r>
      <w:r w:rsidRPr="001A37EE">
        <w:t xml:space="preserve">), </w:t>
      </w:r>
      <w:r>
        <w:t>n</w:t>
      </w:r>
      <w:r w:rsidRPr="00760D0F">
        <w:t>uclease-</w:t>
      </w:r>
      <w:r>
        <w:t>f</w:t>
      </w:r>
      <w:r w:rsidRPr="00760D0F">
        <w:t xml:space="preserve">ree </w:t>
      </w:r>
      <w:r>
        <w:t>w</w:t>
      </w:r>
      <w:r w:rsidRPr="00760D0F">
        <w:t>ater</w:t>
      </w:r>
      <w:r w:rsidRPr="001A37EE">
        <w:t xml:space="preserve">, BAY-876, </w:t>
      </w:r>
      <w:r>
        <w:t>o</w:t>
      </w:r>
      <w:r w:rsidRPr="001A37EE">
        <w:t xml:space="preserve">ligomycin, </w:t>
      </w:r>
      <w:r>
        <w:t>c</w:t>
      </w:r>
      <w:r w:rsidRPr="001A37EE">
        <w:t xml:space="preserve">arbonyl cyanide-4 (trifluoromethoxy) </w:t>
      </w:r>
      <w:r w:rsidRPr="00A131C6">
        <w:t>phenylhydrazone (</w:t>
      </w:r>
      <w:r w:rsidRPr="00637CC7">
        <w:rPr>
          <w:rStyle w:val="AbbreviationChar"/>
        </w:rPr>
        <w:t>FCCP</w:t>
      </w:r>
      <w:r w:rsidRPr="00A131C6">
        <w:t xml:space="preserve">), </w:t>
      </w:r>
      <w:r>
        <w:t>r</w:t>
      </w:r>
      <w:r w:rsidRPr="00A131C6">
        <w:t xml:space="preserve">otenone and </w:t>
      </w:r>
      <w:r>
        <w:t>a</w:t>
      </w:r>
      <w:r w:rsidRPr="00A131C6">
        <w:t xml:space="preserve">ntimycin A </w:t>
      </w:r>
      <w:r>
        <w:t>(</w:t>
      </w:r>
      <w:r w:rsidRPr="00637CC7">
        <w:rPr>
          <w:rStyle w:val="AbbreviationChar"/>
        </w:rPr>
        <w:t>Rot/AA</w:t>
      </w:r>
      <w:r>
        <w:t xml:space="preserve">) </w:t>
      </w:r>
      <w:r w:rsidRPr="007322EE">
        <w:t>were</w:t>
      </w:r>
      <w:r w:rsidRPr="00B60A9C">
        <w:t xml:space="preserve"> obtained from Sigma-Aldrich (St. Louis, Missouri, United States). Phosphate-buffered saline (</w:t>
      </w:r>
      <w:r w:rsidRPr="00637CC7">
        <w:rPr>
          <w:rStyle w:val="AbbreviationChar"/>
        </w:rPr>
        <w:t>PBS</w:t>
      </w:r>
      <w:r w:rsidRPr="00B60A9C">
        <w:t xml:space="preserve">), </w:t>
      </w:r>
      <w:proofErr w:type="spellStart"/>
      <w:r>
        <w:t>fetal</w:t>
      </w:r>
      <w:proofErr w:type="spellEnd"/>
      <w:r w:rsidRPr="00B60A9C">
        <w:t xml:space="preserve"> bovine serum (</w:t>
      </w:r>
      <w:r w:rsidRPr="00637CC7">
        <w:rPr>
          <w:rStyle w:val="AbbreviationChar"/>
        </w:rPr>
        <w:t>FBS</w:t>
      </w:r>
      <w:r w:rsidRPr="00B60A9C">
        <w:t>), TaqMan</w:t>
      </w:r>
      <w:r w:rsidRPr="00662336">
        <w:rPr>
          <w:color w:val="000000" w:themeColor="text1"/>
        </w:rPr>
        <w:t xml:space="preserve">™ </w:t>
      </w:r>
      <w:r>
        <w:t>m</w:t>
      </w:r>
      <w:r w:rsidRPr="00662336">
        <w:t xml:space="preserve">aster </w:t>
      </w:r>
      <w:r>
        <w:t>m</w:t>
      </w:r>
      <w:r w:rsidRPr="00662336">
        <w:t xml:space="preserve">ix, </w:t>
      </w:r>
      <w:r w:rsidRPr="00662336">
        <w:rPr>
          <w:color w:val="000000" w:themeColor="text1"/>
        </w:rPr>
        <w:t xml:space="preserve">TaqMan™ </w:t>
      </w:r>
      <w:r>
        <w:rPr>
          <w:color w:val="000000" w:themeColor="text1"/>
        </w:rPr>
        <w:t>p</w:t>
      </w:r>
      <w:r w:rsidRPr="00662336">
        <w:rPr>
          <w:color w:val="000000" w:themeColor="text1"/>
        </w:rPr>
        <w:t xml:space="preserve">rimer FAM-MGB Probe for genes ACTB, SLC2A1, SLC2A4, </w:t>
      </w:r>
      <w:r>
        <w:rPr>
          <w:color w:val="000000" w:themeColor="text1"/>
        </w:rPr>
        <w:t>l</w:t>
      </w:r>
      <w:r w:rsidRPr="00662336">
        <w:rPr>
          <w:color w:val="000000" w:themeColor="text1"/>
        </w:rPr>
        <w:t xml:space="preserve">ive </w:t>
      </w:r>
      <w:r>
        <w:rPr>
          <w:color w:val="000000" w:themeColor="text1"/>
        </w:rPr>
        <w:t>c</w:t>
      </w:r>
      <w:r w:rsidRPr="00662336">
        <w:rPr>
          <w:color w:val="000000" w:themeColor="text1"/>
        </w:rPr>
        <w:t xml:space="preserve">ell </w:t>
      </w:r>
      <w:r>
        <w:rPr>
          <w:color w:val="000000" w:themeColor="text1"/>
        </w:rPr>
        <w:t>i</w:t>
      </w:r>
      <w:r w:rsidRPr="00662336">
        <w:rPr>
          <w:color w:val="000000" w:themeColor="text1"/>
        </w:rPr>
        <w:t xml:space="preserve">maging </w:t>
      </w:r>
      <w:r>
        <w:rPr>
          <w:color w:val="000000" w:themeColor="text1"/>
        </w:rPr>
        <w:t>s</w:t>
      </w:r>
      <w:r w:rsidRPr="00662336">
        <w:rPr>
          <w:color w:val="000000" w:themeColor="text1"/>
        </w:rPr>
        <w:t>olution (</w:t>
      </w:r>
      <w:proofErr w:type="spellStart"/>
      <w:r w:rsidRPr="00637CC7">
        <w:rPr>
          <w:rStyle w:val="AbbreviationChar"/>
        </w:rPr>
        <w:t>LCISol</w:t>
      </w:r>
      <w:proofErr w:type="spellEnd"/>
      <w:r w:rsidRPr="00662336">
        <w:rPr>
          <w:color w:val="000000" w:themeColor="text1"/>
        </w:rPr>
        <w:t xml:space="preserve">), Pierce™ BCA </w:t>
      </w:r>
      <w:r>
        <w:rPr>
          <w:color w:val="000000" w:themeColor="text1"/>
        </w:rPr>
        <w:t>p</w:t>
      </w:r>
      <w:r w:rsidRPr="00662336">
        <w:rPr>
          <w:color w:val="000000" w:themeColor="text1"/>
        </w:rPr>
        <w:t xml:space="preserve">rotein </w:t>
      </w:r>
      <w:r>
        <w:rPr>
          <w:color w:val="000000" w:themeColor="text1"/>
        </w:rPr>
        <w:t>a</w:t>
      </w:r>
      <w:r w:rsidRPr="00662336">
        <w:rPr>
          <w:color w:val="000000" w:themeColor="text1"/>
        </w:rPr>
        <w:t xml:space="preserve">ssay </w:t>
      </w:r>
      <w:r>
        <w:rPr>
          <w:color w:val="000000" w:themeColor="text1"/>
        </w:rPr>
        <w:t>k</w:t>
      </w:r>
      <w:r w:rsidRPr="00662336">
        <w:rPr>
          <w:color w:val="000000" w:themeColor="text1"/>
        </w:rPr>
        <w:t>it</w:t>
      </w:r>
      <w:r>
        <w:rPr>
          <w:color w:val="000000" w:themeColor="text1"/>
        </w:rPr>
        <w:t xml:space="preserve"> (BCA)</w:t>
      </w:r>
      <w:r w:rsidRPr="00662336">
        <w:rPr>
          <w:color w:val="000000" w:themeColor="text1"/>
        </w:rPr>
        <w:t xml:space="preserve"> and Corning® Cell-Tak™ </w:t>
      </w:r>
      <w:r>
        <w:rPr>
          <w:color w:val="000000" w:themeColor="text1"/>
        </w:rPr>
        <w:t>c</w:t>
      </w:r>
      <w:r w:rsidRPr="00662336">
        <w:rPr>
          <w:color w:val="000000" w:themeColor="text1"/>
        </w:rPr>
        <w:t xml:space="preserve">ell and </w:t>
      </w:r>
      <w:r>
        <w:rPr>
          <w:color w:val="000000" w:themeColor="text1"/>
        </w:rPr>
        <w:t>t</w:t>
      </w:r>
      <w:r w:rsidRPr="00662336">
        <w:rPr>
          <w:color w:val="000000" w:themeColor="text1"/>
        </w:rPr>
        <w:t xml:space="preserve">issue </w:t>
      </w:r>
      <w:r>
        <w:rPr>
          <w:color w:val="000000" w:themeColor="text1"/>
        </w:rPr>
        <w:t>a</w:t>
      </w:r>
      <w:r w:rsidRPr="00662336">
        <w:rPr>
          <w:color w:val="000000" w:themeColor="text1"/>
        </w:rPr>
        <w:t>dhesive were purchased from Thermo Fisher Scientific (Waltham, Massachusetts</w:t>
      </w:r>
      <w:r w:rsidRPr="00662336">
        <w:t xml:space="preserve">, United States). The ab136955 glucose uptake assay (colorimetric) kit was purchased from Abcam (Cambridge, UK) – version 16 of the protocol was followed for the ab136955 kit. The RNeasy® </w:t>
      </w:r>
      <w:r>
        <w:t>mi</w:t>
      </w:r>
      <w:r w:rsidRPr="00662336">
        <w:t xml:space="preserve">ni </w:t>
      </w:r>
      <w:r>
        <w:t>k</w:t>
      </w:r>
      <w:r w:rsidRPr="00662336">
        <w:t>it was purchased from Qiagen (Hilden Germany) and the GoScript</w:t>
      </w:r>
      <w:r w:rsidRPr="00662336">
        <w:rPr>
          <w:color w:val="000000" w:themeColor="text1"/>
        </w:rPr>
        <w:t>™</w:t>
      </w:r>
      <w:r w:rsidRPr="00662336">
        <w:t xml:space="preserve"> </w:t>
      </w:r>
      <w:r>
        <w:t>r</w:t>
      </w:r>
      <w:r w:rsidRPr="00662336">
        <w:t xml:space="preserve">everse </w:t>
      </w:r>
      <w:r>
        <w:t>t</w:t>
      </w:r>
      <w:r w:rsidRPr="00662336">
        <w:t xml:space="preserve">ranscription </w:t>
      </w:r>
      <w:r>
        <w:t>s</w:t>
      </w:r>
      <w:r w:rsidRPr="00662336">
        <w:t>ystem was obtained</w:t>
      </w:r>
      <w:r w:rsidRPr="001A37EE">
        <w:t xml:space="preserve"> from Promega (Madison, WI, United States). The Seahorse XF base medium, without phenol red and the Seahorse XF</w:t>
      </w:r>
      <w:r>
        <w:t>e</w:t>
      </w:r>
      <w:r w:rsidRPr="001A37EE">
        <w:t xml:space="preserve">96 </w:t>
      </w:r>
      <w:proofErr w:type="spellStart"/>
      <w:r w:rsidRPr="001A37EE">
        <w:t>FluxPak</w:t>
      </w:r>
      <w:proofErr w:type="spellEnd"/>
      <w:r w:rsidRPr="001A37EE">
        <w:t xml:space="preserve"> plates were obtained from Agilent (</w:t>
      </w:r>
      <w:r w:rsidRPr="00DB5E51">
        <w:t>Santa Clara, CA, United States). LPS-EK ultrapure (</w:t>
      </w:r>
      <w:r w:rsidRPr="00DB5E51">
        <w:rPr>
          <w:rStyle w:val="AbbreviationChar"/>
        </w:rPr>
        <w:t>LPS</w:t>
      </w:r>
      <w:r w:rsidRPr="00DB5E51">
        <w:t xml:space="preserve">) was purchased from </w:t>
      </w:r>
      <w:proofErr w:type="spellStart"/>
      <w:r w:rsidRPr="00DB5E51">
        <w:t>Invivogen</w:t>
      </w:r>
      <w:proofErr w:type="spellEnd"/>
      <w:r w:rsidRPr="00DB5E51">
        <w:t xml:space="preserve"> (Toulouse France). EFV and LPV, were obtained from LGM Pharma (Erlanger, Kentucky, United States</w:t>
      </w:r>
      <w:r w:rsidRPr="007F031C">
        <w:t>). All drugs were in solution at a stock concentration of 10 mg/mL. EFV and LPV were dissolved originally in DMSO at</w:t>
      </w:r>
      <w:r>
        <w:t xml:space="preserve"> </w:t>
      </w:r>
      <w:r w:rsidRPr="007F031C">
        <w:t xml:space="preserve">10 mg/mL then diluted into complete medium (RPMI-1640 supplemented with 10% FBS) to 1 </w:t>
      </w:r>
      <w:r w:rsidRPr="007F031C">
        <w:rPr>
          <w:rFonts w:ascii="Calibri" w:hAnsi="Calibri" w:cs="Calibri"/>
        </w:rPr>
        <w:t>μ</w:t>
      </w:r>
      <w:r w:rsidRPr="007F031C">
        <w:t xml:space="preserve">g/mL. For </w:t>
      </w:r>
      <w:r w:rsidRPr="007F031C">
        <w:rPr>
          <w:color w:val="000000"/>
        </w:rPr>
        <w:t xml:space="preserve">BAY-876, </w:t>
      </w:r>
      <w:r w:rsidRPr="007F031C">
        <w:t>the IC</w:t>
      </w:r>
      <w:r w:rsidRPr="007F031C">
        <w:rPr>
          <w:vertAlign w:val="subscript"/>
        </w:rPr>
        <w:t xml:space="preserve">50 </w:t>
      </w:r>
      <w:r w:rsidRPr="007F031C">
        <w:t xml:space="preserve">value of 2nM, taken from literature </w:t>
      </w:r>
      <w:r w:rsidRPr="007F031C">
        <w:fldChar w:fldCharType="begin">
          <w:fldData xml:space="preserve">PEVuZE5vdGU+PENpdGU+PEF1dGhvcj5Cb3dtYW48L0F1dGhvcj48WWVhcj4yMDE5PC9ZZWFyPjxS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==
</w:fldData>
        </w:fldChar>
      </w:r>
      <w:r w:rsidR="006B2B3A">
        <w:instrText xml:space="preserve"> ADDIN EN.CITE </w:instrText>
      </w:r>
      <w:r w:rsidR="006B2B3A">
        <w:fldChar w:fldCharType="begin">
          <w:fldData xml:space="preserve">PEVuZE5vdGU+PENpdGU+PEF1dGhvcj5Cb3dtYW48L0F1dGhvcj48WWVhcj4yMDE5PC9ZZWFyPjxS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==
</w:fldData>
        </w:fldChar>
      </w:r>
      <w:r w:rsidR="006B2B3A">
        <w:instrText xml:space="preserve"> ADDIN EN.CITE.DATA </w:instrText>
      </w:r>
      <w:r w:rsidR="006B2B3A">
        <w:fldChar w:fldCharType="end"/>
      </w:r>
      <w:r w:rsidRPr="007F031C">
        <w:fldChar w:fldCharType="separate"/>
      </w:r>
      <w:r w:rsidR="006B2B3A">
        <w:rPr>
          <w:noProof/>
        </w:rPr>
        <w:t>[39-41]</w:t>
      </w:r>
      <w:r w:rsidRPr="007F031C">
        <w:fldChar w:fldCharType="end"/>
      </w:r>
      <w:r w:rsidRPr="007F031C">
        <w:t xml:space="preserve"> was used in subsequent experiments.</w:t>
      </w:r>
    </w:p>
    <w:p w14:paraId="519279DF" w14:textId="77777777" w:rsidR="00692C1A" w:rsidRPr="00945772" w:rsidRDefault="00692C1A" w:rsidP="000175B6">
      <w:pPr>
        <w:spacing w:line="480" w:lineRule="auto"/>
      </w:pPr>
    </w:p>
    <w:p w14:paraId="7B5A4AEE" w14:textId="77777777" w:rsidR="00692C1A" w:rsidRPr="006B27BB" w:rsidRDefault="00692C1A" w:rsidP="000175B6">
      <w:pPr>
        <w:pStyle w:val="Heading2"/>
        <w:spacing w:line="480" w:lineRule="auto"/>
      </w:pPr>
      <w:r w:rsidRPr="006B27BB">
        <w:lastRenderedPageBreak/>
        <w:t xml:space="preserve">Routine maintenance of cell lines </w:t>
      </w:r>
    </w:p>
    <w:p w14:paraId="51F99461" w14:textId="34BDA3F7" w:rsidR="00692C1A" w:rsidRPr="006B27BB" w:rsidRDefault="00692C1A" w:rsidP="000175B6">
      <w:pPr>
        <w:spacing w:line="480" w:lineRule="auto"/>
      </w:pPr>
      <w:r w:rsidRPr="006B27BB">
        <w:t>CEM, KU812 and THP-1 were maintained in complete growth medium (RPMI-1640 supplemented with 10% FBS) and maintained at 37°C, 5% CO</w:t>
      </w:r>
      <w:r w:rsidRPr="006B27BB">
        <w:rPr>
          <w:vertAlign w:val="subscript"/>
        </w:rPr>
        <w:t>2</w:t>
      </w:r>
      <w:r w:rsidRPr="006B27BB">
        <w:t>. Cells were subcultured at cell densities of 8x10</w:t>
      </w:r>
      <w:r w:rsidRPr="006B27BB">
        <w:rPr>
          <w:vertAlign w:val="superscript"/>
        </w:rPr>
        <w:t>5</w:t>
      </w:r>
      <w:r w:rsidRPr="006B27BB">
        <w:t xml:space="preserve"> cells/mL. Briefly, cultures were transferred to 50</w:t>
      </w:r>
      <w:r>
        <w:t xml:space="preserve"> </w:t>
      </w:r>
      <w:r w:rsidRPr="006B27BB">
        <w:t xml:space="preserve">mL universal tubes and centrifuged in a Heraeus </w:t>
      </w:r>
      <w:proofErr w:type="spellStart"/>
      <w:r w:rsidRPr="006B27BB">
        <w:t>Multifuge</w:t>
      </w:r>
      <w:proofErr w:type="spellEnd"/>
      <w:r w:rsidRPr="006B27BB">
        <w:t xml:space="preserve"> 3SR+ (Thermo Fisher Scientific, Waltham, Massachusetts, United States) for 5 minutes at 2000 RPM. The supernatant was discarded in </w:t>
      </w:r>
      <w:proofErr w:type="spellStart"/>
      <w:r w:rsidRPr="006B27BB">
        <w:t>Virkon</w:t>
      </w:r>
      <w:proofErr w:type="spellEnd"/>
      <w:r w:rsidRPr="006B27BB">
        <w:t xml:space="preserve"> and cells were re-suspended in, fresh, complete medium. Culture volumes were adjusted to 2x10</w:t>
      </w:r>
      <w:r w:rsidRPr="006B27BB">
        <w:rPr>
          <w:vertAlign w:val="superscript"/>
        </w:rPr>
        <w:t>5</w:t>
      </w:r>
      <w:r w:rsidRPr="006B27BB">
        <w:t xml:space="preserve"> viable cells/mL</w:t>
      </w:r>
      <w:r w:rsidRPr="006B27BB" w:rsidDel="00D30A2F">
        <w:t xml:space="preserve"> </w:t>
      </w:r>
      <w:r w:rsidRPr="006B27BB">
        <w:t xml:space="preserve">following a cell count performed using </w:t>
      </w:r>
      <w:proofErr w:type="spellStart"/>
      <w:r w:rsidRPr="006B27BB">
        <w:t>NucleoCounter</w:t>
      </w:r>
      <w:proofErr w:type="spellEnd"/>
      <w:r w:rsidRPr="006B27BB">
        <w:t xml:space="preserve"> NC-200 (</w:t>
      </w:r>
      <w:proofErr w:type="spellStart"/>
      <w:r w:rsidRPr="006B27BB">
        <w:t>Chemometec</w:t>
      </w:r>
      <w:proofErr w:type="spellEnd"/>
      <w:r w:rsidRPr="006B27BB">
        <w:t xml:space="preserve">, </w:t>
      </w:r>
      <w:proofErr w:type="spellStart"/>
      <w:r w:rsidRPr="006B27BB">
        <w:t>Allerod</w:t>
      </w:r>
      <w:proofErr w:type="spellEnd"/>
      <w:r w:rsidRPr="006B27BB">
        <w:t xml:space="preserve">, Denmark). </w:t>
      </w:r>
      <w:r w:rsidR="004030B3">
        <w:t>All experiments were carried out at passage 18 or lower.</w:t>
      </w:r>
    </w:p>
    <w:p w14:paraId="6EBE3A42" w14:textId="77777777" w:rsidR="00692C1A" w:rsidRPr="006B27BB" w:rsidRDefault="00692C1A" w:rsidP="000175B6">
      <w:pPr>
        <w:spacing w:line="480" w:lineRule="auto"/>
      </w:pPr>
      <w:bookmarkStart w:id="5" w:name="_Hlk29314213"/>
    </w:p>
    <w:p w14:paraId="12CDDAD5" w14:textId="77777777" w:rsidR="00692C1A" w:rsidRPr="006B27BB" w:rsidRDefault="00692C1A" w:rsidP="000175B6">
      <w:pPr>
        <w:pStyle w:val="Heading2"/>
        <w:spacing w:line="480" w:lineRule="auto"/>
      </w:pPr>
      <w:r w:rsidRPr="006B27BB">
        <w:t>Determining cytotoxicity of efavirenz and lopinavir in cell lines via MTT assay</w:t>
      </w:r>
    </w:p>
    <w:bookmarkEnd w:id="5"/>
    <w:p w14:paraId="7E50E3BC" w14:textId="77777777" w:rsidR="00692C1A" w:rsidRPr="006B27BB" w:rsidRDefault="00692C1A" w:rsidP="000175B6">
      <w:pPr>
        <w:spacing w:line="480" w:lineRule="auto"/>
      </w:pPr>
      <w:r w:rsidRPr="006B27BB">
        <w:t>CEM, KU812 and THP-1 were seeded at 5x10</w:t>
      </w:r>
      <w:r w:rsidRPr="006B27BB">
        <w:rPr>
          <w:vertAlign w:val="superscript"/>
        </w:rPr>
        <w:t>5</w:t>
      </w:r>
      <w:r w:rsidRPr="006B27BB">
        <w:t xml:space="preserve"> cells/mL in 96-well microplates. The cells were treated with EFV</w:t>
      </w:r>
      <w:r>
        <w:t xml:space="preserve"> and</w:t>
      </w:r>
      <w:r w:rsidRPr="006B27BB">
        <w:t xml:space="preserve"> LPV</w:t>
      </w:r>
      <w:r>
        <w:t xml:space="preserve"> at </w:t>
      </w:r>
      <w:r w:rsidRPr="006B27BB">
        <w:t>250</w:t>
      </w:r>
      <w:r>
        <w:t xml:space="preserve"> </w:t>
      </w:r>
      <w:r w:rsidRPr="006B27BB">
        <w:rPr>
          <w:rFonts w:eastAsia="Symbol"/>
        </w:rPr>
        <w:t>μ</w:t>
      </w:r>
      <w:r w:rsidRPr="006B27BB">
        <w:t>g/mL and nine subsequent 1:2 dilutions</w:t>
      </w:r>
      <w:r>
        <w:t xml:space="preserve"> </w:t>
      </w:r>
      <w:r w:rsidRPr="006B27BB">
        <w:t>and BAY-876 at 1.25</w:t>
      </w:r>
      <w:r>
        <w:t xml:space="preserve"> </w:t>
      </w:r>
      <w:proofErr w:type="spellStart"/>
      <w:r w:rsidRPr="006B27BB">
        <w:t>μM</w:t>
      </w:r>
      <w:proofErr w:type="spellEnd"/>
      <w:r w:rsidRPr="006B27BB">
        <w:t xml:space="preserve"> </w:t>
      </w:r>
      <w:r>
        <w:t>and</w:t>
      </w:r>
      <w:r w:rsidRPr="006B27BB">
        <w:t xml:space="preserve"> nine subsequent 1:5 dilutions for 0- and 24-hours. Following incubation, the microplates were centrifuged, and the supernatant discarded. 50</w:t>
      </w:r>
      <w:r>
        <w:t xml:space="preserve"> </w:t>
      </w:r>
      <w:r w:rsidRPr="006B27BB">
        <w:rPr>
          <w:rFonts w:eastAsia="Symbol"/>
        </w:rPr>
        <w:t>μ</w:t>
      </w:r>
      <w:r w:rsidRPr="006B27BB">
        <w:t>L of MTT (5</w:t>
      </w:r>
      <w:r>
        <w:t xml:space="preserve"> </w:t>
      </w:r>
      <w:r w:rsidRPr="006B27BB">
        <w:t>mg/mL in PBS) was added to each well and incubated for a further four hours before centrifugation and supernatant aspiration. 50</w:t>
      </w:r>
      <w:r>
        <w:t xml:space="preserve"> </w:t>
      </w:r>
      <w:r w:rsidRPr="006B27BB">
        <w:t xml:space="preserve">μL of DMSO was added to each well to lyse the cells and solubilise the formazan product. Absorbance values of each well were measured at 570nm using a </w:t>
      </w:r>
      <w:proofErr w:type="spellStart"/>
      <w:r w:rsidRPr="006B27BB">
        <w:t>CLARIOstar</w:t>
      </w:r>
      <w:proofErr w:type="spellEnd"/>
      <w:r w:rsidRPr="006B27BB">
        <w:t xml:space="preserve"> microplate reader (BMG Labtech, Offenburg, Germany). GraphPad Prism software (version 8) was used to calculate CC</w:t>
      </w:r>
      <w:r w:rsidRPr="006B27BB">
        <w:rPr>
          <w:vertAlign w:val="subscript"/>
        </w:rPr>
        <w:t>20</w:t>
      </w:r>
      <w:r w:rsidRPr="006B27BB">
        <w:t xml:space="preserve"> values for drugs showing cytotoxicity. </w:t>
      </w:r>
    </w:p>
    <w:p w14:paraId="003D92A5" w14:textId="77777777" w:rsidR="00692C1A" w:rsidRPr="006B27BB" w:rsidRDefault="00692C1A" w:rsidP="000175B6">
      <w:pPr>
        <w:spacing w:line="480" w:lineRule="auto"/>
      </w:pPr>
    </w:p>
    <w:p w14:paraId="552F746B" w14:textId="77777777" w:rsidR="00692C1A" w:rsidRPr="006B27BB" w:rsidRDefault="00692C1A" w:rsidP="000175B6">
      <w:pPr>
        <w:pStyle w:val="Heading2"/>
        <w:spacing w:line="480" w:lineRule="auto"/>
        <w:rPr>
          <w:color w:val="000000"/>
        </w:rPr>
      </w:pPr>
      <w:r w:rsidRPr="006B27BB">
        <w:t>Measurement of glucose uptake by chromogenic assay</w:t>
      </w:r>
    </w:p>
    <w:p w14:paraId="18921AB8" w14:textId="77777777" w:rsidR="00692C1A" w:rsidRPr="006B27BB" w:rsidRDefault="00692C1A" w:rsidP="000175B6">
      <w:pPr>
        <w:spacing w:line="480" w:lineRule="auto"/>
        <w:rPr>
          <w:color w:val="000000"/>
        </w:rPr>
      </w:pPr>
      <w:bookmarkStart w:id="6" w:name="_Hlk92813413"/>
      <w:r w:rsidRPr="00A131C6">
        <w:t xml:space="preserve">CEM, THP-1 and KU812 cells were treated </w:t>
      </w:r>
      <w:r w:rsidRPr="007322EE">
        <w:t xml:space="preserve">with EFV, LPV and BAY-876 for 0- and 24-hours. </w:t>
      </w:r>
      <w:bookmarkEnd w:id="6"/>
      <w:r w:rsidRPr="007322EE">
        <w:t>C</w:t>
      </w:r>
      <w:r w:rsidRPr="006B27BB">
        <w:rPr>
          <w:color w:val="000000"/>
        </w:rPr>
        <w:t>ells were washed three times with HBSS. Cells were suspended at 5x10</w:t>
      </w:r>
      <w:r w:rsidRPr="006B27BB">
        <w:rPr>
          <w:color w:val="000000"/>
          <w:vertAlign w:val="superscript"/>
        </w:rPr>
        <w:t xml:space="preserve">5 </w:t>
      </w:r>
      <w:r w:rsidRPr="006B27BB">
        <w:rPr>
          <w:color w:val="000000"/>
        </w:rPr>
        <w:t>cells/mL in serum-free RPMI-1640 and plated at 100</w:t>
      </w:r>
      <w:r>
        <w:rPr>
          <w:color w:val="000000"/>
        </w:rPr>
        <w:t xml:space="preserve"> </w:t>
      </w:r>
      <w:r w:rsidRPr="006B27BB">
        <w:rPr>
          <w:color w:val="000000"/>
        </w:rPr>
        <w:t xml:space="preserve">μL per well. </w:t>
      </w:r>
      <w:r w:rsidRPr="006B27BB">
        <w:t>The glucose uptake assay was carried out following the protocol provided with the glucose uptake assay kit version 16: the plate was incubated for the appropriate set</w:t>
      </w:r>
      <w:r>
        <w:t>-</w:t>
      </w:r>
      <w:r w:rsidRPr="006B27BB">
        <w:t>up and washed 3</w:t>
      </w:r>
      <w:r>
        <w:rPr>
          <w:rFonts w:cstheme="minorHAnsi"/>
        </w:rPr>
        <w:t>×</w:t>
      </w:r>
      <w:r w:rsidRPr="006B27BB">
        <w:t xml:space="preserve"> with PBS. 100</w:t>
      </w:r>
      <w:r>
        <w:t xml:space="preserve"> </w:t>
      </w:r>
      <w:r w:rsidRPr="006B27BB">
        <w:rPr>
          <w:rFonts w:eastAsia="Symbol"/>
        </w:rPr>
        <w:t>μ</w:t>
      </w:r>
      <w:r w:rsidRPr="006B27BB">
        <w:t>L of PBS and 10</w:t>
      </w:r>
      <w:r>
        <w:t xml:space="preserve"> </w:t>
      </w:r>
      <w:r w:rsidRPr="006B27BB">
        <w:rPr>
          <w:rFonts w:eastAsia="Symbol"/>
        </w:rPr>
        <w:t>μ</w:t>
      </w:r>
      <w:r w:rsidRPr="006B27BB">
        <w:t>L of 10</w:t>
      </w:r>
      <w:r>
        <w:t xml:space="preserve"> </w:t>
      </w:r>
      <w:r w:rsidRPr="006B27BB">
        <w:t>mM 2-deoxgyglucose (</w:t>
      </w:r>
      <w:r w:rsidRPr="00637CC7">
        <w:rPr>
          <w:rStyle w:val="AbbreviationChar"/>
        </w:rPr>
        <w:t>2-DG</w:t>
      </w:r>
      <w:r w:rsidRPr="006B27BB">
        <w:t xml:space="preserve">) was added to each </w:t>
      </w:r>
      <w:r w:rsidRPr="006B27BB">
        <w:lastRenderedPageBreak/>
        <w:t>well and incubated for 20 minutes. The plate was then again washed 3</w:t>
      </w:r>
      <w:r>
        <w:rPr>
          <w:rFonts w:cstheme="minorHAnsi"/>
        </w:rPr>
        <w:t>×</w:t>
      </w:r>
      <w:r w:rsidRPr="006B27BB">
        <w:t xml:space="preserve"> with PBS and 80</w:t>
      </w:r>
      <w:r>
        <w:t xml:space="preserve"> </w:t>
      </w:r>
      <w:r w:rsidRPr="006B27BB">
        <w:rPr>
          <w:rFonts w:eastAsia="Symbol"/>
        </w:rPr>
        <w:t>μ</w:t>
      </w:r>
      <w:r w:rsidRPr="006B27BB">
        <w:t>L of extraction buffer was added to each well to lyse samples. The plate was freeze/thawed and placed on a thermocycler (</w:t>
      </w:r>
      <w:proofErr w:type="spellStart"/>
      <w:r w:rsidRPr="006B27BB">
        <w:t>ElectraMed</w:t>
      </w:r>
      <w:proofErr w:type="spellEnd"/>
      <w:r w:rsidRPr="006B27BB">
        <w:t xml:space="preserve">, Dublin, Ireland) at 85°C for 40 minutes. The standard curve was set up at 2-DG6P concentrations of 0, 20, 40, 60, 80 and 100 </w:t>
      </w:r>
      <w:proofErr w:type="spellStart"/>
      <w:r w:rsidRPr="006B27BB">
        <w:t>pmol</w:t>
      </w:r>
      <w:proofErr w:type="spellEnd"/>
      <w:r w:rsidRPr="006B27BB">
        <w:t>/well. 10</w:t>
      </w:r>
      <w:r>
        <w:t xml:space="preserve"> </w:t>
      </w:r>
      <w:r w:rsidRPr="006B27BB">
        <w:t xml:space="preserve">μL of neutralising buffer was added, and the plate was spun at </w:t>
      </w:r>
      <w:r>
        <w:t>500</w:t>
      </w:r>
      <w:r w:rsidRPr="006B27BB">
        <w:t xml:space="preserve"> </w:t>
      </w:r>
      <w:r>
        <w:t>rpm</w:t>
      </w:r>
      <w:r w:rsidRPr="006B27BB">
        <w:t xml:space="preserve"> for </w:t>
      </w:r>
      <w:r>
        <w:t xml:space="preserve">2 </w:t>
      </w:r>
      <w:r w:rsidRPr="006B27BB">
        <w:t>minute</w:t>
      </w:r>
      <w:r>
        <w:t>s</w:t>
      </w:r>
      <w:r w:rsidRPr="006B27BB">
        <w:t>. The supernatant was transferred to a new plate and 45</w:t>
      </w:r>
      <w:r>
        <w:t xml:space="preserve"> </w:t>
      </w:r>
      <w:r w:rsidRPr="006B27BB">
        <w:rPr>
          <w:rFonts w:eastAsia="Symbol"/>
        </w:rPr>
        <w:t>μ</w:t>
      </w:r>
      <w:r w:rsidRPr="006B27BB">
        <w:t>L of assay buffer was added to each well. Reaction mix A was added at 10</w:t>
      </w:r>
      <w:r>
        <w:t xml:space="preserve"> </w:t>
      </w:r>
      <w:r w:rsidRPr="006B27BB">
        <w:rPr>
          <w:rFonts w:eastAsia="Symbol"/>
        </w:rPr>
        <w:t>μ</w:t>
      </w:r>
      <w:r w:rsidRPr="006B27BB">
        <w:t>L and the plate was incubated for one hour at 37°C. 90</w:t>
      </w:r>
      <w:r>
        <w:t xml:space="preserve"> </w:t>
      </w:r>
      <w:r w:rsidRPr="006B27BB">
        <w:rPr>
          <w:rFonts w:eastAsia="Symbol"/>
        </w:rPr>
        <w:t>μ</w:t>
      </w:r>
      <w:r w:rsidRPr="006B27BB">
        <w:t>L of extraction buffer was then added and placed on the thermocycler for 40 minutes at 90°C. 12</w:t>
      </w:r>
      <w:r>
        <w:t xml:space="preserve"> </w:t>
      </w:r>
      <w:r w:rsidRPr="006B27BB">
        <w:rPr>
          <w:rFonts w:eastAsia="Symbol"/>
        </w:rPr>
        <w:t>μ</w:t>
      </w:r>
      <w:r w:rsidRPr="006B27BB">
        <w:t>L of neutralising buffer was added, along with 38</w:t>
      </w:r>
      <w:r>
        <w:t xml:space="preserve"> </w:t>
      </w:r>
      <w:r w:rsidRPr="006B27BB">
        <w:rPr>
          <w:rFonts w:eastAsia="Symbol"/>
        </w:rPr>
        <w:t>μ</w:t>
      </w:r>
      <w:r w:rsidRPr="006B27BB">
        <w:t>L of reaction</w:t>
      </w:r>
      <w:r>
        <w:t xml:space="preserve"> mix</w:t>
      </w:r>
      <w:r w:rsidRPr="006B27BB">
        <w:t xml:space="preserve"> B before the absorbance values at 412</w:t>
      </w:r>
      <w:r>
        <w:t xml:space="preserve"> </w:t>
      </w:r>
      <w:r w:rsidRPr="006B27BB">
        <w:t xml:space="preserve">nm were recorded on the </w:t>
      </w:r>
      <w:proofErr w:type="spellStart"/>
      <w:r w:rsidRPr="006B27BB">
        <w:t>CLARIOstar</w:t>
      </w:r>
      <w:proofErr w:type="spellEnd"/>
      <w:r w:rsidRPr="006B27BB">
        <w:t xml:space="preserve"> microplate reader.</w:t>
      </w:r>
    </w:p>
    <w:p w14:paraId="3817D1A5" w14:textId="77777777" w:rsidR="00692C1A" w:rsidRPr="006B27BB" w:rsidRDefault="00692C1A" w:rsidP="000175B6">
      <w:pPr>
        <w:spacing w:line="480" w:lineRule="auto"/>
      </w:pPr>
    </w:p>
    <w:p w14:paraId="04D287C1" w14:textId="77777777" w:rsidR="00692C1A" w:rsidRPr="006B27BB" w:rsidRDefault="00692C1A" w:rsidP="000175B6">
      <w:pPr>
        <w:pStyle w:val="Heading2"/>
        <w:spacing w:line="480" w:lineRule="auto"/>
      </w:pPr>
      <w:r w:rsidRPr="006B27BB">
        <w:t>Measuring SLC transporter expression, in immune cell lines, using real-time PCR</w:t>
      </w:r>
    </w:p>
    <w:p w14:paraId="1BAE9E4E" w14:textId="77777777" w:rsidR="00692C1A" w:rsidRDefault="00692C1A" w:rsidP="000175B6">
      <w:pPr>
        <w:spacing w:line="480" w:lineRule="auto"/>
      </w:pPr>
      <w:r w:rsidRPr="006B27BB">
        <w:t>1x10</w:t>
      </w:r>
      <w:r w:rsidRPr="006B27BB">
        <w:rPr>
          <w:vertAlign w:val="superscript"/>
        </w:rPr>
        <w:t>6</w:t>
      </w:r>
      <w:r w:rsidRPr="006B27BB">
        <w:t xml:space="preserve"> cells/well CEM, KU812 and THP-1 were seeded to a 48-well tissue culture plate and dosed with two concentrations of each drug in triplicate; the C</w:t>
      </w:r>
      <w:r w:rsidRPr="006B27BB">
        <w:rPr>
          <w:vertAlign w:val="subscript"/>
        </w:rPr>
        <w:t>max</w:t>
      </w:r>
      <w:r w:rsidRPr="006B27BB">
        <w:t xml:space="preserve"> and a uniform maximum concentration (informed by CC</w:t>
      </w:r>
      <w:r w:rsidRPr="006B27BB">
        <w:rPr>
          <w:vertAlign w:val="subscript"/>
        </w:rPr>
        <w:t>20</w:t>
      </w:r>
      <w:r w:rsidRPr="006B27BB">
        <w:t xml:space="preserve"> data). </w:t>
      </w:r>
      <w:r w:rsidRPr="00662336">
        <w:t>Untreated and positive controls were included in parallel for each cell line. The positive controls consisted of known stimulants; C3a protein (50</w:t>
      </w:r>
      <w:r>
        <w:t xml:space="preserve"> </w:t>
      </w:r>
      <w:r w:rsidRPr="00662336">
        <w:t>ng/mL), LPS (20</w:t>
      </w:r>
      <w:r>
        <w:t xml:space="preserve"> </w:t>
      </w:r>
      <w:r w:rsidRPr="00662336">
        <w:t>ng/mL) and PHA (100</w:t>
      </w:r>
      <w:r>
        <w:t xml:space="preserve"> </w:t>
      </w:r>
      <w:r w:rsidRPr="00662336">
        <w:t>ng/mL) for KU812, THP-1 and CEM cell lines, respectively. All cells were incubated at 37</w:t>
      </w:r>
      <w:r w:rsidRPr="006B27BB">
        <w:t>°C</w:t>
      </w:r>
      <w:r w:rsidRPr="00662336">
        <w:t xml:space="preserve"> and 5% CO</w:t>
      </w:r>
      <w:r w:rsidRPr="00662336">
        <w:rPr>
          <w:vertAlign w:val="subscript"/>
        </w:rPr>
        <w:t>2</w:t>
      </w:r>
      <w:r w:rsidRPr="00662336">
        <w:t xml:space="preserve"> for 24 hours. After incubation, the cells were washed three times, in PBS, prior to RNA extraction.</w:t>
      </w:r>
      <w:r>
        <w:t xml:space="preserve"> </w:t>
      </w:r>
    </w:p>
    <w:p w14:paraId="14FBC9BD" w14:textId="77777777" w:rsidR="00692C1A" w:rsidRDefault="00692C1A" w:rsidP="000175B6">
      <w:pPr>
        <w:spacing w:line="480" w:lineRule="auto"/>
      </w:pPr>
    </w:p>
    <w:p w14:paraId="1A77225E" w14:textId="77777777" w:rsidR="00692C1A" w:rsidRPr="006B27BB" w:rsidRDefault="00692C1A" w:rsidP="000175B6">
      <w:pPr>
        <w:spacing w:line="480" w:lineRule="auto"/>
      </w:pPr>
      <w:r w:rsidRPr="00662336">
        <w:t>RNA isolation was completed using spin columns supplied in the</w:t>
      </w:r>
      <w:r w:rsidRPr="006B27BB">
        <w:t xml:space="preserve"> Qiagen RNeasy</w:t>
      </w:r>
      <w:r w:rsidRPr="00662336">
        <w:t>®</w:t>
      </w:r>
      <w:r w:rsidRPr="006B27BB">
        <w:t xml:space="preserve"> </w:t>
      </w:r>
      <w:r>
        <w:t>m</w:t>
      </w:r>
      <w:r w:rsidRPr="006B27BB">
        <w:t xml:space="preserve">ini </w:t>
      </w:r>
      <w:r>
        <w:t>k</w:t>
      </w:r>
      <w:r w:rsidRPr="006B27BB">
        <w:t>it, according to the manufacturer’s instructions. Briefly, cells were lysed, u</w:t>
      </w:r>
      <w:r>
        <w:t>s</w:t>
      </w:r>
      <w:r w:rsidRPr="006B27BB">
        <w:t xml:space="preserve">ing kit reagents, and RNA eluted from the column into microcentrifuge tubes using </w:t>
      </w:r>
      <w:r>
        <w:t>nuclease</w:t>
      </w:r>
      <w:r w:rsidRPr="006B27BB">
        <w:t>-free water. The amount, and purity, of the eluent was determined using a NanoDrop 1000 spectrophotometer (Thermo Scientific) by measuring the 260:280 ratio. Each RNA sample was reverse transcribed using the GoScript</w:t>
      </w:r>
      <w:r w:rsidRPr="00662336">
        <w:rPr>
          <w:color w:val="000000" w:themeColor="text1"/>
        </w:rPr>
        <w:t>™</w:t>
      </w:r>
      <w:r w:rsidRPr="006B27BB">
        <w:t xml:space="preserve"> RT </w:t>
      </w:r>
      <w:r>
        <w:t>s</w:t>
      </w:r>
      <w:r w:rsidRPr="006B27BB">
        <w:t xml:space="preserve">ystem following the manufacturer’s protocol. Briefly, random primers, oligonucleotides, and reaction mix were added </w:t>
      </w:r>
      <w:r w:rsidRPr="006B27BB">
        <w:lastRenderedPageBreak/>
        <w:t>to each sample and incubated on a 42°C heat block for 60 minutes and stored at 4°C until analysis. 20</w:t>
      </w:r>
      <w:r>
        <w:t xml:space="preserve"> </w:t>
      </w:r>
      <w:r w:rsidRPr="006B27BB">
        <w:t>ng of cDNA was used per PCR run using the qPCR TaqMan</w:t>
      </w:r>
      <w:r w:rsidRPr="00662336">
        <w:rPr>
          <w:color w:val="000000" w:themeColor="text1"/>
        </w:rPr>
        <w:t xml:space="preserve">™ </w:t>
      </w:r>
      <w:r>
        <w:t>g</w:t>
      </w:r>
      <w:r w:rsidRPr="006B27BB">
        <w:t xml:space="preserve">ene </w:t>
      </w:r>
      <w:r>
        <w:t>e</w:t>
      </w:r>
      <w:r w:rsidRPr="006B27BB">
        <w:t xml:space="preserve">xpression </w:t>
      </w:r>
      <w:r>
        <w:t>a</w:t>
      </w:r>
      <w:r w:rsidRPr="006B27BB">
        <w:t>ssay. Each sample was combined with master mix, the specific gene primer-probe (either ACTB</w:t>
      </w:r>
      <w:r>
        <w:t xml:space="preserve"> (Assay ID HS999999-3_m1)</w:t>
      </w:r>
      <w:r w:rsidRPr="006B27BB">
        <w:t>, the housekeeping gene, or one of the genes of interest, SLC2A1</w:t>
      </w:r>
      <w:r>
        <w:t xml:space="preserve"> (Assay ID HS00197884_m1)</w:t>
      </w:r>
      <w:r w:rsidRPr="006B27BB">
        <w:t>, or 2A4</w:t>
      </w:r>
      <w:r w:rsidRPr="00E14555">
        <w:t xml:space="preserve"> </w:t>
      </w:r>
      <w:r>
        <w:t>(Assay ID HS00168966_m1)</w:t>
      </w:r>
      <w:r w:rsidRPr="006B27BB">
        <w:t xml:space="preserve">) and </w:t>
      </w:r>
      <w:r>
        <w:t>nuclease-</w:t>
      </w:r>
      <w:r w:rsidRPr="006B27BB">
        <w:t>free water to a total of 20</w:t>
      </w:r>
      <w:r>
        <w:rPr>
          <w:rFonts w:ascii="Calibri" w:eastAsia="Symbol" w:hAnsi="Calibri" w:cs="Calibri"/>
        </w:rPr>
        <w:t>μ</w:t>
      </w:r>
      <w:r w:rsidRPr="006B27BB">
        <w:t>L. Each sample was then amplified on a DNAEngine</w:t>
      </w:r>
      <w:r w:rsidRPr="00662336">
        <w:t>®</w:t>
      </w:r>
      <w:r w:rsidRPr="006B27BB">
        <w:t xml:space="preserve"> </w:t>
      </w:r>
      <w:proofErr w:type="spellStart"/>
      <w:r>
        <w:t>p</w:t>
      </w:r>
      <w:r w:rsidRPr="006B27BB">
        <w:t>eltier</w:t>
      </w:r>
      <w:proofErr w:type="spellEnd"/>
      <w:r w:rsidRPr="006B27BB">
        <w:t xml:space="preserve"> </w:t>
      </w:r>
      <w:r>
        <w:t>t</w:t>
      </w:r>
      <w:r w:rsidRPr="006B27BB">
        <w:t xml:space="preserve">hermal </w:t>
      </w:r>
      <w:r>
        <w:t>c</w:t>
      </w:r>
      <w:r w:rsidRPr="006B27BB">
        <w:t>ycler (Bio-Rad) with the following programme settings: 50°C for 2 minutes, 95°C for 10 minutes and then 40 cycles of 95°C for 15 seconds followed by 60°C for 60 seconds. The fluorescence was recorded after each cycle by the Opticom Monitor 3 software and the cycle threshold (</w:t>
      </w:r>
      <w:r w:rsidRPr="00637CC7">
        <w:rPr>
          <w:rStyle w:val="AbbreviationChar"/>
        </w:rPr>
        <w:t>Ct</w:t>
      </w:r>
      <w:r w:rsidRPr="006B27BB">
        <w:t>) for each concentration was determined and exported into Prism 8 where it was normalised to the untreated housekeeping gene and transformed into average percentage difference using a comparative Ct calculation.</w:t>
      </w:r>
    </w:p>
    <w:p w14:paraId="676E274B" w14:textId="77777777" w:rsidR="00692C1A" w:rsidRPr="006B27BB" w:rsidRDefault="00692C1A" w:rsidP="000175B6">
      <w:pPr>
        <w:spacing w:line="480" w:lineRule="auto"/>
      </w:pPr>
    </w:p>
    <w:p w14:paraId="07E65C77" w14:textId="77777777" w:rsidR="00692C1A" w:rsidRPr="006B27BB" w:rsidRDefault="00692C1A" w:rsidP="000175B6">
      <w:pPr>
        <w:pStyle w:val="Heading2"/>
        <w:spacing w:line="480" w:lineRule="auto"/>
      </w:pPr>
      <w:r w:rsidRPr="006B27BB">
        <w:t>Measuring bioenergetic profiles in THP-1 cells using the Seahorse XF</w:t>
      </w:r>
      <w:r>
        <w:t>e</w:t>
      </w:r>
      <w:r w:rsidRPr="006B27BB">
        <w:t>96 analyser.</w:t>
      </w:r>
    </w:p>
    <w:p w14:paraId="2B75EA25" w14:textId="77777777" w:rsidR="00692C1A" w:rsidRDefault="00692C1A" w:rsidP="000175B6">
      <w:pPr>
        <w:spacing w:line="480" w:lineRule="auto"/>
      </w:pPr>
      <w:r w:rsidRPr="00663713">
        <w:t>Before the assay, the sensor cartridge was hydrated</w:t>
      </w:r>
      <w:r>
        <w:t xml:space="preserve"> and t</w:t>
      </w:r>
      <w:r w:rsidRPr="00663713">
        <w:t>he XF</w:t>
      </w:r>
      <w:r>
        <w:t>e</w:t>
      </w:r>
      <w:r w:rsidRPr="00663713">
        <w:t>96 cell culture microplate was coated in Cell-Tak using the following method: Prepare Cell-Tak solution by adding 92.8</w:t>
      </w:r>
      <w:r>
        <w:t xml:space="preserve"> </w:t>
      </w:r>
      <w:r w:rsidRPr="00663713">
        <w:t>μL of Cell-Tak to 1.3</w:t>
      </w:r>
      <w:r>
        <w:t xml:space="preserve"> </w:t>
      </w:r>
      <w:r w:rsidRPr="00663713">
        <w:t>mL of 0.1 M NaHCO</w:t>
      </w:r>
      <w:r w:rsidRPr="00E36F23">
        <w:rPr>
          <w:vertAlign w:val="subscript"/>
        </w:rPr>
        <w:t>3</w:t>
      </w:r>
      <w:r w:rsidRPr="00663713">
        <w:t xml:space="preserve"> (pH 8.0) (60 wells). 20</w:t>
      </w:r>
      <w:r>
        <w:t xml:space="preserve"> </w:t>
      </w:r>
      <w:r w:rsidRPr="00663713">
        <w:t xml:space="preserve">μL of the diluted Cell-Tak was </w:t>
      </w:r>
      <w:r>
        <w:t>added</w:t>
      </w:r>
      <w:r w:rsidRPr="00663713">
        <w:t xml:space="preserve"> per well and incubated for 1 hour at 37°C</w:t>
      </w:r>
      <w:r w:rsidRPr="00760D0F">
        <w:t xml:space="preserve"> </w:t>
      </w:r>
      <w:r>
        <w:t>without supplemental CO</w:t>
      </w:r>
      <w:r w:rsidRPr="00EA4ED6">
        <w:rPr>
          <w:vertAlign w:val="subscript"/>
        </w:rPr>
        <w:t>2</w:t>
      </w:r>
      <w:r w:rsidRPr="00663713">
        <w:t xml:space="preserve">. The plate was then washed twice using </w:t>
      </w:r>
      <w:r>
        <w:t>2</w:t>
      </w:r>
      <w:r w:rsidRPr="00663713">
        <w:t>00</w:t>
      </w:r>
      <w:r>
        <w:t xml:space="preserve"> </w:t>
      </w:r>
      <w:r w:rsidRPr="00663713">
        <w:t>µL sterile 37°C d</w:t>
      </w:r>
      <w:r>
        <w:t>istilled water</w:t>
      </w:r>
      <w:r w:rsidRPr="00663713">
        <w:t>, allowed to air dry</w:t>
      </w:r>
      <w:r>
        <w:t>,</w:t>
      </w:r>
      <w:r w:rsidRPr="00663713">
        <w:t xml:space="preserve"> and stored at 4°C until needed.</w:t>
      </w:r>
      <w:r>
        <w:t xml:space="preserve"> </w:t>
      </w:r>
    </w:p>
    <w:p w14:paraId="65A447A9" w14:textId="77777777" w:rsidR="00692C1A" w:rsidRDefault="00692C1A" w:rsidP="000175B6">
      <w:pPr>
        <w:spacing w:line="480" w:lineRule="auto"/>
        <w:rPr>
          <w:shd w:val="clear" w:color="auto" w:fill="FFFFFF"/>
        </w:rPr>
      </w:pPr>
    </w:p>
    <w:p w14:paraId="6A5DFD67" w14:textId="77777777" w:rsidR="00692C1A" w:rsidRDefault="00692C1A" w:rsidP="000175B6">
      <w:pPr>
        <w:spacing w:line="480" w:lineRule="auto"/>
      </w:pPr>
      <w:r w:rsidRPr="001A37EE">
        <w:rPr>
          <w:shd w:val="clear" w:color="auto" w:fill="FFFFFF"/>
        </w:rPr>
        <w:t>THP-1 cells at 2x10</w:t>
      </w:r>
      <w:r w:rsidRPr="001A37EE">
        <w:rPr>
          <w:shd w:val="clear" w:color="auto" w:fill="FFFFFF"/>
          <w:vertAlign w:val="superscript"/>
        </w:rPr>
        <w:t>6</w:t>
      </w:r>
      <w:r w:rsidRPr="001A37EE">
        <w:rPr>
          <w:shd w:val="clear" w:color="auto" w:fill="FFFFFF"/>
        </w:rPr>
        <w:t xml:space="preserve"> cells/mL were treated with EFV, LPV and BAY-876 (± LPS) </w:t>
      </w:r>
      <w:r w:rsidRPr="00A131C6">
        <w:t>for 24-hours or used as an acute injection on the Seahorse (0 h</w:t>
      </w:r>
      <w:r w:rsidRPr="007322EE">
        <w:t>ou</w:t>
      </w:r>
      <w:r w:rsidRPr="00B60A9C">
        <w:t>r). Following incubation, the suspensions were transferred to the Cell-Tak prepared plate a</w:t>
      </w:r>
      <w:r w:rsidRPr="00662336">
        <w:t xml:space="preserve">nd centrifuged at </w:t>
      </w:r>
      <w:r w:rsidRPr="00294BA0">
        <w:t>200×g for 1 min</w:t>
      </w:r>
      <w:r>
        <w:t>ute</w:t>
      </w:r>
      <w:r w:rsidRPr="00294BA0">
        <w:t xml:space="preserve"> to facilitate cell attachment. The plate was then incubated at 37°C for at least </w:t>
      </w:r>
      <w:r>
        <w:t>1</w:t>
      </w:r>
      <w:r w:rsidRPr="00294BA0">
        <w:t xml:space="preserve"> hour to allow cell attachment. The plate was washed twice with 100</w:t>
      </w:r>
      <w:r>
        <w:t xml:space="preserve"> </w:t>
      </w:r>
      <w:r w:rsidRPr="00294BA0">
        <w:t>μL of Seahorse X</w:t>
      </w:r>
      <w:r>
        <w:t>F basal, phenol free</w:t>
      </w:r>
      <w:r w:rsidRPr="00294BA0">
        <w:t xml:space="preserve"> medium and a final volume of 175</w:t>
      </w:r>
      <w:r>
        <w:t xml:space="preserve"> </w:t>
      </w:r>
      <w:r w:rsidRPr="00294BA0">
        <w:t>μL was added to each well and incubated for at least one hour.</w:t>
      </w:r>
      <w:r w:rsidRPr="001A37EE">
        <w:rPr>
          <w:shd w:val="clear" w:color="auto" w:fill="FFFFFF"/>
        </w:rPr>
        <w:t xml:space="preserve"> </w:t>
      </w:r>
      <w:r w:rsidRPr="001A37EE">
        <w:t>Concentrations of the Mito Stress Test compounds</w:t>
      </w:r>
      <w:r>
        <w:t xml:space="preserve"> (o</w:t>
      </w:r>
      <w:r w:rsidRPr="001A37EE">
        <w:t>ligomycin,</w:t>
      </w:r>
      <w:r>
        <w:t xml:space="preserve"> </w:t>
      </w:r>
      <w:r w:rsidRPr="00637CC7">
        <w:rPr>
          <w:rStyle w:val="AbbreviationChar"/>
        </w:rPr>
        <w:t>FCCP</w:t>
      </w:r>
      <w:r>
        <w:t xml:space="preserve">, </w:t>
      </w:r>
      <w:r w:rsidRPr="00637CC7">
        <w:rPr>
          <w:rStyle w:val="AbbreviationChar"/>
        </w:rPr>
        <w:t>Rot/AA</w:t>
      </w:r>
      <w:r>
        <w:t xml:space="preserve">) </w:t>
      </w:r>
      <w:r w:rsidRPr="001A37EE">
        <w:t>were prepared in Seahorse X</w:t>
      </w:r>
      <w:r>
        <w:t>F</w:t>
      </w:r>
      <w:r w:rsidRPr="001A37EE">
        <w:t xml:space="preserve"> medium at optimised concentrations for </w:t>
      </w:r>
      <w:r w:rsidRPr="001A37EE">
        <w:lastRenderedPageBreak/>
        <w:t>the THP-1</w:t>
      </w:r>
      <w:r>
        <w:t xml:space="preserve"> cells</w:t>
      </w:r>
      <w:r w:rsidRPr="001A37EE">
        <w:t xml:space="preserve"> (data available on request): Oligomycin 1.5</w:t>
      </w:r>
      <w:r>
        <w:t xml:space="preserve"> </w:t>
      </w:r>
      <w:proofErr w:type="spellStart"/>
      <w:r w:rsidRPr="006B27BB">
        <w:t>μ</w:t>
      </w:r>
      <w:r w:rsidRPr="001A37EE">
        <w:t>M</w:t>
      </w:r>
      <w:proofErr w:type="spellEnd"/>
      <w:r w:rsidRPr="001A37EE">
        <w:t>, FCCP 0.5</w:t>
      </w:r>
      <w:r>
        <w:t xml:space="preserve"> </w:t>
      </w:r>
      <w:r w:rsidRPr="001A37EE">
        <w:t>µM, Rot/AA 1</w:t>
      </w:r>
      <w:r>
        <w:t xml:space="preserve"> </w:t>
      </w:r>
      <w:r w:rsidRPr="001A37EE">
        <w:t xml:space="preserve">µM. </w:t>
      </w:r>
      <w:r>
        <w:t xml:space="preserve">The cartridge </w:t>
      </w:r>
      <w:r w:rsidRPr="001A37EE">
        <w:t xml:space="preserve">and the utility plate </w:t>
      </w:r>
      <w:proofErr w:type="gramStart"/>
      <w:r w:rsidRPr="001A37EE">
        <w:t>was</w:t>
      </w:r>
      <w:proofErr w:type="gramEnd"/>
      <w:r w:rsidRPr="001A37EE">
        <w:t xml:space="preserve"> then loaded into the instrument and the calibration started. Once complete, the cell plate was added, and the results </w:t>
      </w:r>
      <w:r>
        <w:t xml:space="preserve">were </w:t>
      </w:r>
      <w:r w:rsidRPr="001A37EE">
        <w:t xml:space="preserve">collected once finished. </w:t>
      </w:r>
    </w:p>
    <w:p w14:paraId="32CF3E8C" w14:textId="77777777" w:rsidR="00692C1A" w:rsidRDefault="00692C1A" w:rsidP="000175B6">
      <w:pPr>
        <w:spacing w:line="480" w:lineRule="auto"/>
      </w:pPr>
    </w:p>
    <w:p w14:paraId="539F4A70" w14:textId="77777777" w:rsidR="00692C1A" w:rsidRPr="006B27BB" w:rsidRDefault="00692C1A" w:rsidP="000175B6">
      <w:pPr>
        <w:spacing w:line="480" w:lineRule="auto"/>
      </w:pPr>
      <w:r w:rsidRPr="001A37EE">
        <w:t xml:space="preserve">A </w:t>
      </w:r>
      <w:r w:rsidRPr="00637CC7">
        <w:rPr>
          <w:rStyle w:val="AbbreviationChar"/>
        </w:rPr>
        <w:t>BCA</w:t>
      </w:r>
      <w:r>
        <w:t xml:space="preserve"> </w:t>
      </w:r>
      <w:r w:rsidRPr="001A37EE">
        <w:t xml:space="preserve">was performed to measure the total protein content from each well, which was then used to normalise </w:t>
      </w:r>
      <w:r w:rsidRPr="00294BA0">
        <w:t xml:space="preserve">the Seahorse data. Standards were prepared of the </w:t>
      </w:r>
      <w:r w:rsidRPr="001A37EE">
        <w:t>diluted albumin according to the Pierce</w:t>
      </w:r>
      <w:r w:rsidRPr="00A131C6">
        <w:rPr>
          <w:color w:val="000000" w:themeColor="text1"/>
        </w:rPr>
        <w:t>™</w:t>
      </w:r>
      <w:r w:rsidRPr="001A37EE">
        <w:rPr>
          <w:vertAlign w:val="superscript"/>
        </w:rPr>
        <w:t xml:space="preserve"> </w:t>
      </w:r>
      <w:r w:rsidRPr="001A37EE">
        <w:t xml:space="preserve">BCA Protein Assay Kit protocol. A BCA working reagent was made by mixing fifty parts of BCA </w:t>
      </w:r>
      <w:r>
        <w:t>r</w:t>
      </w:r>
      <w:r w:rsidRPr="001A37EE">
        <w:t xml:space="preserve">eagent A with one part of BCA </w:t>
      </w:r>
      <w:r>
        <w:t>r</w:t>
      </w:r>
      <w:r w:rsidRPr="001A37EE">
        <w:t xml:space="preserve">eagent B. The microplate procedure was then followed to produce a standard curve to determine the protein concentration of each sample within the plate: </w:t>
      </w:r>
      <w:r w:rsidRPr="006B27BB">
        <w:t>25</w:t>
      </w:r>
      <w:r>
        <w:t xml:space="preserve"> </w:t>
      </w:r>
      <w:r w:rsidRPr="006B27BB">
        <w:t xml:space="preserve">μL of each standard or sample was added into a microplate, in duplicate, </w:t>
      </w:r>
      <w:r w:rsidRPr="001A37EE">
        <w:t xml:space="preserve">and </w:t>
      </w:r>
      <w:r w:rsidRPr="006B27BB">
        <w:t>200</w:t>
      </w:r>
      <w:r>
        <w:t xml:space="preserve"> </w:t>
      </w:r>
      <w:r w:rsidRPr="006B27BB">
        <w:t xml:space="preserve">μL of the </w:t>
      </w:r>
      <w:r w:rsidRPr="001A37EE">
        <w:t xml:space="preserve">BCA working reagent was added </w:t>
      </w:r>
      <w:r w:rsidRPr="006B27BB">
        <w:t>to each well</w:t>
      </w:r>
      <w:r w:rsidRPr="001A37EE">
        <w:t>. The plate was then mixed on a shaker for 30 seconds</w:t>
      </w:r>
      <w:r>
        <w:t>, then</w:t>
      </w:r>
      <w:r w:rsidRPr="001A37EE">
        <w:t xml:space="preserve"> covered and incubated at </w:t>
      </w:r>
      <w:r w:rsidRPr="006B27BB">
        <w:t xml:space="preserve">37°C for 30 minutes. </w:t>
      </w:r>
      <w:r w:rsidRPr="001A37EE">
        <w:t xml:space="preserve">The plate was then cooled to room temperature and the absorbance was read at 562nm. </w:t>
      </w:r>
    </w:p>
    <w:p w14:paraId="20F792C4" w14:textId="77777777" w:rsidR="00692C1A" w:rsidRPr="006B27BB" w:rsidRDefault="00692C1A" w:rsidP="000175B6">
      <w:pPr>
        <w:spacing w:line="480" w:lineRule="auto"/>
      </w:pPr>
    </w:p>
    <w:p w14:paraId="54C62824" w14:textId="77777777" w:rsidR="00692C1A" w:rsidRPr="006B27BB" w:rsidRDefault="00692C1A" w:rsidP="000175B6">
      <w:pPr>
        <w:pStyle w:val="Heading2"/>
        <w:spacing w:line="480" w:lineRule="auto"/>
      </w:pPr>
      <w:r w:rsidRPr="006B27BB">
        <w:t>Statistical analysis</w:t>
      </w:r>
    </w:p>
    <w:p w14:paraId="37AA643E" w14:textId="75CDFC63" w:rsidR="00692C1A" w:rsidRPr="00FF62E4" w:rsidRDefault="00692C1A" w:rsidP="000175B6">
      <w:pPr>
        <w:spacing w:line="480" w:lineRule="auto"/>
      </w:pPr>
      <w:r w:rsidRPr="006B27BB">
        <w:t>Statistical analysis was performed using GraphPad Prism 8.3 software. Statistical significance was evaluated using a one-way ANOVA test. A P value &lt;0.05 was considered statistically significant.</w:t>
      </w:r>
    </w:p>
    <w:p w14:paraId="54B080C5" w14:textId="0116C1B8" w:rsidR="00692C1A" w:rsidRDefault="00692C1A" w:rsidP="009C5D16">
      <w:pPr>
        <w:pStyle w:val="Heading2"/>
        <w:spacing w:line="480" w:lineRule="auto"/>
      </w:pPr>
      <w:r w:rsidRPr="006B27BB">
        <w:lastRenderedPageBreak/>
        <w:t>Molecular modelling of SLC2A1 with docking of ARVs and BAY-8</w:t>
      </w:r>
      <w:r>
        <w:t>76</w:t>
      </w:r>
    </w:p>
    <w:p w14:paraId="1248F823" w14:textId="77777777" w:rsidR="00692C1A" w:rsidRDefault="00692C1A" w:rsidP="000175B6">
      <w:pPr>
        <w:spacing w:line="480" w:lineRule="auto"/>
      </w:pPr>
      <w:r>
        <w:rPr>
          <w:noProof/>
        </w:rPr>
        <w:drawing>
          <wp:inline distT="0" distB="0" distL="0" distR="0" wp14:anchorId="1463FFC7" wp14:editId="5B583D73">
            <wp:extent cx="5979967" cy="812482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4873" cy="8145078"/>
                    </a:xfrm>
                    <a:prstGeom prst="rect">
                      <a:avLst/>
                    </a:prstGeom>
                    <a:noFill/>
                  </pic:spPr>
                </pic:pic>
              </a:graphicData>
            </a:graphic>
          </wp:inline>
        </w:drawing>
      </w:r>
    </w:p>
    <w:p w14:paraId="7A756CE7" w14:textId="50869E14" w:rsidR="005126B2" w:rsidRPr="005126B2" w:rsidRDefault="00701F1B" w:rsidP="001B6E81">
      <w:pPr>
        <w:pStyle w:val="Heading1"/>
      </w:pPr>
      <w:r w:rsidRPr="006B27BB">
        <w:lastRenderedPageBreak/>
        <w:t>Results</w:t>
      </w:r>
    </w:p>
    <w:p w14:paraId="51299086" w14:textId="310BCEFF" w:rsidR="00C25D12" w:rsidRPr="006B27BB" w:rsidRDefault="00783229" w:rsidP="000175B6">
      <w:pPr>
        <w:pStyle w:val="Heading2"/>
        <w:spacing w:line="480" w:lineRule="auto"/>
      </w:pPr>
      <w:r w:rsidRPr="006B27BB">
        <w:t>E</w:t>
      </w:r>
      <w:r w:rsidR="000F348A" w:rsidRPr="006B27BB">
        <w:t>favirenz and lopinavir</w:t>
      </w:r>
      <w:r w:rsidR="001E5A55">
        <w:t xml:space="preserve"> exposure leads to </w:t>
      </w:r>
      <w:r w:rsidR="000F348A" w:rsidRPr="006B27BB">
        <w:t>cytotoxicity in CEM, THP-1 and KU812 cells</w:t>
      </w:r>
      <w:r w:rsidRPr="006B27BB">
        <w:t>.</w:t>
      </w:r>
    </w:p>
    <w:p w14:paraId="1C3CC37B" w14:textId="5C7F58F5" w:rsidR="003527B6" w:rsidRPr="00662336" w:rsidRDefault="00663713" w:rsidP="000175B6">
      <w:pPr>
        <w:spacing w:line="480" w:lineRule="auto"/>
      </w:pPr>
      <w:r w:rsidRPr="00663713">
        <w:t>The compounds used throughout the experiment could</w:t>
      </w:r>
      <w:r w:rsidR="00760D0F">
        <w:t xml:space="preserve"> potentially</w:t>
      </w:r>
      <w:r w:rsidRPr="00663713">
        <w:t xml:space="preserve"> cause cytotoxicity within the cell lines used. Therefore, prior to use in the functional assays, suitable concentrations were determined that did not result in marked cytotoxicity, in the cell lines being used. Using MTT assays, it was determined that EFV (</w:t>
      </w:r>
      <w:r w:rsidR="00E36F23">
        <w:t>F</w:t>
      </w:r>
      <w:r w:rsidRPr="00663713">
        <w:t>igure 1B) and LPV (</w:t>
      </w:r>
      <w:r w:rsidR="00E36F23">
        <w:t>F</w:t>
      </w:r>
      <w:r w:rsidRPr="00663713">
        <w:t>igure 1C) displayed toxicity with increasing concentration, generating</w:t>
      </w:r>
      <w:r w:rsidR="00760D0F">
        <w:t xml:space="preserve"> the</w:t>
      </w:r>
      <w:r w:rsidRPr="00663713">
        <w:t xml:space="preserve"> CC</w:t>
      </w:r>
      <w:r w:rsidRPr="00663713">
        <w:rPr>
          <w:vertAlign w:val="subscript"/>
        </w:rPr>
        <w:t>20</w:t>
      </w:r>
      <w:r w:rsidRPr="00663713">
        <w:t xml:space="preserve"> concentrations displayed in </w:t>
      </w:r>
      <w:r w:rsidR="00E36F23">
        <w:t>F</w:t>
      </w:r>
      <w:r w:rsidRPr="00663713">
        <w:t>igure 1A.  BAY-876 did not show any overt toxicity in the MTT assay for the three cell lines investigated. As such, valid CC</w:t>
      </w:r>
      <w:r w:rsidRPr="009C240E">
        <w:rPr>
          <w:vertAlign w:val="subscript"/>
        </w:rPr>
        <w:t xml:space="preserve">20 </w:t>
      </w:r>
      <w:r w:rsidRPr="00663713">
        <w:t>values could not be generated as there was no evident toxicity (</w:t>
      </w:r>
      <w:r w:rsidR="00E36F23">
        <w:t>F</w:t>
      </w:r>
      <w:r w:rsidRPr="00663713">
        <w:t>igure 1D).</w:t>
      </w:r>
    </w:p>
    <w:tbl>
      <w:tblPr>
        <w:tblpPr w:leftFromText="180" w:rightFromText="180" w:vertAnchor="text" w:horzAnchor="page" w:tblpX="2056" w:tblpY="841"/>
        <w:tblW w:w="3485" w:type="dxa"/>
        <w:tblLook w:val="04A0" w:firstRow="1" w:lastRow="0" w:firstColumn="1" w:lastColumn="0" w:noHBand="0" w:noVBand="1"/>
      </w:tblPr>
      <w:tblGrid>
        <w:gridCol w:w="841"/>
        <w:gridCol w:w="755"/>
        <w:gridCol w:w="1889"/>
      </w:tblGrid>
      <w:tr w:rsidR="009C240E" w:rsidRPr="000C0503" w14:paraId="459B95FC" w14:textId="77777777" w:rsidTr="00301162">
        <w:trPr>
          <w:trHeight w:val="374"/>
        </w:trPr>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10F64"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Cell Line</w:t>
            </w:r>
          </w:p>
        </w:tc>
        <w:tc>
          <w:tcPr>
            <w:tcW w:w="755" w:type="dxa"/>
            <w:tcBorders>
              <w:top w:val="single" w:sz="4" w:space="0" w:color="auto"/>
              <w:left w:val="nil"/>
              <w:bottom w:val="single" w:sz="4" w:space="0" w:color="auto"/>
              <w:right w:val="single" w:sz="4" w:space="0" w:color="auto"/>
            </w:tcBorders>
            <w:shd w:val="clear" w:color="auto" w:fill="auto"/>
            <w:noWrap/>
            <w:vAlign w:val="center"/>
            <w:hideMark/>
          </w:tcPr>
          <w:p w14:paraId="0E983251"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ARV</w:t>
            </w:r>
          </w:p>
        </w:tc>
        <w:tc>
          <w:tcPr>
            <w:tcW w:w="1889" w:type="dxa"/>
            <w:tcBorders>
              <w:top w:val="single" w:sz="4" w:space="0" w:color="auto"/>
              <w:left w:val="nil"/>
              <w:bottom w:val="single" w:sz="4" w:space="0" w:color="auto"/>
              <w:right w:val="single" w:sz="4" w:space="0" w:color="auto"/>
            </w:tcBorders>
            <w:shd w:val="clear" w:color="auto" w:fill="auto"/>
            <w:noWrap/>
            <w:vAlign w:val="center"/>
            <w:hideMark/>
          </w:tcPr>
          <w:p w14:paraId="7FCF0FBC" w14:textId="5F36FAFE"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CC</w:t>
            </w:r>
            <w:r w:rsidRPr="000C0503">
              <w:rPr>
                <w:rFonts w:ascii="Calibri" w:eastAsia="Times New Roman" w:hAnsi="Calibri" w:cs="Calibri"/>
                <w:color w:val="000000"/>
                <w:vertAlign w:val="subscript"/>
              </w:rPr>
              <w:t>20</w:t>
            </w:r>
            <w:r w:rsidRPr="000C0503">
              <w:rPr>
                <w:rFonts w:ascii="Calibri" w:eastAsia="Times New Roman" w:hAnsi="Calibri" w:cs="Calibri"/>
                <w:color w:val="000000"/>
              </w:rPr>
              <w:t xml:space="preserve"> (</w:t>
            </w:r>
            <w:r w:rsidR="00E36F23">
              <w:rPr>
                <w:rFonts w:ascii="Calibri" w:eastAsia="Times New Roman" w:hAnsi="Calibri" w:cs="Calibri"/>
                <w:color w:val="000000"/>
              </w:rPr>
              <w:t>μ</w:t>
            </w:r>
            <w:r w:rsidRPr="000C0503">
              <w:rPr>
                <w:rFonts w:ascii="Calibri" w:eastAsia="Times New Roman" w:hAnsi="Calibri" w:cs="Calibri"/>
                <w:color w:val="000000"/>
              </w:rPr>
              <w:t>g/mL)</w:t>
            </w:r>
          </w:p>
        </w:tc>
      </w:tr>
      <w:tr w:rsidR="009C240E" w:rsidRPr="000C0503" w14:paraId="77C8EE13" w14:textId="77777777" w:rsidTr="00301162">
        <w:trPr>
          <w:trHeight w:val="346"/>
        </w:trPr>
        <w:tc>
          <w:tcPr>
            <w:tcW w:w="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D5B398"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CEM</w:t>
            </w:r>
          </w:p>
        </w:tc>
        <w:tc>
          <w:tcPr>
            <w:tcW w:w="755" w:type="dxa"/>
            <w:tcBorders>
              <w:top w:val="nil"/>
              <w:left w:val="nil"/>
              <w:bottom w:val="single" w:sz="4" w:space="0" w:color="auto"/>
              <w:right w:val="single" w:sz="4" w:space="0" w:color="auto"/>
            </w:tcBorders>
            <w:shd w:val="clear" w:color="auto" w:fill="auto"/>
            <w:noWrap/>
            <w:vAlign w:val="center"/>
            <w:hideMark/>
          </w:tcPr>
          <w:p w14:paraId="2D57C043"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EFV</w:t>
            </w:r>
          </w:p>
        </w:tc>
        <w:tc>
          <w:tcPr>
            <w:tcW w:w="1889" w:type="dxa"/>
            <w:tcBorders>
              <w:top w:val="nil"/>
              <w:left w:val="nil"/>
              <w:bottom w:val="single" w:sz="4" w:space="0" w:color="auto"/>
              <w:right w:val="single" w:sz="4" w:space="0" w:color="auto"/>
            </w:tcBorders>
            <w:shd w:val="clear" w:color="auto" w:fill="auto"/>
            <w:noWrap/>
            <w:vAlign w:val="center"/>
            <w:hideMark/>
          </w:tcPr>
          <w:p w14:paraId="1A778F80"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11.73</w:t>
            </w:r>
          </w:p>
        </w:tc>
      </w:tr>
      <w:tr w:rsidR="009C240E" w:rsidRPr="000C0503" w14:paraId="5FFDE32C" w14:textId="77777777" w:rsidTr="00301162">
        <w:trPr>
          <w:trHeight w:val="346"/>
        </w:trPr>
        <w:tc>
          <w:tcPr>
            <w:tcW w:w="841" w:type="dxa"/>
            <w:vMerge/>
            <w:tcBorders>
              <w:top w:val="nil"/>
              <w:left w:val="single" w:sz="4" w:space="0" w:color="auto"/>
              <w:bottom w:val="single" w:sz="4" w:space="0" w:color="000000"/>
              <w:right w:val="single" w:sz="4" w:space="0" w:color="auto"/>
            </w:tcBorders>
            <w:vAlign w:val="center"/>
            <w:hideMark/>
          </w:tcPr>
          <w:p w14:paraId="7262412A" w14:textId="77777777" w:rsidR="009C240E" w:rsidRPr="000C0503" w:rsidRDefault="009C240E" w:rsidP="00301162">
            <w:pPr>
              <w:rPr>
                <w:rFonts w:ascii="Calibri" w:eastAsia="Times New Roman" w:hAnsi="Calibri" w:cs="Calibri"/>
                <w:color w:val="000000"/>
              </w:rPr>
            </w:pPr>
          </w:p>
        </w:tc>
        <w:tc>
          <w:tcPr>
            <w:tcW w:w="755" w:type="dxa"/>
            <w:tcBorders>
              <w:top w:val="nil"/>
              <w:left w:val="nil"/>
              <w:bottom w:val="single" w:sz="4" w:space="0" w:color="auto"/>
              <w:right w:val="single" w:sz="4" w:space="0" w:color="auto"/>
            </w:tcBorders>
            <w:shd w:val="clear" w:color="auto" w:fill="auto"/>
            <w:noWrap/>
            <w:vAlign w:val="center"/>
            <w:hideMark/>
          </w:tcPr>
          <w:p w14:paraId="3E6AE89C"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LPV</w:t>
            </w:r>
          </w:p>
        </w:tc>
        <w:tc>
          <w:tcPr>
            <w:tcW w:w="1889" w:type="dxa"/>
            <w:tcBorders>
              <w:top w:val="nil"/>
              <w:left w:val="nil"/>
              <w:bottom w:val="single" w:sz="4" w:space="0" w:color="auto"/>
              <w:right w:val="single" w:sz="4" w:space="0" w:color="auto"/>
            </w:tcBorders>
            <w:shd w:val="clear" w:color="auto" w:fill="auto"/>
            <w:noWrap/>
            <w:vAlign w:val="center"/>
            <w:hideMark/>
          </w:tcPr>
          <w:p w14:paraId="266A885B"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6.13</w:t>
            </w:r>
          </w:p>
        </w:tc>
      </w:tr>
      <w:tr w:rsidR="009C240E" w:rsidRPr="000C0503" w14:paraId="2D015EFC" w14:textId="77777777" w:rsidTr="00301162">
        <w:trPr>
          <w:trHeight w:val="346"/>
        </w:trPr>
        <w:tc>
          <w:tcPr>
            <w:tcW w:w="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010034"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THP-1</w:t>
            </w:r>
          </w:p>
        </w:tc>
        <w:tc>
          <w:tcPr>
            <w:tcW w:w="755" w:type="dxa"/>
            <w:tcBorders>
              <w:top w:val="nil"/>
              <w:left w:val="nil"/>
              <w:bottom w:val="single" w:sz="4" w:space="0" w:color="auto"/>
              <w:right w:val="single" w:sz="4" w:space="0" w:color="auto"/>
            </w:tcBorders>
            <w:shd w:val="clear" w:color="auto" w:fill="auto"/>
            <w:noWrap/>
            <w:vAlign w:val="center"/>
            <w:hideMark/>
          </w:tcPr>
          <w:p w14:paraId="03718FFB"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EFV</w:t>
            </w:r>
          </w:p>
        </w:tc>
        <w:tc>
          <w:tcPr>
            <w:tcW w:w="1889" w:type="dxa"/>
            <w:tcBorders>
              <w:top w:val="nil"/>
              <w:left w:val="nil"/>
              <w:bottom w:val="single" w:sz="4" w:space="0" w:color="auto"/>
              <w:right w:val="single" w:sz="4" w:space="0" w:color="auto"/>
            </w:tcBorders>
            <w:shd w:val="clear" w:color="auto" w:fill="auto"/>
            <w:noWrap/>
            <w:vAlign w:val="center"/>
            <w:hideMark/>
          </w:tcPr>
          <w:p w14:paraId="36AD2F6E"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14.04</w:t>
            </w:r>
          </w:p>
        </w:tc>
      </w:tr>
      <w:tr w:rsidR="009C240E" w:rsidRPr="000C0503" w14:paraId="437723CC" w14:textId="77777777" w:rsidTr="00301162">
        <w:trPr>
          <w:trHeight w:val="346"/>
        </w:trPr>
        <w:tc>
          <w:tcPr>
            <w:tcW w:w="841" w:type="dxa"/>
            <w:vMerge/>
            <w:tcBorders>
              <w:top w:val="nil"/>
              <w:left w:val="single" w:sz="4" w:space="0" w:color="auto"/>
              <w:bottom w:val="single" w:sz="4" w:space="0" w:color="000000"/>
              <w:right w:val="single" w:sz="4" w:space="0" w:color="auto"/>
            </w:tcBorders>
            <w:vAlign w:val="center"/>
            <w:hideMark/>
          </w:tcPr>
          <w:p w14:paraId="28A5C317" w14:textId="77777777" w:rsidR="009C240E" w:rsidRPr="000C0503" w:rsidRDefault="009C240E" w:rsidP="00301162">
            <w:pPr>
              <w:rPr>
                <w:rFonts w:ascii="Calibri" w:eastAsia="Times New Roman" w:hAnsi="Calibri" w:cs="Calibri"/>
                <w:color w:val="000000"/>
              </w:rPr>
            </w:pPr>
          </w:p>
        </w:tc>
        <w:tc>
          <w:tcPr>
            <w:tcW w:w="755" w:type="dxa"/>
            <w:tcBorders>
              <w:top w:val="nil"/>
              <w:left w:val="nil"/>
              <w:bottom w:val="single" w:sz="4" w:space="0" w:color="auto"/>
              <w:right w:val="single" w:sz="4" w:space="0" w:color="auto"/>
            </w:tcBorders>
            <w:shd w:val="clear" w:color="auto" w:fill="auto"/>
            <w:noWrap/>
            <w:vAlign w:val="center"/>
            <w:hideMark/>
          </w:tcPr>
          <w:p w14:paraId="7A39FF27"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LPV</w:t>
            </w:r>
          </w:p>
        </w:tc>
        <w:tc>
          <w:tcPr>
            <w:tcW w:w="1889" w:type="dxa"/>
            <w:tcBorders>
              <w:top w:val="nil"/>
              <w:left w:val="nil"/>
              <w:bottom w:val="single" w:sz="4" w:space="0" w:color="auto"/>
              <w:right w:val="single" w:sz="4" w:space="0" w:color="auto"/>
            </w:tcBorders>
            <w:shd w:val="clear" w:color="auto" w:fill="auto"/>
            <w:noWrap/>
            <w:vAlign w:val="center"/>
            <w:hideMark/>
          </w:tcPr>
          <w:p w14:paraId="1DFE650B"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17.78</w:t>
            </w:r>
          </w:p>
        </w:tc>
      </w:tr>
      <w:tr w:rsidR="009C240E" w:rsidRPr="000C0503" w14:paraId="3DB6E55B" w14:textId="77777777" w:rsidTr="00301162">
        <w:trPr>
          <w:trHeight w:val="346"/>
        </w:trPr>
        <w:tc>
          <w:tcPr>
            <w:tcW w:w="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A529EB"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KU812</w:t>
            </w:r>
          </w:p>
        </w:tc>
        <w:tc>
          <w:tcPr>
            <w:tcW w:w="755" w:type="dxa"/>
            <w:tcBorders>
              <w:top w:val="nil"/>
              <w:left w:val="nil"/>
              <w:bottom w:val="single" w:sz="4" w:space="0" w:color="auto"/>
              <w:right w:val="single" w:sz="4" w:space="0" w:color="auto"/>
            </w:tcBorders>
            <w:shd w:val="clear" w:color="auto" w:fill="auto"/>
            <w:noWrap/>
            <w:vAlign w:val="center"/>
            <w:hideMark/>
          </w:tcPr>
          <w:p w14:paraId="7745E9EB"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EFV</w:t>
            </w:r>
          </w:p>
        </w:tc>
        <w:tc>
          <w:tcPr>
            <w:tcW w:w="1889" w:type="dxa"/>
            <w:tcBorders>
              <w:top w:val="nil"/>
              <w:left w:val="nil"/>
              <w:bottom w:val="single" w:sz="4" w:space="0" w:color="auto"/>
              <w:right w:val="single" w:sz="4" w:space="0" w:color="auto"/>
            </w:tcBorders>
            <w:shd w:val="clear" w:color="auto" w:fill="auto"/>
            <w:noWrap/>
            <w:vAlign w:val="center"/>
            <w:hideMark/>
          </w:tcPr>
          <w:p w14:paraId="502BDC7F"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11.92</w:t>
            </w:r>
          </w:p>
        </w:tc>
      </w:tr>
      <w:tr w:rsidR="009C240E" w:rsidRPr="000C0503" w14:paraId="4FB888ED" w14:textId="77777777" w:rsidTr="00301162">
        <w:trPr>
          <w:trHeight w:val="346"/>
        </w:trPr>
        <w:tc>
          <w:tcPr>
            <w:tcW w:w="841" w:type="dxa"/>
            <w:vMerge/>
            <w:tcBorders>
              <w:top w:val="nil"/>
              <w:left w:val="single" w:sz="4" w:space="0" w:color="auto"/>
              <w:bottom w:val="single" w:sz="4" w:space="0" w:color="000000"/>
              <w:right w:val="single" w:sz="4" w:space="0" w:color="auto"/>
            </w:tcBorders>
            <w:vAlign w:val="center"/>
            <w:hideMark/>
          </w:tcPr>
          <w:p w14:paraId="2C899925" w14:textId="77777777" w:rsidR="009C240E" w:rsidRPr="000C0503" w:rsidRDefault="009C240E" w:rsidP="00301162">
            <w:pPr>
              <w:rPr>
                <w:rFonts w:ascii="Calibri" w:eastAsia="Times New Roman" w:hAnsi="Calibri" w:cs="Calibri"/>
                <w:color w:val="000000"/>
              </w:rPr>
            </w:pPr>
          </w:p>
        </w:tc>
        <w:tc>
          <w:tcPr>
            <w:tcW w:w="755" w:type="dxa"/>
            <w:tcBorders>
              <w:top w:val="nil"/>
              <w:left w:val="nil"/>
              <w:bottom w:val="single" w:sz="4" w:space="0" w:color="auto"/>
              <w:right w:val="single" w:sz="4" w:space="0" w:color="auto"/>
            </w:tcBorders>
            <w:shd w:val="clear" w:color="auto" w:fill="auto"/>
            <w:noWrap/>
            <w:vAlign w:val="center"/>
            <w:hideMark/>
          </w:tcPr>
          <w:p w14:paraId="35C4E60D"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LPV</w:t>
            </w:r>
          </w:p>
        </w:tc>
        <w:tc>
          <w:tcPr>
            <w:tcW w:w="1889" w:type="dxa"/>
            <w:tcBorders>
              <w:top w:val="nil"/>
              <w:left w:val="nil"/>
              <w:bottom w:val="single" w:sz="4" w:space="0" w:color="auto"/>
              <w:right w:val="single" w:sz="4" w:space="0" w:color="auto"/>
            </w:tcBorders>
            <w:shd w:val="clear" w:color="auto" w:fill="auto"/>
            <w:noWrap/>
            <w:vAlign w:val="center"/>
            <w:hideMark/>
          </w:tcPr>
          <w:p w14:paraId="5DBA50BF" w14:textId="77777777" w:rsidR="009C240E" w:rsidRPr="000C0503" w:rsidRDefault="009C240E" w:rsidP="00301162">
            <w:pPr>
              <w:jc w:val="center"/>
              <w:rPr>
                <w:rFonts w:ascii="Calibri" w:eastAsia="Times New Roman" w:hAnsi="Calibri" w:cs="Calibri"/>
                <w:color w:val="000000"/>
              </w:rPr>
            </w:pPr>
            <w:r w:rsidRPr="000C0503">
              <w:rPr>
                <w:rFonts w:ascii="Calibri" w:eastAsia="Times New Roman" w:hAnsi="Calibri" w:cs="Calibri"/>
                <w:color w:val="000000"/>
              </w:rPr>
              <w:t>6.22</w:t>
            </w:r>
          </w:p>
        </w:tc>
      </w:tr>
    </w:tbl>
    <w:p w14:paraId="23AE43E5" w14:textId="499C5252" w:rsidR="00C1560E" w:rsidRDefault="009C240E" w:rsidP="000175B6">
      <w:pPr>
        <w:spacing w:line="480" w:lineRule="auto"/>
      </w:pPr>
      <w:r>
        <w:rPr>
          <w:noProof/>
        </w:rPr>
        <mc:AlternateContent>
          <mc:Choice Requires="wpg">
            <w:drawing>
              <wp:anchor distT="0" distB="0" distL="114300" distR="114300" simplePos="0" relativeHeight="251647488" behindDoc="0" locked="0" layoutInCell="1" allowOverlap="1" wp14:anchorId="6E991ADC" wp14:editId="4D9B033D">
                <wp:simplePos x="0" y="0"/>
                <wp:positionH relativeFrom="column">
                  <wp:posOffset>0</wp:posOffset>
                </wp:positionH>
                <wp:positionV relativeFrom="paragraph">
                  <wp:posOffset>175260</wp:posOffset>
                </wp:positionV>
                <wp:extent cx="5835650" cy="432435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5835650" cy="4324350"/>
                          <a:chOff x="0" y="0"/>
                          <a:chExt cx="5835650" cy="4324350"/>
                        </a:xfrm>
                      </wpg:grpSpPr>
                      <wpg:grpSp>
                        <wpg:cNvPr id="6" name="Group 6"/>
                        <wpg:cNvGrpSpPr/>
                        <wpg:grpSpPr>
                          <a:xfrm>
                            <a:off x="0" y="0"/>
                            <a:ext cx="5835650" cy="4324350"/>
                            <a:chOff x="0" y="0"/>
                            <a:chExt cx="5835650" cy="4324350"/>
                          </a:xfrm>
                        </wpg:grpSpPr>
                        <pic:pic xmlns:pic="http://schemas.openxmlformats.org/drawingml/2006/picture">
                          <pic:nvPicPr>
                            <pic:cNvPr id="10" name="Picture 1" descr="A picture containing shape&#10;&#10;Description automatically generated"/>
                            <pic:cNvPicPr>
                              <a:picLocks noChangeAspect="1"/>
                            </pic:cNvPicPr>
                          </pic:nvPicPr>
                          <pic:blipFill rotWithShape="1">
                            <a:blip r:embed="rId13">
                              <a:extLst>
                                <a:ext uri="{FF2B5EF4-FFF2-40B4-BE49-F238E27FC236}">
                                  <a16:creationId xmlns:w16cex="http://schemas.microsoft.com/office/word/2018/wordml/cex" xmlns:w16="http://schemas.microsoft.com/office/word/2018/wordml" xmlns:w16sdtdh="http://schemas.microsoft.com/office/word/2020/wordml/sdtdatahash"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38196C50-68EA-3D41-A7CE-0853008B0DD3}"/>
                                </a:ext>
                              </a:extLst>
                            </a:blip>
                            <a:srcRect t="50000" r="49075"/>
                            <a:stretch/>
                          </pic:blipFill>
                          <pic:spPr bwMode="auto">
                            <a:xfrm>
                              <a:off x="0" y="2162175"/>
                              <a:ext cx="2971800" cy="2162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A picture containing shape&#10;&#10;Description automatically generated"/>
                            <pic:cNvPicPr>
                              <a:picLocks noChangeAspect="1"/>
                            </pic:cNvPicPr>
                          </pic:nvPicPr>
                          <pic:blipFill rotWithShape="1">
                            <a:blip r:embed="rId13">
                              <a:extLst>
                                <a:ext uri="{FF2B5EF4-FFF2-40B4-BE49-F238E27FC236}">
                                  <a16:creationId xmlns:w16cex="http://schemas.microsoft.com/office/word/2018/wordml/cex" xmlns:w16="http://schemas.microsoft.com/office/word/2018/wordml" xmlns:w16sdtdh="http://schemas.microsoft.com/office/word/2020/wordml/sdtdatahash"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38196C50-68EA-3D41-A7CE-0853008B0DD3}"/>
                                </a:ext>
                              </a:extLst>
                            </a:blip>
                            <a:srcRect l="49783"/>
                            <a:stretch/>
                          </pic:blipFill>
                          <pic:spPr bwMode="auto">
                            <a:xfrm>
                              <a:off x="2905125" y="0"/>
                              <a:ext cx="2930525" cy="43243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4" name="Picture 1" descr="A picture containing shape&#10;&#10;Description automatically generated"/>
                          <pic:cNvPicPr>
                            <a:picLocks noChangeAspect="1"/>
                          </pic:cNvPicPr>
                        </pic:nvPicPr>
                        <pic:blipFill rotWithShape="1">
                          <a:blip r:embed="rId13">
                            <a:extLst>
                              <a:ext uri="{FF2B5EF4-FFF2-40B4-BE49-F238E27FC236}">
                                <a16:creationId xmlns:w16cex="http://schemas.microsoft.com/office/word/2018/wordml/cex" xmlns:w16="http://schemas.microsoft.com/office/word/2018/wordml" xmlns:w16sdtdh="http://schemas.microsoft.com/office/word/2020/wordml/sdtdatahash"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38196C50-68EA-3D41-A7CE-0853008B0DD3}"/>
                              </a:ext>
                            </a:extLst>
                          </a:blip>
                          <a:srcRect r="93961" b="90969"/>
                          <a:stretch/>
                        </pic:blipFill>
                        <pic:spPr bwMode="auto">
                          <a:xfrm>
                            <a:off x="0" y="19050"/>
                            <a:ext cx="352425" cy="39052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80C5548" id="Group 5" o:spid="_x0000_s1026" style="position:absolute;margin-left:0;margin-top:13.8pt;width:459.5pt;height:340.5pt;z-index:251647488;mso-height-relative:margin" coordsize="58356,4324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IAAAA/AAAARAAAADsAAAA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MAAAAKQAAACkAAAApAAAAKQAAACkA&#10;AAAoAAAAHQAAAA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XAAAA/wAAAP8AAAD/AAAAq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RAAAA7wAAAP8AAAD/AAAA/wAAAP8AAAD/AAAA/wAAAP8AAAD9AAAA2AAAAHI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4AAAA/wAAAP8AAAD/AAAA&#10;/wAAAPkAAAA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wAAAP8AAAD/AAAA/wAAAP8AAAD/&#10;AAAA/wAAAP8AAAD/AAAA/wAAAP8AAAD/AAAA5QAAAC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AAAAP8AAAD/AAAA/wAAAP8AAAD/AAAAZ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8AAAD/AAAA/wAAAP8AAADYAAAAtgAAALcAAADIAAAA5gAAAP8AAAD/AAAA/wAA&#10;AP8AAADVAAAAC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QAAAOsAAAD/AAAA/wAA&#10;AP8AAAD/AAAA/wAAAM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vAAAA/wAAAP8AAAD/AAAA&#10;OAAAAAAAAAAAAAAAAAAAAAAAAAA6AAAA1gAAAP8AAAD/AAAA/wAAAG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0AAAD/AAAA/wAAAPgAAACTAAAA/wAAAP8AAAD+AAAAI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wAAAP8AAAD/AAAA/wAAADgAAAAAAAAAAAAAAAAAAAAAAAAAAAAAAC8A&#10;AAD9AAAA/wAAAP8AAAC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pAAAA/wAAAP8A&#10;AACwAAAAKgAAAP8AAAD/AAAA/wAAAH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8AAAD/AAAA/wAA&#10;AP8AAAA4AAAAAAAAAAAAAAAAAAAAAAAAAAAAAAAAAAAA3wAAAP8AAAD/AAAAw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AAAA9wAAAP8AAAD/AAAAVwAAAAAAAADQAAAA/wAAAP8AAAD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AAAA/wAAAP8AAAD/AAAAOAAAAAAAAAAAAAAAAAAAAAAAAAAA&#10;AAAAAAAAAOEAAAD/AAAA/wAAAL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gAAAP8AAAD/&#10;AAAA9AAAAAoAAAAAAAAAdgAAAP8AAAD/AAAA/wAAAD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wAAAP8A&#10;AAD/AAAA/wAAADgAAAAAAAAAAAAAAAAAAAAAAAAAAAAAABwAAAD6AAAA/wAAAP8AAAC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4AAAD/AAAA/wAAAKYAAAAAAAAAAAAAAB4AAAD+AAAA/wAA&#10;AP8AAAC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8AAAD/AAAA/wAAAP8AAAA4AAAAAAAAAAAAAAAAAAAA&#10;AAAAAAoAAACyAAAA/wAAAP8AAAD/AAAAM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0AAAD+AAAA&#10;/wAAAP8AAABOAAAAAAAAAAAAAAAAAAAAwwAAAP8AAAD/AAAA6Q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v&#10;AAAA/wAAAP8AAAD/AAAAewAAAFYAAABWAAAAYgAAAIoAAADaAAAA/wAAAP8AAAD/AAAAh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3AAAA/wAAAP8AAADvAAAABgAAAAAAAAAAAAAAAAAAAGkA&#10;AAD/AAAA/wAAAP8AAAB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wAAAP8AAAD/AAAA/wAAAP8AAAD/AAAA/wAA&#10;AP8AAAD/AAAA/wAAAP8AAAD/AAAAsAAAAA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wAA&#10;AP8AAAD/AAAAnQAAAAAAAAAAAAAAAAAAAAAAAAAUAAAA+wAAAP8AAAD/AAAAp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8AAAD/AAAA/wAAAP8AAAD/AAAA/wAAAP8AAAD/AAAA/wAAAP8AAAD/AAAA/wAAAP8AAADc&#10;AAAAK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AAAAP8AAAD/AAAA/wAAAEQAAAAAAAAAAAAAAAAAAAAA&#10;AAAAAAAAALYAAAD/AAAA/wAAAPUAAAA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vAAAA/wAAAP8AAAD/AAAAqwAAAHwA&#10;AAB8AAAAgQAAAJwAAAC8AAAA+wAAAP8AAAD/AAAA/wAAAO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wA&#10;AAD/AAAA/wAAAOgAAAADAAAAAAAAAAAAAAAAAAAAAAAAAAAAAABcAAAA/wAAAP8AAAD/AAAAX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wAAAP8AAAD/AAAA/wAAADgAAAAAAAAAAAAAAAAAAAAAAAAAAAAAACQAAAC+AAAA&#10;/wAAAP8AAAD/A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MAAADmAAAA/wAAAP8AAAD/AAAAzQAAAM0AAADNAAAA&#10;zQAAAM0AAADNAAAA2gAAAP8AAAD/AAAA/wAAAL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8AAAD/AAAA/wAAAP8AAAA4&#10;AAAAAAAAAAAAAAAAAAAAAAAAAAAAAAAAAAAAEgAAAOQAAAD/AAAA/wAAAPUAA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F&#10;AAAA/wAAAP8AAAD/AAAA/wAAAP8AAAD/AAAA/wAAAP8AAAD/AAAA/wAAAP8AAAD/AAAA/wAAAP8A&#10;AAD9AAA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vAAAA/wAAAP8AAAD/AAAAOAAAAAAAAAAAAAAAAAAAAAAAAAAAAAAAAAAA&#10;AAAAAACVAAAA/wAAAP8AAAD/AAAAI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oQAAAP8AAAD/AAAA/wAAAP8AAAD/AAAA/wAA&#10;AP8AAAD/AAAA/wAAAP8AAAD/AAAA/wAAAP8AAAD/AAAA/wAAAH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wAAAP8AAAD/AAAA&#10;/wAAADgAAAAAAAAAAAAAAAAAAAAAAAAAAAAAAAAAAAAAAAAAgwAAAP8AAAD/AAAA/wAAAC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gAAAPMAAAD/AAAA/wAAAJ8AAAAGAAAABgAAAAYAAAAGAAAABgAAAAYAAAAGAAAABgAAABEAAAD2&#10;AAAA/wAAAP8AAAD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8AAAD/AAAA/wAAAP8AAAA4AAAAAAAAAAAAAAAAAAAAAAAAAAAA&#10;AAAAAAAAAAAAAKAAAAD/AAAA/wAAAP8AAAA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oAAAD/AAAA/wAAAP8AAABHAAAAAAAAAAAA&#10;AAAAAAAAAAAAAAAAAAAAAAAAAAAAAAAAAAAAAAAAqAAAAP8AAAD/AAAA/wAAAC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vAAAA/wAA&#10;AP8AAAD/AAAAOAAAAAAAAAAAAAAAAAAAAAAAAAAAAAAAAAAAADEAAAD3AAAA/wAAAP8AAAD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2AAAA/wAAAP8AAADrAAAABAAAAAAAAAAAAAAAAAAAAAAAAAAAAAAAAAAAAAAAAAAAAAAA&#10;AAAAAE4AAAD/AAAA/wAAAP8AAAC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wAAAP8AAAD/AAAA/wAAADgAAAAAAAAAAAAAAAAAAAAA&#10;AAAAFwAAAGwAAADqAAAA/wAAAP8AAAD/AAAAd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XAAAA/AAAAP8AAAD/AAAAmAAAAAAAAAAA&#10;AAAAAAAAAAAAAAAAAAAAAAAAAAAAAAAAAAAAAAAAAAAAAAAGAAAA7gAAAP8AAAD/AAAA4wAA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8A&#10;AAD/AAAA/wAAAP8AAADuAAAA6QAAAOkAAADpAAAA9AAAAP8AAAD/AAAA/wAAAP8AAAD/AAAAwgAA&#10;AAk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wAAAP8AAAD/AAAA/wAAAEEAAAAAAAAAAAAAAAAAAAAAAAAAAAAAAAAAAAAAAAAAAAAA&#10;AAAAAAAAAAAAAAAAAJoAAAD/AAAA/wAAAP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tAAAA/wAAAP8AAAD/AAAA/wAAAP8AAAD/AAAA&#10;/wAAAP8AAAD/AAAA/wAAAP8AAAD/AAAApAAAAA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kAAAD/AAAA/wAAANsAAAACAAAA&#10;AAAAAAAAAAAAAAAAAAAAAAAAAAAAAAAAAAAAAAAAAAAAAAAAAAAAAAAAAAA5AAAA/QAAAP8AAAD/&#10;AAAAX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wAAAM4AAAD/AAAA/wAAAP8AAAD/AAAA/wAAAP8AAAD6AAAA5wAAAM0AAACKAAAAM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FwAAABcAAAAEAAAAAAAAAAAAAAAAAAAAAAAAAAAAAAAAAAAAAAAAAAAA&#10;AAAAAAAAAAAAAAAAAAAAAAAAAAAAAA0AAAAaAAAAF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wAAACc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iAAAAJwAAAB0&#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IgAAACcAAAAd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0AAAAnAAAAH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7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8AAAAP8AAACs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DQAAAA&#10;/wAAAN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0AAAAP8AAADQ&#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MQAAAD/AAAAx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AAAAD/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wAA&#10;AK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gAAAA/w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P8A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AAAAP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D/AAAAo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AAAAD/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AA/wAAAK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AAAA/wAAA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AAAAP8AAAC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AAAAP8A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D/AAAAo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AAAAD/AAAA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wAAAK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gAAAA/wAAA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P8A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4AAAAP8AAA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D/A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AAAAD/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AAAA/wAAAK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AA/wAAAC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AAAAP8A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D/AAAA&#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cAAACO&#10;AAAA2gAAANsAAACdAAAAGAAAAAAAAAAAAAAAAAAAAAAAAAAAAAAAAAAAAAAAAABMAAAAxQAAAOYA&#10;AAC/AAAAO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AAAAD/A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wAAA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kAAAD6AAAA/wAAAP8AAAD/AAAA/wAAANIAAAAGAAAAAAAA&#10;AAAAAAAAAAAAAAAAAAAAAAA4AAAA/gAAAP8AAAD/AAAA/wAAAPoAAAAj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AAAA/w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fAAAA&#10;/wAAANIAAAAZAAAATwAAAP8AAAD/AAAAPQAAAAAAAAAAAAAAAAAAAAAAAAAAAAAArAAAAP8AAAC1&#10;AAAADwAAAM0AAAD/AAAA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AAAAP8A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D/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wAAAIkAAABRAAAAAAAAAAsAAAD8AAAA/wAAAEkA&#10;AAAAAAAAAAAAAAAAAAAAAAAAAAAAAOsAAAD/AAAAWAAAAAAAAABwAAAA/wAAANIAAAAAAAAAAAAA&#10;ABoAAABCAAAAQgAAAEIAAABCAAAAQgAAAEIAAAA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AA&#10;AAD/A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K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rAAAA/wAAAPoAAAAWAAAAAAAAAAAAAAAAAAAAAAAAAAYAAAD+AAAA&#10;/wAAAD4AAAAAAAAAVwAAAP8AAADrAAAAAAAAAAAAAABmAAAA/wAAAP8AAAD/AAAA/wAAAP8AAAD/&#10;AAAA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AAAA/w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A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SAAAA+gAAAP8AAACK&#10;AAAAAAAAAAAAAAAAAAAAAAAAAAAAAAAbAAAA/wAAAP8AAAA3AAAAAAAAAFAAAAD/AAAA/wAAAAIA&#10;AAAAAAAASQAAALcAAAC3AAAAtwAAALcAAADYAAAA/wAAAI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AAAAP8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D/AAAAo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XAAAA+wAAAP8AAAC1AAAABgAAAAAAAAAAAAAAAAAAAAAAAAAAAAAADAAA&#10;AP8AAAD/AAAAOwAAAAAAAABVAAAA/wAAAPIAAAAAAAAAAAAAAAAAAAAAAAAAAAAAAAAAAAAAAAAA&#10;cw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AAAAD/A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wAAAK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TAAAA/AAAAP8AAAC1AAAA&#10;BwAAAAAAAAAAAAAAAAAAAAAAAAAAAAAAAAAAAAAAAAD1AAAA/wAAAE4AAAAAAAAAaAAAAP8AAADY&#10;AAAAAAAAAAAAAAAAAAAAAAAAAAAAAAAAAAAAAAAAAHMAAAD/AAAAh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gAAAA/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P8AAAC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AAAA9QAAAP8AAADHAAAAGwAAABUAAAAVAAAABQAAAAAAAAA6AAAAOgAAAAkA&#10;AAAAAAAAyAAAAP8AAACWAAAAAAAAAK0AAAD/AAAAqgAAAAAAAAAAAAAAAAAAAAAAAAAAAAAAAAAA&#10;AAAAAABzAAAA/wAAAI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AAAAP8AAA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D/AAAAo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wAAAP8AAAD/AAAA/wAA&#10;AP8AAAD/AAAA/wAAAFcAAAACAAAA/wAAAP8AAAA5AAAAAAAAAF4AAAD/AAAA/AAAANEAAAD/AAAA&#10;/wAAADsAAAAAAAAAAAAAAAAAAAAAAAAAAAAAAAAAAAAAAAAAcwAAAP8A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AAAAD/A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AA/wAAAK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OoAAAD/AAAA/wAAAP8AAAD/AAAA/wAAAP8AAABYAAAAAgAAAP4AAAD/&#10;AAAAOQAAAAAAAAACAAAAhAAAAPkAAAD/AAAA+AAAAHQAAAAAAAAAAAAAAAAAAAAAAAAAAAAAAAAA&#10;AAAAAAAAAAAAAHMAAAD/AA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gAAAA/w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QAAAA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GAAAAJQAA&#10;AAUAAAAAAAAAAAAAAAAAAAAAAAAAAAAAAAAAAAAAAAAAAAAAAAAAAABzAAAA/wAAAI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QAAACAA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wAAAP8A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AAAACPAAAA&#10;0AAAAP0AAAD/AAAA+AAAAJgAAAARAAAAAAAAAAAAAAAAAAAAAAAAAAAAAAAAAAAAAAAAAAAAAAAA&#10;AAAAAAAAAKwAAADpAAAAAAAAAF0AAAD5AAAAQ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AAAAAAAAAAAAAAAAAAAAAA&#10;AAAAAAAAAAAAAAAAAAAAAAAAAAAAAAAAAAAAAAAAAAAAAAAAAAAAAAAAAAAAAAAAAAAAAAAAAEAA&#10;AAD/AAAA/wAAAP8AAAAjAAAAAAAAAAAAAAAAAAAAAAAAAAAAAAAAAAAAnAAAAP8AAAD/AAAA/wAA&#10;AP8AAAD/AAAA/wAAAO8AAABeAAAAAAAAAAAAAAAiAAAA/wAAAP8AAABnAAAAAAAAAAAAAAAAAAAA&#10;AAAAAAAAAAAAAAAAAAAAALAAAAD/AAAAv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MAAAD/AA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wAAADHAAAA/wAAANAAAACHAAAAhQAAANIAAAD/AAAApgAAAAAA&#10;AAAAAAAAAAAAAAAAAAAAAAAAAAAAAAAAAAAAAAAAAAAAAAAAAAC1AAAA7gAAAAAAAABfAAAA/wAA&#10;AE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zAAAA/wAAAI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AjQAAANIAAADgAAAAtwAAAEsAAAAAAAAAAAAAAAAAAAAAAAAAAAAAAAAAAAAAAAAAAAAAAAAA&#10;AAAAAAAAAAAAAAAAAAAAAAAAAAAAAAAAAAAAAAAAAAAAAAAAAAAAAAAAAAAAAAAAAAC8AAAA/wAA&#10;AHsAAAAAAAAAAAAAAAAAAAAAAAAAvQAAAP8AAABQAAAAAAAAAAAAAAAAAAAAAAAAAAAAAAAAAAAA&#10;AAAAAAAAAAAAAAAAtQAAAO4AAAAAAAAAXwAAAP8AAAB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I&#10;AAAA8AAAAP8AAADQAAAA/wAAANoAAAAAAAAAAAAAAAAAAAAAAAAAAAAAAAAAAACfAAAA/wAAAKsA&#10;AAAAAAAAAAAAAAAAAAAwAAAA8QAAAP8AAACxAAAAAAAAAAAAAAByAAAA/wAAAP0AAAAYAAAAAAAA&#10;AAAAAAAAAAAAAAAAAAAAAABbAAAA/wAAAPoAAAASAAAAAAAAAAAAAAAAAAAAAAAAAAAAAAAAAAAA&#10;AAAAAAAAAAAAAAAAAAAAAAAAAAAAAAAAAA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w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VQAAAP8AAADkAAAAOQAAAP8AAAD/AAAANwAA&#10;AAAAAAAAAAAAAAAAAAAAAAAAAAAAnwAAAP8AAACrAAAAAAAAAAAAAAAAAAAAAAAAALYAAAD/AAAA&#10;1gAAAAAAAAAAAAAAGwAAAP0AAAD/AAAAbAAAAAAAAAAAAAAAAAAAAAAAAAAAAAAAsAAAAP8AAACy&#10;AAAAAAAAAAAAAAAAAAAAAAAAAAAAAAAAAAAAAAAAAAAAAAAAAAAAAAAAAAAAAAAAAAAAAAAAAAA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MAAAD/AAAAh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AAAP8AAAD/AAAA/wAAAP8AAAD/AAAA/wAAAN4AAAAGAAAAAAAAAAAAAAAAAAAAAAAAAAAAAAAA&#10;AAAAAAAAAAAAAAAAAAAAAAAAAAAAAAAAAAAAAAAAAAAAAAAAAAAAAAAAAAAAAAAAAAAAUQAAAP8A&#10;AABwAAAAAAAAAAAAAAAAAAAAAAAAAAAAAAAAAAAAAAAAAAAAAAAEAAAAzQAAAP8AAADOAAAAjgAA&#10;AN0AAAD8AAAATAAAAAAAAAC1AAAA7gAAAAAAAABfAAAA/wAAAE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LIAAAD/AAAAjgAAAAAAAADdAAAA/wAAAJQAAAAAAAAAAAAAAAAAAAAAAAAAAAAAAJ8AAAD/&#10;AAAAqwAAAAAAAAAAAAAAAAAAAAAAAACwAAAA/wAAAMMAAAAAAAAAAAAAAAAAAAC+AAAA/wAAAMQA&#10;AAAAAAAAAAAAAAAAAAAAAAAADQAAAPcAAAD/AAAAW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z&#10;AAAA/wAAAI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BQAAAD6AAAA/wAAADUAAAAAAAAAhAAAAP8A&#10;AADrAAAABQAAAAAAAAAAAAAAAAAAAAAAAACfAAAA/wAAAKsAAAAAAAAAAAAAAAAAAABTAAAA/QAA&#10;AP8AAAB8AAAAAAAAAAAAAAAAAAAAZAAAAP8AAAD+AAAAHAAAAAAAAAAAAAAAAAAAAFoAAAD/AAAA&#10;9AAAAAo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w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4AAAD/AAAA/wAAAP8AAAD/AAAA/wAA&#10;AP8AAAD/AAAA/wAAAP8AAAD/AAAA/wAAAP8AAAD/AAAA/wAAAP8AAAD/AAAA/wAAAP8AAAD/AAAA&#10;/wAAAMwAAAAAAAAAAAAAAAAAAAAAAAAAAAAAAAAAAAAAAAAAAAAAAAAAAAAAAAAAAAAAAAAAAACD&#10;AAAA/wAAAE4AAAAAAAAAAAAAAAAAAAAAAAAAAAAAAAAAAAAAAAAAAAAAAKkAAAD/AAAAaAAAAEcA&#10;AABHAAAARwAAAMIAAAD/AAAAGQAAALUAAADuAAAAAAAAAF8AAAD/AAAAR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BqAAAA/wAAANwAAAAAAAAAAAAAACoAAAD/AAAA/wAAAEwAAAAAAAAAAAAAAAAAAAAAAAAA&#10;nwAAAP8AAADkAAAAqwAAALIAAADXAAAA/wAAAP8AAAC8AAAACgAAAAAAAAAAAAAAAAAAABEAAAD5&#10;AAAA/wAAAHIAAAAAAAAAAAAAAAAAAACvAAAA/wAAAKQ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MAAAD/AAAA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gAAAAgAAAAIAAAACAAAAAgAAAAIAAA&#10;ACAAAAAgAAAAB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xwAAAP8AAACEAAAAAAAAAAAAAAAA&#10;AAAA0QAAAP8AAACpAAAAAAAAAAAAAAAAAAAAAAAAAJ8AAAD/AAAA/wAAAP8AAAD/AAAA/wAAAP8A&#10;AAClAAAABAAAAAAAAAAAAAAAAAAAAAAAAAAAAAAAsAAAAP8AAADJAAAAAAAAAAAAAAAMAAAA9wAA&#10;AP8AAABL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zAAAA/wAAAI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HAAAA/wAAAP8AAAD/AAAA/wAAAP8AAAD/AAAA/wAAAC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UAAADUAAAA/wAAAP8AAAD/AAAA/wAAAP4AAAB0AAAAAAAAAAAAAAAAAAAAAAAA&#10;AAAAAAAAAAAAAAAAAAAAAAAAAAAAAAAAAAAAAAAAAAAAAAAAAAAAAAAAAAAAAAAAAAAAAAAAAAAA&#10;AAAAAB4AAAD/AAAAvAAAAAEAAAAAAAAAAAAAAAAAAAAAAAAAMQAAAP4AAADkAAAAuAAAAP8AAAAy&#10;AAAAGQAAABkAAAAZAAAAGQAAABkAAAAGAAAAtQAAAO4AAAAAAAAAXwAAAP8AAABE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JAAAAP8AAAD/AAAALAAAAAAAAAAAAAAAAAAAAHcAAAD/AAAA9gAAAA4AAAAAAAAAAAAA&#10;AAAAAACfAAAA/wAAAMkAAAA+AAAAXwAAAM8AAAD/AAAA+wAAAD8AAAAAAAAAAAAAAAAAAAAAAAAA&#10;AAAAAFYAAAD/AAAA/wAAACEAAAAAAAAAWQAAAP8AAADsAAAABQ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w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wAAAP8AAAD/AAAA/wAAAP8A&#10;AAD/AAAA/wAAAP8AAAA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QAAAKcAAADsAAAA&#10;+gAAANIAAABnAAAAAAAAAAAAAAAAAAAAAAAAAAAAAAAAAAAAAAAAAAAAAAAAAAAAAAAAAAAAAAAA&#10;AAAAAAAAAAAAAAAAAAAAAAAAAAAAAAAAAAAAAAAAAAAAAAAAAAAAtgAAAP8AAAB9AAAAAAAAAAAA&#10;AAAAAAAAAQAAALwAAAD/AAAAgwAAAIsAAAD/AAAAcwAAAAAAAAAAAAAAAgAAALsAAADSAAAAEgAA&#10;ALUAAADuAAAAAAAAAF8AAAD/AAAAR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IAAAAD/AAAA/wAAAN4AAADeAAAA&#10;3gAAAN4AAADqAAAA/wAAAP8AAABhAAAAAAAAAAAAAAAAAAAAnwAAAP8AAACrAAAAAAAAAAAAAAAJ&#10;AAAA1wAAAP8AAADRAAAAAAAAAAAAAAAAAAAAAAAAAAAAAAAJAAAA8gAAAP8AAAB4AAAAAAAAAK4A&#10;AAD/AAAAlw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MAAAD/AAAAh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cAAADWAAAA4gAAAP8AAAD/AAAA8QAAANYAAADWAAAAH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gAAABAAAAAAAAAAAAAAAAAAAAAAAAAAAAAAAAAA&#10;AAAAAAAAAAAAAAAAAAAAAAAAAAAAAAAAAAAAAAAAAAAAAAAAAAAAAAAAAAAAAAAAAAAAAAAAAAAA&#10;AAAAAAAAAAAAAAAAABAAAADZAAAA/gAAAL0AAAB4AAAAjwAAAOQAAAD/AAAAzgAAAAwAAAAZAAAA&#10;8gAAAPQAAACVAAAAUAAAAKUAAAD/AAAAgwAAAAAAAAC1AAAA7gAAAAAAAABfAAAA/wAAAE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DbAAAA/wAAAP8AAAD/AAAA/wAAAP8AAAD/AAAA/wAAAP8AAAD/AAAAvgAAAAAA&#10;AAAAAAAAAAAAAJ8AAAD/AAAAqwAAAAAAAAAAAAAAAAAAAFEAAAD/AAAA/wAAAEMAAAAAAAAAAAAA&#10;AAAAAAAAAAAAAAAAAKIAAAD/AAAAzwAAAAwAAAD2AAAA/wAAAD0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zAAAA/wA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4AAAD/&#10;AAAA/wAAAK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QAAAJcAAADX&#10;AAAA/wAAAP8AAAD5AAAAlwAAABQAAAAAAAAAAAAAADQAAADQAAAA/wAAAP8AAADgAAAAkwAAAAcA&#10;AAAAAAAAtQAAAO4AAAAAAAAAXQAAAP8AAAB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&#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4AAAA/wAAAP8AAAAyAAAABAAA&#10;AAQAAAAEAAAABAAAAAQAAAB0AAAA/wAAAP0AAAAcAAAAAAAAAAAAAACfAAAA/wAAAKsAAAAAAAAA&#10;AAAAAAAAAAACAAAA4gAAAP8AAACrAAAAAAAAAAAAAAAAAAAAAAAAAAAAAABIAAAA/wAAAP8AAAB+&#10;AAAA/wAAAOIAAAAB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w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OAAAA/wAAAP8AAAC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cAAAAlAAAABAAAAAAAAAAAAAAAAAAA&#10;AAAAAAAAAAAAAAAAABAAAAA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lQAAAP8AAADZAAAAAAAAAAAAAAAAAAAAAAAAAAAAAAAAAAAAGwAAAP0AAAD/&#10;AAAAdwAAAAAAAAAAAAAAnwAAAP8AAACrAAAAAAAAAAAAAAAAAAAAAAAAAIEAAAD/AAAA+wAAABgA&#10;AAAAAAAAAAAAAAAAAAAAAAAABAAAAOoAAAD/AAAA/wAAAP8AAACJ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MAAAD/AAAA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TgAAAP8AAAD/AAAAq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BQAAAOwAAAD/AAAAgQAAAAAA&#10;AAAAAAAAAAAAAAAAAAAAAAAAAAAAAAAAAAC+AAAA/wAAANMAAAAAAAAAAAAAAJ8AAAD/AAAAqwAA&#10;AAAAAAAAAAAAAAAAAAAAAAAfAAAA/QAAAP8AAAB7AAAAAAAAAAAAAAAAAAAAAAAAAAAAAACUAAAA&#10;/wAAAP8AAAD/AAAALw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zAAAA/wAA&#10;AI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4AAAD/AAAA/wAAAK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C4AAAD/AAAA/AAAACkAAAAAAAAAAAAAAAAAAAAAAAAAAAAAAAAAAAAAAAAA&#10;YAAAAP8AAAD/AAAAEwAAAAAAAACZAAAA/wAAAKUAAAAAAAAAAAAAAAAAAAAAAAAAAAAAALQAAAD/&#10;AAAAtgAAAAAAAAAAAAAAAAAAAAAAAAAAAAAANgAAAP0AAAD/AAAAzwAAAAA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cwAAAP8A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OAAAA/wAAAP8AAAC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AAAD/AAAAIAAAAAAAAAAAAAAAAAAAAAAAAAAAAAAAAAAAAAAAAAAAAAAAAAAAAAAAAAAAAAAA&#10;AAAAAAAAAAAAAAAAAAAAAAAAAAAAAAAAAAAAAAAAAAAAAAAAAAAAAAAAAAAAAAAAAAAAAAAAAAAA&#10;AAAAAAAAAAAAAAAAAAAAAAAAAAAAAAAAAAAAAAAAAAAAAAAbAAAAJwAAAA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BAAAAACAAAAAAAAAAAAAAAAAAAAAgAAABAA&#10;AAABAAAAAAAAAAAAAAAAAAAAAAAAAAAAAAAAAAAAAAAAAAcAAAAD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DgAAAAkAAAAA&#10;AAAAAAAAAAAAAAAAAAAAAAAAAAAAAAAAAAAAAAAAAAAAAAAOAAAADAAAAAAAAAAAAAAAAgAAABAA&#10;AAACAAAAAAAAAAAAAAAAAAAAAAAAAAAAAAACAAAAEAAAAAUAAAAAAAAAAAAAAAAAAAAAAAAAAAAA&#10;AAAAAAAJAAAAEAAAAAM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MA&#10;AAD/AAAAh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gAAAP8AAAD/AAAAq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gAAAA/w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zAAAA/wAAAI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4AAAD/AAAA/wAAAKk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AAAAP8A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cwAAAP8AAAC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OAAAA/wAAAP8AAAC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AAAAD/A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MAAAD/AA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gAAAP8AAAD/AAAAqgAAAAAAAAAAAAAAAAAAAAAAAAAAAAAAAAAAAAAA&#10;AAAAAAAAAAAAAAAAAAAAAAAAAAAAAAAAAAAAAAAAAAAAAAAAAABUAAAA7gAAAO4AAADuAAAA7gAA&#10;AO4AAADuAAAA7gAAAI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gAAAA/wAAAC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HAAAAGwAAAAYAAAAAAAAAAAAAAAAAAAAA&#10;AAAAAQAAAB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AAAAP8A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8AAABd&#10;AAAAiQAAALQAAADKAAAApwAAAIIAAABcAAAAFQAAAAAAAAAAAAAAAAAAAAAAAAAAAAAAAAAAAAAA&#10;AAAAAAAAAAAAAAAAAAAAAAAAAAAAAAAAAAAAAAAAAAAAAAAAAAAAAAAAAAAAAAAAAAAAAAAAAAAA&#10;AAAAAAAAAAAAAAAAAAAAAAAAAAAAAAAAAAAAAAAAAAAAAAAAAAAAAAAAAAAAAAAAAAAAAAAAAAAA&#10;AAAAAAAAAABzAAAA/wAAAI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wAAANQAAAD/AAAA/wAA&#10;APQAAABxAAAAAAAAAAAAAAAAAAAAAAAAAAAAAAAAAAAAAAAAAAAAAAAAAAAAAAAAAAAAAAAAAAAA&#10;AAAAAAAAAAAAAAAAWgAAAP8AAAD/AAAA/wAAAP8AAAD/AAAA/wAAAP8AAAC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AAAAP8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D/AAAAo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gAAAMUAAAD/AAAA/wAAAP8AAAD/AAAA/wAAAP8AAAD/AAAA/wAA&#10;APYAAACUAAAAIAAAAAAAAAAAAAAAAAAAAAAAAAAAAAAAAAAAAAAAAAAAAAAAAAAAAAAAAAAAAAAA&#10;AAAAAAAAAAAAAAAAAAAAAAAAAAAAAAAAAAAAAAAAAAAAAAAAAAAAAAAAAAAAAAAAAAAAAAAAAAAA&#10;AAAAAAAAAAAAAAAAAAAAAAAAAAAAAAAAAAAAAAAAAAAAAAAAAAAAcwAAAP8A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wAAAOYAAAD/AAAA/wAAAP8AAAD/AAAA/wAAAHMAAAAAAAAAAAAAAAAAAAAA&#10;AAAAAAAAAAAAAAAAAAAAAAAAAAAAAAAAAAAAAAAAAAAAAAAAAAAAAAAAAFoAAAD/AAAA/wAAAP8A&#10;AAD/AAAA/wAAAP8AAAD/AAAAj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AAAAD/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AA/wAAAK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pAAAAvgAAAP8AAAD/AAAA&#10;/QAAAOIAAADFAAAAqAAAAJIAAACcAAAAtgAAAOQAAAD/AAAA/wAAAPwAAAClAAAAFQAAAAAAAAAA&#10;AAAAAAAAAAAAAAAAAAAAAAAAAAAAAAAAAAAAAAAAAAAAAAAAAAAAAAAAAAAAAAAAAAAAAAAAAAAA&#10;AAAAAAAAAAAAAAAAAAAAAAAAAAAAAAAAAAAAAAAAAAAAAAAAAAAAAAAAAAAAAAAAAAAAAAAAAAAA&#10;AAAAAAAAAAAAAAAAAHMAAAD/AAAAh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oAAAD/AAAA/wAAAP8A&#10;AAD/AAAA/wAAAP8AAADiAAAABgAAAAAAAAAAAAAAAAAAAAAAAAAAAAAAAAAAAAAAAAAAAAAAAAAA&#10;AAAAAAAAAAAAAAAAAAAAAAACAAAACAAAAAgAAADhAAAA/wAAAP8AAAAdAAAAC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AAAA/w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A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gAAAP8AAADTAAAAdgAAABsAAAAAAAAAAAAAAAAAAAAAAAAAAAAAAAAA&#10;AAAAAAAAHgAAAGgAAADEAAAA/wAAADsAAAAAAAAAAAAAAAAAAAAAAAAAAAAAAAAAAAAAAAAAAAAA&#10;AAAAAAAAAAAAAAAAAAAAAAAAAAAAAAAAAAAAAAAAAAAAAAAAAAAAAAAAAAAAAAAAAAAAAAAAAAAA&#10;AAAAAAAAAAAAAAAAAAAAAAAAAAAAAAAAAAAAAAAAAAAAAAAAAAAAAAAAAABzAAAA/wAAA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IAAAA/wAAAP8AAAD/AAAA/wAAAP8AAAD/AAAA/wAAADwAAAAAAAAA&#10;AAAAAAAAAAAAAAAAAAAAAAAAAAAAAAAAAAAAAAAAAAAAAAAAAAAAAAAAAAAAAAAAAAAAAAAAAAAA&#10;AAAA4wAAAP8AAAD/AAAAF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AAAAP8AAA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D/AAAAo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sAAAAwAAAAAAAA&#10;AAAAAAAAAAAAAAAAAAAAAAAAAAAAAAAAAAAAAAAAAAAAAAAAAAAAAAAAAAAAAAAAADQAAAAYAAAA&#10;AAAAAAAAAAAAAAAAAAAAAAAAAAAAAAAAAAAAAAAAAAAAAAAAAAAAAAAAAAAAAAAAAAAAAAAAAAAA&#10;AAAAAAAAAAAAAAAAAAAAAAAAAAAAAAAAAAAAAAAAAAAAAAAAAAAAAAAAAAAAAAAAAAAAAAAAAAAA&#10;AAAAAAAAAAAAAAAAAAAAAAAAcw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wAAAP8AAAD/&#10;AAAA/wAAAP8AAAD/AAAA/wAAAP4AAAAuAAAAAAAAAAAAAAAAAAAAAAAAAAAAAAAAAAAAAAAAAAAA&#10;AAAAAAAAAAAAAAAAAAAAAAAAAAAAAAAAAAANAAAAnAAAAP0AAAD/AAAA/wAAALsAAAA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AAAAD/&#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wAAAK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MAAAD/AAAA&#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8AAAD/AAAA/wAAAP8AAAD/AAAA/wAAAP8AAADIAAAAAAAA&#10;AAAAAAAAAAAAAAAAAAAAAAAAAAAAAAAAAAAAAAAAAAAAAAAAAAAAAAAAAAAAAAAAAAAAAAAAAAAA&#10;qgAAAP8AAAD/AAAA/wAAAP8AAAD/AAAA0AAAAA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AAAA/w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QAAAMUA&#10;AADFAAAAxQAAAMUAAADFAAAAxQAAAMMAAAC8AAAAqgAAAGkAAAAIAAAAAAAAAAAAAAAAAAAAAAAA&#10;AAAAAAAAAAAAAAAAAAAAAAAAAAAAAAAAAAAAAAAAAAAAAAAAAAAAAAAAAAAAAAAAAAAAAAAAAAAA&#10;AAAAAAAAAAAAAAAAAAAAAAAAAAAAAAAAAAAAAAAAAAAAAAAAAAAAAAAAAAAAAAAAAAAAAAAAAAAA&#10;AAAAAAAAAAAAAAAAAAAAAAAAAAAAAABzAAAA/wAAAI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LAAAA&#10;wAAAAP8AAAD/AAAA/wAAAP8AAADqAAAAQQAAAAAAAAAAAAAAAAAAAAAAAAAAAAAAAAAAAAAAAAAA&#10;AAAAAAAAAAAAAAAAAAAAAAAAAAAAAAAAAAAAPgAAAP0AAAD/AAAA/wAAAP8AAAD/AAAA/wAAAP8A&#10;AAB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QAAACAAAAADAAAAAAAAAAAAAAAAAAAAAAAAAAAAAAAAAAAAAAAAAAAAAAAA&#10;AAAAAAAAAAAAAAAAAAAAAAAAAAAAAAAAAAAAAAAAAAAAAAAAAAAAAAAAAAAAAAAAAAAAAAAAAAAA&#10;AAAAAAAAAAAAAAAAAAAAAAAABAAAACYAAAAS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AAAAP8A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A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sAAAD/AAAA/wAAAP8AAAD/AAAA/wAAAP8AAAD/AAAA&#10;/wAAAP8AAAD/AAAA1wAAAAoAAAAAAAAAAAAAAAAAAAAAAAAAAAAAAAAAAAAAAAAAAAAAAAAAAAAA&#10;AAAAAAAAAAAAAAAAAAAAAAAAAAAAAAAAAAAAAAAAAAAAAAAAAAAAAAAAAAAAAAAAAAAAAAAAAAAA&#10;AAAAAAAAAAAAAAAAAAAAAAAAAAAAAAAAAAAAAAAAAAAAAAAAAAAAAAAAAAAAAAAAAAAAAAAAcw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sAAACmAAAA/wAAAP8AAADeAAAALwAAAAAA&#10;AAAAAAAAAAAAAAAAAAAAAAAAAAAAAAAAAAAAAAAAAAAAAAAAAAAAAAAAAAAAAAAAAAAAAAAAAAAA&#10;AG4AAAD/AAAA/wAAAP8AAAD/AAAA/wAAAP8AAAD/AAAAm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AAAAD/A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wAAAK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q&#10;AAAAzAAAAMwAAADMAAAAzAAAAMwAAADMAAAA0AAAAN0AAAD2AAAA/wAAAP8AAACHAAAAAAAAAAAA&#10;AAAAAAAAAAAAAAAAAAAAAAAAAAAAAAAAAAAAAAAAAAAAAAAAAAAAAAAAAAAAAAAAAAAAAAAAAAAA&#10;AAAAAAAAAAAAAAAAAAAAAAAAAAAAAAAAAAAAAAAAAAAAAAAAAAAAAAAAAAAAAAAAAAAAAAAAAAAA&#10;AAAAAAAAAAAAAAAAAAAAAAAAAAAAAAAAAAAAAHMAAAD/AAAAh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TgAAAP8AAAD/AAAAqQAAAAAAAAAAAAAAAAAAAAAAAAAAAAAAAAAAAAAAAAAAAAAA&#10;AAAAAAAAAAAAAAAAAAAAAAAAAAAAAAAAAAAAAAAAAABiAAAA/wAAAP8AAAD/AAAA/wAAAP8AAAD/&#10;AAAA/wAAAI4AAAAAAAAAAAAAAAAAAAAAAAAAAAAAAAAAAAAAAAAAAAAAAAAAAAAAAAAAAAAAAAAA&#10;AAAAAAAAFQAAAOAAAADgAAAA4AAAAOAAAADgAAAA4AAAAOAAAAC3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gAAAA/w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gAAAMkAAAD/AAAAwgAAAAAAAAAAAAAAAAAAAAAAAAAAAAAAAAAAAAAAAAAAAAAA&#10;AAAAAAAAAAAAAAAAAAAAAAAAAAAAAAAAAAAAAAAAAAAAAAAAAAAAAAAAAAAAAAAAAAAAAAAAAAAA&#10;AAAAAAAAAAAAAAAAAAAAAAAAAAAAAAAAAAAAAAAAAAAAAAAAAAAAAAAAAAAAAAAAAAAAAAAAAAAA&#10;AABzAAAA/wAAAI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AAAAPMAAAD/AAAA/wAAAP8AAAD/AAAA/wAA&#10;AP8AAAD/AAAAmgAAAAAAAAAAAAAAAAAAAAAAAAAAAAAAAAAAAAAAAAAAAAAAAAAAAAAAAAAAAAAA&#10;AAAAAAAAAAAAAAAAAAAAAAAAAAAAAAAAAAAAAAAAAAC8AAAA/wAAAHsAAAAAAAAAAAAAAAAAAAAA&#10;AAAAvQAAAP8AAABQAAAAAAAAAAAAAAAAAAAAAAAAAAAAAAAAAAAAAAAAAAAAAAAAAAAAAAAAALUA&#10;AADuAAAAAAAAAAoAAAD/AAAAmQAAAAAAAAAAAAAAAAAAAAAAAAAAAAAAAAAAAAAAAAD9AAAAs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AAAAP8A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AAAAo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qAAAA/wAAAOoAAAAA&#10;AAAAAAAAAAAAAAAAAAAAAAAAAAAAAAAAAAAAAAAAAAAAAAAAAAAAAAAAAAAAAAAAAAAAAAAAAAAA&#10;AAAAAAAAAAAAAAAAAAAAAAAAAAAAAAAAAAAAAAAAAAAAAAAAAAAAAAAAAAAAAAAAAAAAAAAAAAAA&#10;AAAAAAAAAAAAAAAAAAAAAAAAAAAAAAAAAAAAAAAAAAAAcw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AAAAD/A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AAAA/wAAAK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cQAAAP8AAADtAAAAAAAAAAAAAAAAAAAAAAAAAAAAAAAAAAAAAAAA&#10;AAAAAAAAAAAAAAAAAAAAAAAAAAAAAAAAAAAAAAAAAAAAAAAAAAAAAAAAAAAAAAAAAAAAAAAAAAAA&#10;AAAAAAAAAAAAAAAAAAAAAAAAAAAAAAAAAAAAAAAAAAAAAAAAAAAAAAAAAAAAAAAAAAAAAAAAAAAA&#10;AAAAAAAAAHMAAAD/AAAA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AAAA/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4AAAAP8AAA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AAAAo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YAAADwAAAA8AAAAPAAAADwAAAA7gAAAMcAAADGAAAArQAAAJsA&#10;AADPAAAA/wAAAP8AAAB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AAAAD/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wAA&#10;AK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gAAAA/w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P8A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AAAANEAAADRAAAA&#10;0QAAANEAAADRAAAA0QAAAM8AAADGAAAAsAAAAHIAAAAKAAAAAAAAAAAAAAAAAAAAAAAAAAAAAAAA&#10;AAAAAAAAAAAAAAAAAAAAAAAAAAAAAAAAAAAAAAAAAAAAAAAAAAAAAAAAAAAAAAAAAAAAAAAAAAAA&#10;AAAAAAAAAAAAAAAAAAAAAAAAAAAAAAAAAAAAAAAAAAAAAAAAAAAAAAAAAAAAAAAAAAAAAAAAAAAA&#10;AAAAAAAAAAAAAAAAAAAAAABzAAAA/wAAAI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AAAAP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D/AAAAo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w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AAAAD/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AA/wAAAK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AAAAJYAAAC0AAAAAAAAAAAAAAAAAAAA&#10;AAAAAAAAAAAAAAAAAAAAAAAAAAAAAAAAAAAAAAAAAAAAAAAAAAAAAIIAAADxAAAAnQAAAAAAAAAA&#10;AAAAAAAAAAAAAAAAAAAAAAAAAAAAAAAAAAAApAAAAMAAAADAAAAAwAAAAMAAAACgAAAAAAAAAAAA&#10;AAAAAAAAAAAAAAAAAAAAAAAAAAAAAHMAAAD/AAAAh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AAAA/wAAA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AAAAP8AAAC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sAAABj&#10;AAAAyQAAAP8AAAD/AAAAwwAAAAAAAAAAAAAAAAAAAAAAAAAAAAAAAAAAAAAAAAAAAAAAAAAAAAAA&#10;AAAAAAAAAAAAAE4AAAD+AAAA/wAAAKgAAAAAAAAAAAAAAAAAAAAAAAAAAAAAAAAAAAAAAAAACAAA&#10;APwAAAD/AAAA/wAAAP8AAAD/AAAA1QAAAAAAAAAAAAAAAAAAAAAAAAAAAAAAAAAAAAAAAABzAAAA&#10;/wAAAI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AAAAP8A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D/AAAAo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cAAAAlAAAABAAAAAAAAAAAAAAAAAAAAAAAAAAAAAAAAAAAAAEAAAAe&#10;AAAAFQAAAAAAAAAAAAAAAAAAAAAAAAAAAAAAAAAAAAAAAAAAAAAAAAAAAAAAAAAAAAAAAAAAAAAA&#10;AAAAAAAAAAAAAAAAAAAAAAAAAAAAAAAAAAAAAAAAAAAAAAAAAAAAAAAAAAAAAAAAAAAAAAAAAAAA&#10;AAAAAAAAAAAAEAAAACQAAAAAAAAAAAAAAAAAAAAAAAAAAAAAAAAAAAAAAAAAEAA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QAAAD/AAAAP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kAAAAP8AAACQ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JAAAAD/AAAAk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B0AAAA/wAAAKw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AAAAP8AAAD/AAAA/wAAAP8AAAD/&#10;AAAA/wAAAP8AAADTAAAAAAAAAAAAAAAAAAAAAAAAADYAAAD6AAAA/gAAAF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7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QAAAD2AAAA/wAAAP8AAAD/AAAA/wAAAP8AAAD/AAAAvgAAAAAAAAAAAAAAAAAA&#10;AAAAAAAAAAAAbQAAAP8AAADlAAAAF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9wAAAP8AAADk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wAAAA/wAAAP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8AAAAP8AAADw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wAAAD/AAAA0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AAAAP8AAAD/AAAA&#10;/wAAAP8AAAD/AAAA/wAAAHEAAAAAAAAAAAAAAAAAAAAAAAAAAAAAAAIAAADBAAAA/wAAAI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AAAAD/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AAAA/wAAAK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4AAADMAAAA/wAAAP8AAAD/AAAA/wAAAKIAAAACAAAAAAAAAAAA&#10;AAAAAAAAAAAAAAAAAAAAAAAALQAAAP0AAAD5AAAAI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AA/wAAAC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QAA&#10;AMcAAAD/AAAA/wAAAI8AAAAAAAAAAAAAAAAAAAAAAAAAAAAAAAAAAAAAAAAAAAAAAAAAAACcAAAA&#10;/wAAAJ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AAAAP8A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D/AAAA&#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eAAAA/wAAAP8AAABYAAAAAAAAAAAAAAAA&#10;AAAAAAAAAAAAAAAAAAAAAAAAAAAAAAAAAAAALAAAAPsAAAD7AAAAF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AAAAD/A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wAAA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gAAAP8AAAD/AAAAWAAAAAAAAAAAAAAAAAAAAAAAAAAAAAAAAAAAAAAAAAAAAAAAAAAA&#10;AAAAAACuAAAA/wAAAG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AAAA/w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4AAAD/AAAA/wAAAFgAAAAAAAAA&#10;AAAAAAAAAAAAAAAAAAAAAAAAAAAAAAAAAAAAAAAAAAAAAAAAWAAAAP8AAADW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AAAAP8A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D/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eAAAA/wAAAP8AAABYAAAAAAAAAAAAAAAAAAAAAAAAAAAAAAAAAAAAAAAAAAAA&#10;AAAAAAAAAAAAAAUAAADdAAAA/wAAAD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AA&#10;AAD/A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K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gAAAP8AAAD/AAAAWAAA&#10;AAAAAAAAAAAAAAAAAAAAAAAAAAAAAAAAAAAAAAAAAAAAAAAAAAAAAAAAAAAAjwAAAP8AAAC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AAAA/w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A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MAAADRAAAA0QAAAO0AAAD/AAAA/wAAAOAAAADRAAAAqwAAAAAAAAAAAAAAAAAAAAAAAAAA&#10;AAAAAAAAAAAAAAAAAAAAAAAAACwAAAD/AAAA6w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AAAAP8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D/AAAAo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YAAAA/wAAAP8AAAD/AAAA/wAAAP8A&#10;AAD/AAAA/wAAANEAAAAAAAAAAAAAAAAAAAAAAAAAAAAAAAAAAAAAAAAAAAAAAAAAAAAAAAAA3QAA&#10;AP8AAAA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AAAAD/A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wAAAK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D/AAAA/wAAAP8AAAD/AAAA/wAAAP8AAADRAAAAAAAAAAAAAAAAAAAA&#10;AAAAAAAAAAAAAAAAAAAAAAAAAAAAAAAAAAAAAJ0AAAD/AAAAc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gAAAA/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DAAAACcAAAAnAAAAJwAAACcAAAAnAAAAJwAAACQAAAAAAAAAAAAA&#10;AAAAAAAgAAAAJwAAACcAAAAnAAAAJwAAACcAAAAnAAAACAAAADUAAAApAAAAAAAAAAAAAAAAAAAA&#10;AAAAAAAAAAAAAAAAAAAAAAsAAAA2AAAAI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0AAAA8AAAABQAAAAAAAAAA&#10;AAAAAAAAAAAAAAAAAAAAAAAAAAAAAAAAAAAALQAAADwAAAAFAAAAAAAAAAAAAAAAAAAAAAAAAAAA&#10;AAAAAAAAAAAAAAAAAAAAAAAAIQAAACcAAAAnAAAAJwAAACcAAAAnAAAAJwAAACcAAAAmAAAAAQAA&#10;AAAAAAAAAAAABgAAADoAAABWAAAARgAAAB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P8AAAC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AlAAAAJQAAACUAAAAl&#10;AAAAJQAAACUAAAAlAAAAHgAAAAAAAAAAAAAAAAAAAAAAAAAAAAAAAAAAAAAAAAAAAAAAAAAAAAAA&#10;AABOAAAA/wAAAN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AAAAP8AAA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LsAAAD/AAAA&#10;/wAAAP8AAAD/AAAA/wAAAP8AAAD/AAAAGQAAAAAAAAA6AAAA/wAAAP8AAAD/AAAA/wAAAP8AAAD/&#10;AAAA/wAAAGUAAAD/AAAA/QAAABkAAAAAAAAAAAAAAAAAAAAAAAAAAAAAAAAAAACFAAAA/wAAAKw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AAAAKMAAAD/AAAA/wAAAC8AAAAAAAAAAAAAAAAAAAAAAAAAAAAAAAAAAAAUAAAAowAA&#10;AP8AAAD/AAAALwAAAAAAAAAAAAAAAAAAAAAAAAAAAAAAAAAAAAAAAAAAAAAACgAAAP4AAAD/AAAA&#10;/wAAAP8AAAD/AAAA/wAAAP8AAAD/AAAA/wAAADcAAAAAAAAAeAAAAO8AAAD/AAAA/wAAAP8AAAD9&#10;AAAAlgAA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D/AAAAo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sAAAD/AAAA9QAAAAAAAAAAAAAAPgAAAP8AAAD8AAAAKQAAAAAAAAAAAAAAAAAAAAAA&#10;AAAAAAAAAAAAAAAAAAAAAAAAAAAAAAAAAAAAAAAAAAAAAAAAAAAAAAAAAAAAAAAAAAAAAAAAAAAA&#10;AAAAAAAAAAAAAAAAAAAAAAAAAAAAAAAAAAAAAAAAAAAAAAAAAAAAAAAAAAAAAAAAAAAAAAAAAAAA&#10;AAAAAAAAAAAAAAAAAAAAAAAAAAAAAAAAAAAAAAAAAAAAAAAAcwAAAP8A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PEAAAD/AAAAE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AAAAD/A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wAAAOsAAAD/AAAA/wAAAP8AAAAvAAAA&#10;AAAAAAAAAAAAAAAAAAAAAAAAAABbAAAA6wAAAP8AAAD/AAAA/wAAAC8AAAAAAAAAAAAAAAAAAAAA&#10;AAAAAAAAAAAAAAAAAAAAAAAAAAEAAACtAAAAuAAAALgAAAC4AAAAuAAAALgAAADHAAAA/wAAAP8A&#10;AAAwAAAAHgAAAP8AAADyAAAAnQAAAHwAAAC8AAAA/wAAAP8AAAB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AA/wAAAK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7AAAA/wAAAPQAAAAAAAAAAAAA&#10;AD0AAAD/AAAA4gAAAAAAAAAAAAAAAAAAAAAAAAAAAAAAAAAAAAAAAAAAAAAAAAAAAAAAAAAAAAAA&#10;AAAAAAAAAAAAAAAAAAAAAAAAAAAAAAAAAAAAAAAAAAAAAAAAAAAAAAAAAAAAAAAAAAAAAAAAAAAA&#10;AAAAAAAAAAAAAAAAAAAAAAAAAAAAAAAAAAAAAAAAAAAAAAAAAAAAAAAAAAAAAAAAAAAAAAAAAAAA&#10;AAAAAAAAAAAAAHMAAAD/AA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wAAA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gAAAA/w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AAAAAAAA&#10;AAAAAAAAAAAAAAAAAAAAAAAAAAAAAAAAAAAAAAAAAAAAAAAAAAAAAAAAAAAAAAAAAAAAAAAAxwAA&#10;AP8AAABSAAAAAAAAAAAAAAAAAAAAAAAAAAAAAAAAAAAAAAAAAEcAAAD/AAAA0gAAAAAAAAAAAAAA&#10;AAAAAAAAAAAAAAAAAAAAAI0AAAD/AAAAxQAAAAAAAAAAAAAAAAAAAAAAAAAAAAAALwAAAP8AAAD2&#10;AAAADQ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OAAAAP8AAADyAAAAcgAAAO8AAAD/AAAALwAAAAAAAAAAAAAAAAAAAAAAAAA4AAAA/wAAAPIA&#10;AAByAAAA7wAAAP8AAAAvAAAAAAAAAAAAAAAAAAAAAAAAAAAAAAAAAAAAAAAAAAAAAAAAAAAAAAAA&#10;AAAAAAAAAAAAAAAAAAAAAAAAAAAAcgAAAP8AAADWAAAAAAAAAA0AAACDAAAAEgAAAAAAAAAAAAAA&#10;AAAAALkAAAD/AAAAt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wAAAP8AAAD9AAAAxgAAAMYAAADWAAAA/wAAAPsAAADGAAAAxgAAAMYAAADG&#10;AAAAlwAAAAAAAAAAAAAAAAAAAAAAAAAAAAAAAAAAAAAAAAAAAAAAAAAAAAAAAAAAAAAAAAAAAAAA&#10;AAAAAAAAAAAAAAAAAAAAAAAAAAAAAAAAAAAAAAAAAAAAAAAAAAAAAAAAAAAAAAAAAAAAAAAAAAAA&#10;AAAAAAAAAAAAAAAAAAAAAAAAAAAAAAAAAAAAAAAAAAAAAAAAAAAAAABzAAAA/wAAAI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wAAAP8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4AAAAP8A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1AAAANwAAADcAAAA3AAAANwAAADcAAAA3AAAANwAAADcAAAA3AAAA&#10;NwAAADcAAAA3AAAAH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QAAACTAAAAGAAAAAAAAADqAAAA/wAA&#10;AC8AAAAAAAAAAAAAAAAAAAAAAAAAJAAAAJMAAAAYAAAAAAAAAOoAAAD/AAAALwAAAAAAAAAAAAAA&#10;AAAAAAAAAAAAAAAAAAAAAAAAAAAAAAAAAAAAAAAAAAAAAAAAAAAAAAAAAAAAAAAABAAAAOAAAAD/&#10;AAAAaAAAAAAAAAAAAAAAAAAAAAAAAAAAAAAAAAAAAAAAAACBAAAA/wAAAM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D/A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sAAAD/AAAA/wAAAP8A&#10;AAD/AAAA/wAAAP8AAAD/AAAA/wAAAP8AAAD/AAAA/wAAAMMAAAAAAAAAAAAAAAAAAAAAAAAAAAAA&#10;AAAAAAAAAAAAAAAAAAAAAAAAAAAAAAAAAAAAAAAAAAAAAAAAAAAAAAAAAAAAAAAAAAAAAAAAAAAA&#10;AAAAAAAAAAAAAAAAAAAAAAAAAAAAAAAAAAAAAAAAAAAAAAAAAAAAAAAAAAAAAAAAAAAAAAAAAAAA&#10;AAAAAAAAAAAAAAAAAAAAcwAAAP8A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EAAAD/AAAA0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AAAAD/A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8AAAA/wAAAP8AAAD/&#10;AAAA/wAAAP8AAAD/AAAA/wAAAP8AAAD/AAAA/wAAAP8AAAD/AAAA/wAAAK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AAAAAAAAAAAAAAAAAAAAAA&#10;AAAAAAAAAAAAAAAAAAAAAAAAAAAAAAAAAAAAAAAAAAAAAAAAAAAAAAAAAAAAAAAAAAAAAAAAAAAA&#10;AADHAAAA/wAAAFIAAAAAAAAAAAAAAAAAAAAAAAAAAAAAAAAAAAAAAAAARwAAAP8AAADSAAAAAAAA&#10;AAAAAAAAAAAAAAAAAAAAAAAAAAAAAAAAANgAAAD/AAAAdAAAAAAAAAAAAAAAAAAAAAAAAADZAAAA&#10;/wAAAF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6gAAAP8AAAAvAAAAAAAAAAAAAAAAAAAAAAAAAAAAAAAA&#10;AAAAAAAAAAAAAADqAAAA/wAAAC8AAAAAAAAAAAAAAAAAAAAAAAAAAAAAAAAAAAAAAAAAAAAAAAAA&#10;AAAAAAAAAAAAAAAAAAAAAAAAAAAAAFYAAAD/AAAA7gAAAAoAAAAAAAAAAAAAAAAAAAAAAAAAAAAA&#10;AAAAAAACAAAAxAAAAP8AAAC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wAAAK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vAAAAywAAAMsAAADLAAAAywAAAMsAAADLAAAAywAAAMsAAADLAAAA&#10;ywAAAMsAAACaAAAAAAAAAAAAAAAAAAAAAAAAAAAAAAAAAAAAAAAAAAAAAAAAAAAAAAAAAAAAAAAA&#10;AAAAAAAAAAAAAAAAAAAAAAAAAAAAAAAAAAAAAAAAAAAAAAAAAAAAAAAAAAAAAAAAAAAAAAAAAAAA&#10;AAAAAAAAAAAAAAAAAAAAAAAAAAAAAAAAAAAAAAAAAAAAAAAAAAAAAAAAAAAAAHMAAAD/AA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EAAAA9gAAAP0A&#10;AAA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gAAAA/w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wAAAP8AAAD/AAAA1wAAANQAAADUAAAA1AAAANQAAADUAAAA1AAA&#10;ANQAAADUAAAA1AAAANQAAAC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oA&#10;AAD/AAAALwAAAAAAAAAAAAAAAAAAAAAAAAAAAAAAAAAAAAAAAAAAAAAA6gAAAP8AAAAvAAAAAAAA&#10;AAAAAAAAAAAAAAAAAAAAAAAAAAAAAAAAAAAAAAAAAAAAAAAAAAAAAAAAAAAAAAAAAAAAAADJAAAA&#10;/wAAAIkAAAAAAAAAAAAAAAAAAAAAAAAAFwAAAB8AAABBAAAAsAAAAP8AAADuAAAA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AAAAP8A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zAAAA/wAAAI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cAAAD/AAAAP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AAA&#10;AP8A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YAAAD/AAAA&#10;/wAAAOEAAAB7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A&#10;AAAAAAAAAMcAAAD/AAAA/wAAAP8AAAD/AAAA/wAAAP8AAABWAAAAAAAAAAAAAABHAAAA/wAAAPkA&#10;AADcAAAA3AAAANwAAADcAAAA0AAAAAAAAAAAAAAAJQAAAP8AAAD/AAAAIgAAAAAAAAAAAAAAgwAA&#10;AP8AAACdAAAAAAAAAAAAAAAAAAAAAAAAAAAAAAAAAAAAAAAAAAAAAAAAAAAAAAAAAAAAAAAAAAAA&#10;AAAAAAAAAAAAAAAAAAAAAAAAAAAAAAAAAA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qAAAA/wAAAC8AAAAAAAAAAAAAAAAAAAAAAAAA&#10;AAAAAAAAAAAAAAAAAAAAAOoAAAD/AAAALwAAAAAAAAAAAAAAAAAAAAAAAAAAAAAAAAAAAAAAAAAA&#10;AAAAAAAAAAAAAAAAAAAAAAAAAAAAAAA7AAAA/wAAAPwAAAAeAAAAAAAAAAAAAAAAAAAAFgAAAP8A&#10;AAD/AAAA/wAAAP8AAAD9AAAAT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wAAAAAAAAAAAAAAAAAAAAAAAAAAAAAAAAAAAAAAAAAAAAA&#10;AAAAAAAAAAAAAAAAAAAAAAAAAAAAAAAAAAMAAAAEAAAAAAAAAAAAAAAAAAAAAAAAAAAAAAAAAAAA&#10;AAAAAAAAAAAAAAAAAAAAAAAAAAAAAAAAAAAAAAAAAAAAAAAAAAAAAAAAAAAAAAAAAAAAAAAAAAAA&#10;AAAAAAAAAAAAAAAAAAAAAAAAAAAAAAAAAAAAAAAAAAAAAAAAAAAAAAAAAAAAAAAAAAAAcw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AAAA/wAAAI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AAAAD/AAAA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QAAAMMAAAD/AAAA/wAAAPoAAACqAAAAQg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AAAAAAAAAADHAAAA/wAAAKsAAAB9AAAAfQAA&#10;AH0AAAB9AAAAIAAAAAAAAAAAAAAARwAAAP8AAAD/AAAA7gAAAO4AAADuAAAA7gAAAOAAAAAAAAAA&#10;AAAAAAAAAADKAAAA/wAAAHkAAAAAAAAAAAAAANgAAAD/AAAAQwAAAAAAAAAAAAAAAAAAAAAAAAAA&#10;AAAAAAAAAAAAAAAAAAAAAAAAAAAAAAAAAAAAAAAAAAAAAAAAAAAAAAAAAAAAAAAAAAAAAAAAAAA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6gAAAP8AAAAvAAAAAAAAAAAAAAAAAAAAAAAAAAAAAAAAAAAAAAAAAAAAAADqAAAA/wAAAC8A&#10;AAAAAAAAAAAAAAAAAAAAAAAAAAAAAAAAAAAAAAAAAAAAAAAAAAAAAAAAAAAAAAAAAAAAAAAArQAA&#10;AP8AAACrAAAAAAAAAAAAAAAAAAAAAAAAAAYAAACWAAAAnQAAALYAAADtAAAA/wAAAPsAAAB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K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uAAAA&#10;1AAAAGsAAAAVAAAAAAAAAAAAAAAAAAAAAAAAAAAAAAAAAAAAAAAAAAAAAAAAAAAAGAAAAHgAAADg&#10;AAAAOwAAAAAAAAAAAAAAAAAAAAAAAAAAAAAAAAAAAAAAAAAAAAAAAAAAAAAAAAAAAAAAAAAAAAAA&#10;AAAAAAAAAAAAAAAAAAAAAAAAAAAAAAAAAAAAAAAAAAAAAAAAAAAAAAAAAAAAAAAAAAAAAAAAAAAA&#10;AAAAAAAAAAAAAAAAAAAAAAAAAAAAAAAAAHMAAAD/AAAAh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wAAAP8AAAD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gAAAA/w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gAAAJkAAAD0AAAA/wAAAP8AAADZAAAAcgAAAB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AAAAAAAAAAAxwAAAP8AAABSAAAAAAAAAAAAAAAAAAAAAAAAAAAAAAAAAAAAAAAAAEcAAAD/&#10;AAAA0gAAAAAAAAAAAAAAAAAAAAAAAAAAAAAAAAAAAAAAAAAAAAAAcAAAAP8AAADQAAAAAAAAAC0A&#10;AAD/AAAA5gAAAAIAAAAAAAAAAAAAAAAAAAAAAAAAA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oAAAD/AAAALwAAAAAAAAAAAAAAAAAA&#10;AAAAAAAAAAAAAAAAAAAAAAAAAAAA6gAAAP8AAAAvAAAAAAAAAAAAAAAAAAAAAAAAAAAAAAAAAAAA&#10;AAAAAAAAAAAAAAAAAAAAAAAAAAAAAAAAIgAAAP0AAAD/AAAAPAAAAAAAAAAAAAAAAAAAAAAAAAAA&#10;AAAAAAAAAAAAAAAAAAAACwAAAKUAAAD/AAAA+wAAAC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P8A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gAAAPgAAAD/AAAA/QAAAMIAAACPAAAAcgAAAFUA&#10;AABAAAAAUQAAAGgAAACSAAAA1AAAAP4AAAD/AAAA7QAAACgAAAAAAAAAAAAAAAAAAAAAAAAAAAAA&#10;AAAAAAAAAAAAAAAAAAAAAAAAAAAAAAAAAAAAAAAAAAAAAAAAAAAAAAAAAAAAAAAAAAAAAAAAAAAA&#10;AAAAAAAAAAAAAAAAAAAAAAAAAAAAAAAAAAAAAAAAAAAAAAAAAAAAAAAAAAAAAAAAAAAAAAAAAABz&#10;AAAA/wAAAI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YAAAD/AAAA6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AAAAP8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wAAAG4AAADY&#10;AAAA/wAAAP8AAAD3AAAAoQAAAD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AAAAAAAAAAAAAAAAMcAAAD/AAAAUgAAAAAA&#10;AAAAAAAAAAAAAAAAAAAAAAAAAAAAAAAAAABHAAAA/wAAANIAAAAAAAAAAAAAAAAAAAAAAAAAAAAA&#10;AAAAAAAAAAAAAAAAABkAAAD9AAAA/wAAACgAAACCAAAA/wAAAI8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qAAAA/wAAAC8AAAAAAAAAAAAAAAAAAAAAAAAAAAAAAAAAAAAAAAAAAAAAAOoAAAD/&#10;AAAALwAAAAAAAAAAAAAAAAAAAAAAAAAAAAAAAAAAAAAAAAAAAAAAAAAAAAAAAAAAAAAAAAAAAJEA&#10;AAD/AAAAzQAAAAAAAAAAAAAAAAAAAAAAAAAAAAAAAAAAAAAAAAAAAAAAAAAAAAAAAAALAAAA+wAA&#10;AP8AAAB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D/AAAAo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dAAAAnAAAAPwAAAD/AAAA/wAAAP8AAAD/AAAA/wAAAP8AAAD/AAAA/wAAAP8AAADpAAAA&#10;dgAAAAwAAAAAAAAAAAAAAAAAAAAAAAAAAAAAAAAAAAAAAAAAAAAAAAAAAAAAAAAAAAAAAAAAAAAA&#10;AAAAAAAAAAAAAAAAAAAAAAAAAAAAAAAAAAAAAAAAAAAAAAAAAAAAAAAAAAAAAAAAAAAAAAAAAAAA&#10;AAAAAAAAAAAAAAAAAAAAAAAAAAAAAAAAAAAAAAAAcw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7AAAAP8AAAA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AAAAD/AAAA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QAAAEQAAACvAAAA/AAAAP8AAAD/AAAA0AAA&#10;AE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AAAAAAAAAAAAAAAADHAAAA/wAAAFIAAAAAAAAAAAAAAAAAAAAAAAAAAAAAAAAAAAAAAAAA&#10;RwAAAP8AAADSAAAAAAAAAAAAAAAAAAAAAAAAAAAAAAAAAAAAAAAAAAAAAAAAAAAAvAAAAP8AAAB/&#10;AAAA1wAAAP8AAAA1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6gAAAP8AAAAvAAAAAAAAAAAA&#10;AAAAAAAAAAAAAAAAAAAAAAAAAAAAAAAAAADqAAAA/wAAAC8AAAAAAAAAAAAAAAAAAAAAAAAAAAAA&#10;AAAAAAAAAAAAAAAAAAAAAAAAAAAAAAAAABAAAADzAAAA/wAAAF4AAAAAAAAAAAAAAAAAAAAAAAAA&#10;AAAAAAAAAAAAAAAAAAAAAAAAAAAAAAAAAwAAAPcAAAD/AAAAW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AA/wAAAK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mAAAAdAAAAKIAAADQ&#10;AAAA+QAAAP8AAAD2AAAAzgAAAKQAAABpAAAACQAAAAAAAAAAAAAAAAAAAAAAAAAAAAAAAAAAAAAA&#10;AAAAAAAAAAAAAAAAAAAAAAAAAAAAAAAAAAAAAAAAAAAAAAAAAAAAAAAAAAAAAAAAAAAAAAAAAAAA&#10;AAAAAAAAAAAAAAAAAAAAAAAAAAAAAAAAAAAAAAAAAAAAAAAAAAAAAAAAAAAAAAAAAAAAAAAAAAAA&#10;AAAAAHMAAAD/AAAA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EAAAD/AAAAQ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gAAAA/w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EQAAAD0AAAA/wAAAP8AAAC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AAAAAAAAAAAAAAAAxwAAAP8AAABS&#10;AAAAAAAAAAAAAAAAAAAAAAAAAAAAAAAAAAAAAAAAAEcAAAD/AAAA0gAAAAAAAAAAAAAAAAAAAAAA&#10;AAAAAAAAAAAAAAAAAAAAAAAAAAAAAGIAAAD/AAAA9wAAAP8AAADb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oAAAD/AAAALwAAAAAAAAAAAAAAAAAAAAAAAAAAAAAAAAAAAAAAAAAAAAAA&#10;6gAAAP8AAAAvAAAAAAAAAAAAAAAAAAAAAAAAAGgAAACjAAAALAAAAAAAAAAAAAAAAAAAAAAAAAB2&#10;AAAA/wAAAOgAAAAGAAAAAAAAAAAAAAAAAAAAAAAAAEwAAABvAAAACgAAAAAAAAAAAAAAAAAAAHsA&#10;AAD/AAAA/wAAAC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AP8A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UAAAAcAAAAAgAAAAAAAAAAAAAAAAAA&#10;AAAAAAAAAAAAAAAAAAAAAAAAAAAAAAAAAAAAAAAAAAAAAAAAAAAAAAAAAAAAAAAAAAAAAAAAAAAA&#10;AAAAAAAAAAAAAAAAAAAAAAAAAAAAAAAAAAAAAAAAAAAAAAAAAAAAAAAAAAAAAAAAAAAAAAAAAAAA&#10;AAAAAAAAAAAAAAAAAAAAAAAAAAAAAAAAAAAAAAAAAAAAAABzAAAA/wAAAI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AAAA/wAAAI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AAAAP8A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GAAAAWAAAAL4AAAD/AAAA/wAAAP8A&#10;AADuAAAAZ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AAAAAAAAAAAAAAAAAAAAAMcAAAD/AAAA4AAAAMoAAADKAAAAygAAAMoAAADJAAAAHgAA&#10;AAAAAABHAAAA/wAAANIAAAAAAAAAAAAAAAAAAAAAAAAAAAAAAAAAAAAAAAAAAAAAAAAAAAAQAAAA&#10;+AAAAP8AAAD/AAAAgQ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gAAAC7AAAAvAAAALwAAAD6AAAA/wAAAMkAAAC8&#10;AAAAtwAAAAcAAAAAAAAAGAAAALsAAAC8AAAAvAAAAPoAAAD/AAAAyQAAALwAAAC3AAAABwAAAAAA&#10;AAD0AAAA/wAAAH8AAAAAAAAAAAAAAAAAAAAFAAAA4wAAAP8AAACAAAAAAAAAAAAAAAAAAAAAAAAA&#10;AAAAAACAAAAA/wAAAPMAAAC1AAAAogAAAM8AAAD/AAAA/wAAAJ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D/A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w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AAAAP8AAAC7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AAAAD/A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UAAACLAAAA6wAAAP8AAAD/AAAA/gAAAL0AAABa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AAAAAAAAAAAAAAAAAAAAACjAAAA&#10;/wAAAP8AAAD/AAAA/wAAAP8AAAD/AAAA/wAAACUAAAAAAAAAQgAAAP8AAADNAAAAAAAAAAAAAAAA&#10;AAAAAAAAAAAAAAAAAAAAAAAAAAAAAAAAAAAAAAAAAKkAAAD/AAAA+wAAACY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nAAAA/gAAAP8AAAD/AAAA/wAAAP8AAAD/AAAA/wAAAPoAAAAJAAAAAAAAACcAAAD+AAAA/wAA&#10;AP8AAAD/AAAA/wAAAP8AAAD/AAAA+gAAAAkAAAAAAAAA0wAAAP0AAABcAAAAAAAAAAAAAAAAAAAA&#10;QwAAAP8AAADzAAAAGAAAAAAAAAAAAAAAAAAAAAAAAAAAAAAAHQAAAKYAAADzAAAA/wAAAP8AAAD/&#10;AAAA5QAAAG0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AAAA/wAAAK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MAAAD/AAAAh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8AAAD/AAAA&#10;4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gAAAA/w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AWAAAAL4AAAD/AAAA/wAAAP8AAADlAAAAhQAAAC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BQAAAAAAAAAAAAAAAAAAAAAAAAAAAAAAAAAAAAAAAAAAAAAAAAAA&#10;AAAAAAABAAAADwA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YAAAANAAAAAAAAAAAAAAAAAAAAAAAAAAAAAAAOAAAABgAAAAAAAAAAAAAAAAAAAAAA&#10;AAAAAAAAAAAAAAAAAAAAAAAABAAAACIAAAAvAAAAE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AAAAP8A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zAAAA/wA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9wAAAP0AAAA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AAAAP8A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oAAACIAAAA6gAAAP8A&#10;AAD/AAAA+wAAALAAAABMAAAA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D/&#10;AAAA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w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wAAAD/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AAAAD/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xAAAA/wAAAP8AAADaAAAAdwAAAB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AAAA/wAAAK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MAAABXAAAAiQAAAKgAAAAYAAAAVwAAAAMAAAAAAAAAAAAAAAAAAAAAAAAAAAAA&#10;AAAAAAAAAAAAAAAAAAAAAAAAAAAAAAAAAAAAAAAAAAAAAAAAAAAAAAAAAAAAAAAAAAAAAAAAAAAA&#10;AAAAAAAAAAAAAAAAAAAAAAAAAAAAAAAAAAAAAAAAAAAAAAAAAAAAAAAAAAAAAAAAAAAAAAAAAAAA&#10;AAAAAAAAAAAAAAAAAAAAAAAAAHMAAAD/AAAA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JAAAA/wAAAH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gAAAA&#10;/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wAAAP8AAAD/&#10;AAAA5gAAAOUAAADlAAAA5QAAAOUAAADlAAAA5QAAAOUAAADlAAAA5QAAAOUAAAC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A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VAAAA/wAAAP8AAAD/AAAA&#10;JAAAAPIAAADEAAAAGQAAAAAAAAAAAAAAAAAAAAAAAAAAAAAAAAAAAAAAAAAAAAAAAAAAAAAAAAAA&#10;AAAAAAAAAAAAAAAAAAAAAAAAAAAAAAAAAAAAAAAAAAAAAAAAAAAAAAAAAAAAAAAAAAAAAAAAAAAA&#10;AAAAAAAAAAAAAAAAAAAAAAAAAAAAAAAAAAAAAAAAAAAAAAAAAAAAAAAAAAAAAAAAAABzAAAA/wAA&#10;AI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QAAAP8AAAC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AAAAP8A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MAAAD/AAAA/wAAAP8AAAD/AAAA/wAAAP8AAAD/AAAA/wAA&#10;AP8AAAD/AAAA/wAAAP8AAAD/AAAAq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D/AAAA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4AAAA/wAAAP8AAAD2AAAA/wAAADoAAAD/AAAA/wAAAIAAAAAAAAAAAAAAAAAA&#10;AAAAAAAAAAAAAAAAAAAAAAAAAAAAAAAAAAAAAAAAAAAAAAAAAAAAAAAAAAAAAAAAAAAAAAAAAAAA&#10;AAAAAAAAAAAAAAAAAAAAAAAAAAAAAAAAAAAAAAAAAAAAAAAAAAAAAAAAAAAAAAAAAAAAAAAAAAAA&#10;AAAAAAAAAAAAAAAAAAAAAAAAAAAAAAAAcwAAAP8A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4AAAD/AAAA0QAAAEMAAABDAAAA&#10;QwAAAEMAAABDAAAAE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AAAD/AAAA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IwAAACcAAAAnAAAAJwAAACcAAAAnAAAAJwAAACcAAAAnAAAAJwAAACcAAAAnAAAAJwAAAB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wAAAK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PAAAA/AAAAP4AAAA8AAAAbwAA&#10;AP8AAAAjAAAAUAAAAP8AAADGAAAAAAAAAAAAAAAAAAAAAAAAAAAAAAAAAAAAAAAAAAAAAAAAAAAA&#10;AAAAAAAAAAAAAAAAAAAAAAAAAAAAAAAAAAAAAAAAAAAAAAAAAAAAAAAAAAAAAAAAAAAAAAAAAAAA&#10;AAAAAAAAAAAAAAAAAAAAAAAAAAAAAAAAAAAAAAAAAAAAAAAAAAAAAAAAAAAAAAAAAAAAAAAAAHMA&#10;AAD/AAAAh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zAAAA/wAAAP8AAAD/AAAA/wAAAP8AAAD/AAAA/wAAAD4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gAAAA/w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AAAAP8A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gAAAP8AAADpAAAAAgAAAG8AAAD/AAAAIwAAABsAAAD/AAAA7gAAAAAAAAAA&#10;AAAAAAAAAAAAAAAAAAAAAAAAAAAAAAAAAAAAAAAAAAAAAAAAAAAAAAAAAAAAAAAAAAAAAAAAAAAA&#10;AAAAAAAAAAAAAAAAAAAAAAAAAAAAAAAAAAAAAAAAAAAAAAAAAAAAAAAAAAAAAAAAAAAAAAAAAAAA&#10;AAAAAAAAAAAAAAAAAAAAAAAAAAAAAAAAAAAAAABzAAAA/wAAAI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wAAAP8AAAD/AAAA/wAA&#10;AP8AAAD/AAAA/wAAAP8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AAAAP8A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kAAAC9AAAAKAAAAAAAAAAAAAAAAAAAAAAAAAAAAAAAAAAAAAAAAAAAAAAAAAAAABoAAADRAAAA&#10;e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D/AAAAo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UAAAD4AAAA/wAAAIsA&#10;AACPAAAA/wAAAFsAAACyAAAA/wAAAMMAAAAAAAAAAAAAAAAAAAAAAAAAAAAAAAAAAAAAAAAAAAAA&#10;AAAAAAAAAAAAAAAAAAAAAAAAAAAAAAAAAAAAAAAAAAAAAAAAAAAAAAAAAAAAAAAAAAAAAAAAAAAA&#10;AAAAAAAAAAAAAAAAAAAAAAAAAAAAAAAAAAAAAAAAAAAAAAAAAAAAAAAAAAAAAAAAAAAAAAAAAAAA&#10;AAAAcwAAAP8AAAC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gAAADxAAAA/wAAAP8AAAD/AAAA7QAAALMAAACzAAAAK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AAAAD/A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HAAAA/wAAAEMAAAAAAAAAAAAAAAAAAACR&#10;AAAA9QAAABcAAAAAAAAAAAAAAAAAAAApAAAA/wAAA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wAAAK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lwAAAP8AAAD/AAAA/wAAAP8AAAD/AAAA/wAAAP0AAAA1AAAA&#10;AAAAAAAAAAAAAAAAAAAAAAAAAAAAAAAAAAAAAAAAAAAAAAAAAAAAAAAAAAAAAAAAAAAAAAAAAAAA&#10;AAAAAAAAAAAAAAAAAAAAAAAAAAAAAAAAAAAAAAAAAAAAAAAAAAAAAAAAAAAAAAAAAAAAAAAAAAAA&#10;AAAAAAAAAAAAAAAAAAAAAAAAAAAAAAAAAAAAAAAAAAAAAHMAAAD/AA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AAAAP8A&#10;AAD/AAAA/wAAAM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gAAAA/wAAAC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wAAAP8AAABDAAAAAAAAAAAAAAAAAAAAoQAAAP8AAAAeAAAAAAAAAAAAAAAAAAAAKQ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AAAAD/AAAA&#10;o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CgAAAA/wAAAK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iAAAAP8AAAC4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kAAACj&#10;AAAA/gAAAP8AAAD/AAAA/wAAAPsAAAB/AAAAAAAAAAAAAAAAAAAAAAAAAAAAAAAAAAAAAAAAAAAA&#10;AAAAAAAAAAAAAAAAAAAAAAAAAAAAAAAAAAAAAAAAAAAAAAAAAAAAAAAAAAAAAAAAAAAAAAAAAAAA&#10;AAAAAAAAAAAAAAAAAAAAAAAAAAAAAAAAAAAAAAAAAAAAAAAAAAAAAAAAAAAAAAAAAAAAAAAAAAAA&#10;AAAAAAAAAABzAAAA/wAAAI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wAAAD/AAAA/wAAAP8AAAD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AAAAP8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cAAAD/AAAAQwAAAAAAAAAAAAAA&#10;AAAAAKEAAAD/AAAAHgAAAAAAAAAAAAAAAAAAACkAAAD/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A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3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kAAABaAAAAdAAAAFoAAAAfAAAAAAAA&#10;AAAAAAAAAAAAAAAAAAAAAAAAAAAAAAAAAAAAAAAAAAAAAAAAAAAAAAAAAAAAAAAAAAAAAAAAAAAA&#10;AAAAAAAAAAAAAAAAAAAAAAAAAAAAAAAAAAAAAAAAAAAAAAAAAAAAAAAAAAAAAAAAAAAAAAAAAAAA&#10;AAAAAAAAAAAAAAAAAAAAAAAAAAAAAAAAAAAAAAAAAAAAAAAAAAAAcwAAAP8A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L&#10;AAAA/wAAAP8AAAD/AAAAx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AAAAD/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HAAAA/wAAAEMAAAAAAAAAAAAAAAAAAAChAAAA/wAAAB4AAAAAAAAAAAAAAAAA&#10;AAApAAAA/wAAAK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sAAA&#10;AP8AAADg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OAAAAD/AAAA&#10;4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YAAAA/wAAAM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AAAACVAAAAAAAAAAAAAABfAAAAkAAAABEAAAAAAAAAAAAAAAAAAAAAAAAAAAAAAAAAAAAA&#10;AAAAAAAAAAAAAAAAAAAAAAAAAAAAAAAAAAAAAAAAAAAAAAAAAAAAAAAAAAAAAAAAAAAAAAAAAAAA&#10;AAAAAAAAAAAAAAAAAAAAAAAAAAAAAAAAAAAAAAAAAAAAAAAAAAAAAAAAAAAAAAAAAAAAAAAAAAAA&#10;AAAAAAAAAAAAAAAAAHMAAAD/AAAAh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KwAAAP8AAAD/AAAA/wAAAM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AAAA/w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wAAAP8AAABDAAAAAAAA&#10;AAAAAAAAAAAAoQAAAP8AAAAeAAAAAAAAAAAAAAAAAAAAKQ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A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cAAAD/AAAA9wAAAAMAAAAAAAAAkgAAAP8A&#10;AADsAAAAKgAAAAAAAAAAAAAAAAAAAAAAAAAAAAAAAAAAAAAAAAAAAAAAAAAAAAAAAAAAAAAAAAAA&#10;AAAAAAAAAAAAAAAAAAAAAAAAAAAAAAAAAAAAAAAAAAAAAAAAAAAAAAAAAAAAAAAAAAAAAAAAAAAA&#10;AAAAAAAAAAAAAAAAAAAAAAAAAAAAAAAAAAAAAAAAAAAAAAAAAAAAAAAAAABzAAAA/wAAA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sAAAD/AAAA/wAAAP8AAAD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AAAAP8AAA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AAAD/AAAA9gAAAPMAAADzAAAA8wAAAP8AAAD/AAAA+AAAAPMAAADz&#10;AAAA8wAAAPkAAAD/AAAAo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D/AAAAo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FAAAA/wAAAOUAAAATAAAAAAAAAHIAAAD1AAAA/wAAAIAAAAAAAAAAAAAAAAAAAAAAAAAA&#10;AAAAAAAAAAAAAAAAAAAAAAAAAAAAAAAAAAAAAAAAAAAAAAAAAAAAAAAAAAAAAAAAAAAAAAAAAAAA&#10;AAAAAAAAAAAAAAAAAAAAAAAAAAAAAAAAAAAAAAAAAAAAAAAAAAAAAAAAAAAAAAAAAAAAAAAAAAAA&#10;AAAAAAAAAAAAAAAAAAAAAAAAcw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3QAAAP8AAAD/AAAAx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AAAAD/&#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5AAAA/wAAAP8A&#10;AAD/AAAA/wAAAP8AAAD/AAAA/wAAAP8AAAD/AAAA/wAAAP8AAAD/AAAA/wAAAJ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wAAAK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OAAAA+wAAAPYAAAAOAAAAAAAAAAAAAAAA&#10;AAAATAAAAP8AAADMAAAAAAAAAAAAAAAAAAAAAAAAAAAAAAAAAAAAAAAAAAAAAAAAAAAAAAAAAAAA&#10;AAAAAAAAAAAAAAAAAAAAAAAAAAAAAAAAAAAAAAAAAAAAAAAAAAAAAAAAAAAAAAAAAAAAAAAAAAAA&#10;AAAAAAAAAAAAAAAAAAAAAAAAAAAAAAAAAAAAAAAAAAAAAAAAAAAAAAAAAAAAAAAAAHMAAAD/AAAA&#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UAAAD/AAAA/wAAAM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AAAA/w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CYAAAAnAAAAJwAAACcAAAAnAAAAJwAAACcAAAAnAAAA&#10;JwAAACcAAAAnAAAAJwAAACYA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QAAAP8AAAD3AAAAEgAAAAAAAAAAAAAAAAAAAFgAAAD/AAAA6wAAAAAAAAAAAAAAAAAA&#10;AAAAAAAAAAAAAAAAAAAAAAAAAAAAAAAAAAAAAAAAAAAAAAAAAAAAAAAAAAAAAAAAAAAAAAAAAAAA&#10;AAAAAAAAAAAAAAAAAAAAAAAAAAAAAAAAAAAAAAAAAAAAAAAAAAAAAAAAAAAAAAAAAAAAAAAAAAAA&#10;AAAAAAAAAAAAAAAAAAAAAAAAAAAAAABzAAAA/wAAAI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dAAAA/wAAAP8AAAD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AAAAP8A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b&#10;AAAAUgAAAB8AAAAAAAAAAAAAAAAAAAAAAAAAAAAAAAAAAAAAAAAAIQAAAGEAAAA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A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wAAAA/wAAAL4AAABpAAAA&#10;PwAAAGIAAADgAAAA/wAAALoAAAAAAAAAAAAAAAAAAAAAAAAAAAAAAAAAAAAAAAAAAAAAAAAAAAAA&#10;AAAAAAAAAAAAAAAAAAAAAAAAAAAAAAAAAAAAAAAAAAAAAAAAAAAAAAAAAAAAAAAAAAAAAAAAAAAA&#10;AAAAAAAAAAAAAAAAAAAAAAAAAAAAAAAAAAAAAAAAAAAAAAAAAAAAAAAAAAAAAAAAAAAAAAAAcw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AAAAP8AAAD/AAAAx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AAAAD/A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2QAAAP8AAABdAAAAAAAAAAAAAAAAAAAAAAAA&#10;AAAAAAAAAAAAAAAAADoAAAD/AAAA5gAAAA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wAAAK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gAAAP8AAAD/AAAA/wAAAP8AAAD/AAAA/wAAAP4AAABFAAAAAAAAAAAA&#10;AAAAAAAAAAAAAAAAAAAAAAAAAAAAAAAAAAAAAAAAAAAAAAAAAAAAAAAAAAAAAAAAAAAAAAAAAAAA&#10;AAAAAAAAAAAAAAAAAAAAAAAAAAAAAAAAAAAAAAAAAAAAAAAAAAAAAAAAAAAAAAAAAAAAAAAAAAAA&#10;AAAAAAAAAAAAAAAAAAAAAAAAAAAAAAAAAAAAAHMAAAD/AAAAh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gAAAL0AAAD/AAAA&#10;/wAAAPAAAABX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gAAAA/w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wAAAP8AAADKAAAAAQAAAAAAAAAAAAAAAAAAAAAAAAAAAAAAAAAAAAAAAAAAAAAArAAAAP8AAAB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AAAB9AAAA9gAA&#10;AP8AAAD/AAAA/wAAAOcAAABZAAAAAAAAAAAAAAAAAAAAAAAAAAAAAAAAAAAAAAAAAAAAAAAAAAAA&#10;AAAAAAAAAAAAAAAAAAAAAAAAAACCAAAA8QAAAJ0AAAAAAAAAAAAAAAAAAAAAAAAAAAAAAAAAAAAA&#10;AAAAAAAAAEwAAADFAAAA5gAAAL8AAAA7AAAAAAAAAAAAAAAAAAAAAAAAAAAAAAAAAAAAAAAAAAAA&#10;AABzAAAA/wAAAI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wAAAMEAAAD/AAAA/wAAAP8AAAD/AAAA+wAAAG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AAAAP8A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QAAAD/AAAAYwAAAAAAAAAAAAAAAAAAAAAA&#10;AAAAAAAAAAAAAAAAAAAAAAAAAAAAAEoAAAD/AAAA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AAAAo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wAAAAyAAAASgAAACoAAAAGAAAAAAAAAAAAAAAA&#10;AAAAAAAAAAAAAAAAAAAAAAAAAAAAAAAAAAAAAAAAAAAAAAAAAAAAAAAAAAAAAABOAAAA/gAAAP8A&#10;AACoAAAAAAAAAAAAAAAAAAAAAAAAAAAAAAAAAAAAAAAAADgAAAD+AAAA/wAAAP8AAAD/AAAA+gAA&#10;ACMAAAAAAAAAAAAAAAAAAAAAAAAAAAAAAAAAAAAAAAAAcw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IAAAD/AAAA/wAA&#10;AP8AAAD/AAAA/wAAAP8AAADnAAAAD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AAAAD/A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uAAAA/wAAADwAAAAAAAAAAAAAAAAAAAAAAAAAAAAAAAAAAAAAAAAAAAAAAAAAAAAnAAAA&#10;/wAAAM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AAAA/wAAAK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ATAAAAIgAAACMAAAAjAAAAIwAAACMAAAAaAAAAAAAAAAAAAAAAAAAAAAAAAAAAAAAAAAAAAAAA&#10;AAAAAAAAAAAAAAAAABEAAAClAAAA/gAAAP8AAAD/AAAAqAAAAAAAAAAAAAAAAAAAAAAAAAAAAAAA&#10;AAAAAAAAAACsAAAA/wAAALUAAAAPAAAAzQAAAP8AAACSAAAAAAAAAAAAAAAAAAAAAAAAAAAAAAAA&#10;AAAAAAAAAHMAAAD/AAAA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rAAAA/wAAAP8AAAD/AAAA/wAAAP8AAAD/AAAA/wAAAF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AAAA/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kQAAAP8AAABdAAAAAAAAAAAAAAAA&#10;AAAAAAAAAAAAAAAAAAAAAAAAAAAAAAAAAAAARwAAAP8AAAC3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AAAADiAAAA/wAAAP8AAAD/AAAA/wAAAP8AAAD/AAAA&#10;wwAAAAAAAAAAAAAAAAAAAAAAAAAAAAAAAAAAAAAAAAAAAAAAAAAAAAAAAAA7AAAA/wAAAN0AAADN&#10;AAAA/wAAAKgAAAAAAAAAAAAAAAAAAAAAAAAAAAAAAAAAAAAAAAAA6wAAAP8AAABYAAAAAAAAAHAA&#10;AAD/AAAA0gAAAAAAAAAAAAAAAAAAAAAAAAAAAAAAAAAAAAAAAABzAAAA/wAAAI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QAAAP8A&#10;AAD/AAAA/wAAAP8AAAD/AAAA/wAAAP8AAAB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4AAAAP8AAA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8AAAD/AAAAuwAAAAMAAAAAAAAAAAAAAAAAAAAAAAAAAAAAAAAAAAAAAAAAAAAA&#10;AJ8AAAD/AAAA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AYAAAA0AAAAIQAAAAAAAAAAAAAAAAAAAAAAAAAAAAAA&#10;AAAAAAoAAAAnAAAAJwAAACcAAAAkAAAADAAAAAAAAAAAAAAAAAAAAAYAAAA1AAAAKQAAAAAAAAAA&#10;AAAAAAAAAAAAAAAAAAAAAAAAAAAAAAALAAAANgAAAC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AAAAo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k&#10;AAAA/wAAAP8AAAD/AAAA/wAAAP8AAAD/AAAA/wAAAMMAAAAAAAAAAAAAAAAAAAAAAAAAAAAAAAAA&#10;AAAAAAAAAAAAAAAAAAAAAAAALAAAAHsAAAAHAAAAkgAAAP8AAACoAAAAAAAAAAAAAAAAAAAAAAAA&#10;AAAAAAAAAAAABgAAAP4AAAD/AAAAPgAAAAAAAABXAAAA/wAAAOsAAAAAAAAAAAAAADEAAAB7AAAA&#10;ewAAAHsAAAB7AAAAtwAAAP8AAAC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gAAAD/AAAA/wAAAP8AAAD/AAAA/wAAAP8AAADsAAAA&#10;E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AAAAD/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8QAAAP8AAACcAAAA&#10;EAAAAAAAAAAAAAAAAAAAAAAAAAAAAAAABQAAAHcAAAD/AAAA/wAAAE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BH&#10;AAAA/wAAANIAAAAAAAAAAAAAAAAAAAAAAAAAAAAAAAAAAAC4AAAA/wAAAP8AAAD/AAAA/wAAAP4A&#10;AADDAAAAPAAAAAAAAAA0AAAA/wAAAP0AAAAZAAAAAAAAAAAAAAAAAAAAAAAAAAAAAAAAAAAAhQAA&#10;AP8AAACs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wAA&#10;AK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eAAAA/wAAAP8AAACUAAAAWAAAAFAAAABPAAAATwAA&#10;AE8AAAA8AAAAAAAAAAAAAAAAAAAAAAAAAAAAAAAAAAAAAAAAAAAAAAAAAAAAAAAAAAAAAAAAAAAA&#10;AAAAAJIAAAD/AAAAqAAAAAAAAAAAAAAAAAAAAAAAAAAAAAAAAAAAABsAAAD/AAAA/wAAADcAAAAA&#10;AAAAUAAAAP8AAAD/AAAAAgAAAAAAAABmAAAA/wAAAP8AAAD/AAAA/wAAAP8AAAD/AAAA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M&#10;AAAAygAAAP8AAAD/AAAA/wAAAP8AAAD+AAAAe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gAAAA/w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YAAAD/AAAA/wAAAPIAAACaAAAAcwAAAFgAAABqAAAAiwAAAOEA&#10;AAD/AAAA/wAAAK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RwAAAP8AAADSAAAAAAAAAAAAAAAAAAAAAAAA&#10;AAAAAAAAAAAAxwAAAP8AAADDAAAAoAAAALAAAADwAAAA/wAAAPoAAAA+AAAAAgAAAOQAAAD/AAAA&#10;bgAAAAAAAAAAAAAAAAAAAAAAAAAAAAAAAAAAANoAAAD/AAAAXg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P8A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PwAAADbAAAAAAAAAAAAAAAAAAAAAAAAAAAAAAAAAAAAAAAAAAAAAAAAAAAAAAAAAAAAAAAA&#10;AAAAAAAAAAAAAAAAAAAAAAAAAAAAAAAAAAAAAAAAAAAAAACSAAAA/wAAAKgAAAAAAAAAAAAAAAAA&#10;AAAAAAAAAAAAAAAAAAAMAAAA/wAAAP8AAAA7AAAAAAAAAFUAAAD/AAAA8gAAAAAAAAAAAAAAMgAA&#10;AH4AAAB+AAAAfgAAAH4AAAC4AAAA/wAAAI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gAAACwAAAA/wAAAP8AAAD6AAAAZ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AAAAP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wAA&#10;AOgAAAD/AAAA/wAAAP8AAAD/AAAA/wAAAP8AAAD/AAAA/gAAAKQAAAA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EcAAAD/AAAA0gAAAAAAAAAAAAAAAAAAAAAAAAAAAAAAAAAAAMcAAAD/AAAAUgAAAAAAAAAA&#10;AAAAEAAAANAAAAD/AAAAwAAAAAAAAACNAAAA/wAAAMUAAAAAAAAAAAAAAAAAAAAAAAAAAAAAAC8A&#10;AAD/AAAA9gAAAA0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D/AAAAo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3AAAA+wAAACkAAAAAAAAAAAAAAAAA&#10;AAAAAAAAAAAAAAAAAAAAAAAAAAAAAAAAAAAAAAAAAAAAAAAAAAAAAAAAAAAAAAAAAAAAAAAAAAAA&#10;AAAAAAAAAAAAkgAAAP8AAACoAAAAAAAAAAAAAAAAAAAAAAAAAAAAAAAAAAAAAAAAAPUAAAD/AAAA&#10;TgAAAAAAAABoAAAA/wAAANgAAAAAAAAAAAAAAAAAAAAAAAAAAAAAAAAAAAAAAAAAcw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gAAAP8AAAD/AAAA8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AAAAD/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AAAAdAAAAKcAAADMAAAA7gAAAN4AAAC7&#10;AAAAlgAAAD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AA/wAAAK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QAAAP8AAAD0AAAAsgAAAKEAAACdAAAAnQAAAJ0AAAB4AAAAAAAAAAAAAAAAAAAA&#10;AAAAAAAAAAAAAAAAAAAAAAAAAAAAAAAAAAAAAAAAAAAAAAAAAAAAAJIAAAD/AAAAqAAAAAAAAAAA&#10;AAAAAAAAADoAAAA6AAAACQAAAAAAAADIAAAA/wAAAJYAAAAAAAAArQAAAP8AAACqAAAAAAAAAAAA&#10;AAAAAAAAAAAAAAAAAAAAAAAAAAAAAHMAAAD/AAAAh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IAAAD/AAAA/wAAAPw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AAAA/wAAA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QAAADkA&#10;AABWAAAARQAAABIAAAAAAAAAAAAAAAAAAAAAAAAAAAAAAAAAAAAAAAAAAAAAAAAAAAAAAAAAAAAA&#10;AA4AAAA+AAAAIgAAAAAAAAAAAAAAAAAAAAAAAAAAAAAAAAAAAAYAAAA6AAAAVgAAAEY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AAAAP8AAAC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oAAAD/AAAA/wAAAP8AAAD/&#10;AAAA/wAAAP8AAAD/AAAAwwAAAAAAAAAAAAAAAAAAAAAAAAAAAAAAAAAAAAAAAAAAAAAAAAAAAAAA&#10;AAAAAAAAAAAAAAAAAACSAAAA/wAAAKgAAAAAAAAAAAAAAAIAAAD/AAAA/wAAADkAAAAAAAAAXgAA&#10;AP8AAAD8AAAA0QAAAP8AAAD/AAAAOwAAAAAAAAAAAAAAAAAAAAAAAAAAAAAAAAAAAAAAAABzAAAA&#10;/wAAAI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AAAA/wAAAP8AAAD/AAAAI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AAAAP8A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UAAAAnAAAAP0AAAD/AAAA/wAAAP8AAAD6AAAAJQAAAAAAAAAAAAAA&#10;AAAAAAAAAAAAAAAAAAAAAAAAAAAAAAAAAAAAAFEAAADmAAAA/wAAAK8AAAAAAAAAAAAAAAAAAAAA&#10;AAAAAAAAAHgAAADvAAAA/wAAAP8AAAD/AAAA/QAAAJYAAAA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D/AAAAo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MAAAA1QAAANUAAADVAAAA1QAAANUAAADVAAAA1QAAAKIAAAAAAAAAAAAA&#10;AAAAAAAAAAAAAAAAAAAAAAAAAAAAAAAAAAAAAAAAAAAAAAAAAAAAAAAAAAAAkAAAAP8AAACnAAAA&#10;AAAAAAAAAAACAAAA/gAAAP8AAAA5AAAAAAAAAAIAAACEAAAA+QAAAP8AAAD4AAAAdAAAAAAAAAAA&#10;AAAAAAAAAAAAAAAAAAAAAAAAAAAAAAAAAAAAcwAAAP8A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gAAAP8AAAD/&#10;AAAA/wAAAD4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AAAAD/AAAA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JAAAAzAAAAP8AAADo&#10;AAAAmQAAAG0AAACKAAAAzQAAACkAAAAAAAAAAAAAAAAAAAAAAAAAAAAAAAAAAAAAAAAAGQAAAK0A&#10;AAD/AAAA/wAAAP8AAACvAAAAAAAAAAAAAAAAAAAAAAAAAB4AAAD/AAAA8gAAAJ0AAAB8AAAAvAAA&#10;AP8AAAD/AAAAa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wAAAK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AAAAlAAAABQAAAAAAAAAAAAAAAAAAAAAAAAAAAAAAAAAAAAAAAAAAAAAAAAAA&#10;AHMAAAD/AAAAh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IAAAD/AAAA/wAAAP8AAAB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gAAAA/wAAA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P8AAADYAAAAHAAAAAAAAAAAAAAAAAAAAAAAAAAAAAAAAAAA&#10;AAAAAAAAAAAAAAAAAAAAAAAAAAAAAAAAALgAAAD/AAAAvgAAAJUAAAD/AAAArwAAAAAAAAAAAAAA&#10;AAAAAAAAAAANAAAAgwAAABIAAAAAAAAAAAAAAAAAAAC5AAAA/wAAAL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P8A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eAAAAQwAAAEwAAABKAAAASAAAAFMAAABwAAAAiwAAAAAA&#10;AAAAAAAAAAAAAAAAAAAAAAAAAAAAAAAAAAAAAAAAAAAAAAAAAAAAAAAAAAAAAAAAAAAAAAAAAAAA&#10;AAAAAAAAAAAAAAAAAAAAAAAAAAAAAAAAAAAAAAAAAAAAAAAAAAAAAAAAAAAAAAAAAAAAAAAAAAAA&#10;AAAAAAAAAAAAAAAAAAAAAAAAAAAAAAAAAAAAAAAAAABzAAAA/wAAAI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AAAA&#10;/wAAAP8AAAD/AAAAc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4AAAAP8AAA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AAAAOgAAAD/AAAA&#10;RwAAAAAAAAAAAAAAAAAAAAAAAAAAAAAAAAAAAAAAAAAAAAAAAAAAAAAAAAAAAAAAAAAAAAAAAAB6&#10;AAAAVgAAAAAAAABqAAAA/wAAAK8AAAAAAAAAAAAAAAAAAAAAAAAAAAAAAAAAAAAAAAAAAAAAAAAA&#10;AAAAAAAAgQAAAP8AAAD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D/A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YAAAA/gAA&#10;AP8AAAD/AAAA/wAAAP8AAAD/AAAA/wAAAMMAAAAAAAAAAAAAAAAAAAAAAAAAAAAAAAAAAAAAAAAA&#10;AAAAAAAAAAAAAAAAAAAAAAAAAAAAAAAAAAAAAAAAAAAAAAAAAAAAAAAAAAAAAAAAAAAAAAAAAAAA&#10;AAAAAAAAAAAAAAAAAAAAAAAAAAAAAAAAAAAAAAAAAAAAAAAAAAAAAAAAAAAAAAAAAAAAAAAAAAAA&#10;AAAAAAAAcwAAAP8A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gAAAP8AAAD/AAAA/wAAAI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AAAAD/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BHAAAA/wAA&#10;ANIAAAAAAAAAAAAAAAAAAAAAAAAAAAAAAAAAAADHAAAA/wAAAFIAAAAAAAAAAAAAAAAAAAAAAAAA&#10;AAAAAAAAAAAAAAAAAAAAAAAAAAAZAAAA/QAAAP8AAAAoAAAAggAAAP8AAACP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8AAAD/AAAA5AAAAAEAAAAAAAAAAAAAAAAAAAAAAAAAAAAAAAAA&#10;AAAAAAAAAAAAAAAAAAAAAAAAAAAAAAAAAAAAAAAAAAAAAAAAAAAAAAAAagAAAP8AAACvAAAAAAAA&#10;AAAAAAAAAAAAAAAAAAAAAAAAAAAAAAAAAAAAAAAAAAAAAgAAAMQAAAD/AAAAm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AAAA/wAAAK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wAAAP8AAAD/AAAA/wAAAP8AAAD/AAAA/wAAAP8AAACU&#10;AAAAAAAAAAAAAAAAAAAAAAAAAAAAAAAAAAAAAAAAAAAAAAAAAAAAAAAAAAAAAAAAAAAAAAAAAAAA&#10;AAAAAAAAAAAAAAAAAAAAAAAAAAAAAAAAAAAAAAAAAAAAAAAAAAAAAAAAAAAAAAAAAAAAAAAAAAAA&#10;AAAAAAAAAAAAAAAAAAAAAAAAAAAAAAAAAAAAAAAAAAAAAAAAAHMAAAD/AAAAh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IAAAD/AAAA/wAAAP8AAAC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AA/wAAAC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RwAAAP8AAADSAAAAAAAAAAAAAAAAAAAAAAAAAAAAAAAA&#10;AAAAxwAAAP8AAABSAAAAAAAAAAAAAAAAAAAAAAAAAAAAAAAAAAAAAAAAAAAAAAAAAAAAAAAAALwA&#10;AAD/AAAAfwAAANcAAAD/AAAANQ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dAAAA/wAA&#10;AMYAAABlAAAAqQAAAMQAAAC2AAAAhAAAABMAAAAAAAAAAAAAAAAAAAAAAAAAAAAAAAAAAAAAAAAA&#10;AAAAAAAAAAAAAAAAAAAAAGoAAAD/AAAArwAAAAAAAAAAAAAAAAAAAAAAAAAAAAAAAAAAABcAAAAf&#10;AAAAQQAAALAAAAD/AAAA7gAAAC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AAAAP8A&#10;AAD6AAAARAAAAOEAAADZAAAAJwAAAJIAAAD/AAAAWQAAAAAAAAAAAAAAAAAAAAAAAAAAAAAAAAAA&#10;AAAAAAAAAAAAAAAAAAAAAAAAAAAAAAAAAAAAAAAAAAAAAAAAAAAAAAAAAAAAAAAAAAAAAAAAAAAA&#10;AAAAAAAAAAAAAAAAAAAAAAAAAAAAAAAAAAAAAAAAAAAAAAAAAAAAAAAAAAAAAAAAAAAAAAAAAAAA&#10;AAAAAAAAAAAAAABzAAAA/wAAAI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AAAA/wAAAP8AAAD/AAAAy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AAAAP8A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EcA&#10;AAD/AAAA0gAAAAAAAAAAAAAAAAAAAAAAAAAAAAAAAAAAAMcAAAD/AAAAUgAAAAAAAAAAAAAAAAAA&#10;AAAAAAAAAAAAAAAAAAAAAAAAAAAAAAAAAAAAAABiAAAA/wAAAPcAAAD/AAAA2w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wAAAP8AAAD/AAAA/wAAAP8AAAD6AAAA/wAAAP8AAADo&#10;AAAAHgAAAAAAAAAAAAAAAAAAAAAAAAAAAAAAAAAAAAAAAAAAAAAAAAAAAAAAAABqAAAA/wAAAK8A&#10;AAAAAAAAAAAAAAAAAAAAAAAAAAAAABYAAAD/AAAA/wAAAP8AAAD/AAAA/QAAAE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D/AAAA&#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cAAAD/AAAA1QAAAAAAAACgAAAA/QAAABUAAAAHAAAA&#10;9QAAAMcAAAAAAAAAAAAAAAAAAAAAAAAAAAAAAAAAAAAAAAAAAAAAAAAAAAAAAAAAAAAAAAAAAAAA&#10;AAAAAAAAAAAAAAAAAAAAAAAAAAAAAAAAAAAAAAAAAAAAAAAAAAAAAAAAAAAAAAAAAAAAAAAAAAAA&#10;AAAAAAAAAAAAAAAAAAAAAAAAAAAAAAAAAAAAAAAAAAAAAAAAAAAAAAAAcwAAAP8A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sA&#10;AAChAAAAswAAAP8AAAD/AAAA/gAAAPwAAACjAAAA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AAAAD/A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BHAAAA/wAAAPkAAADbAAAA2wAAANsAAADbAAAA&#10;2QAAABsAAADHAAAA/wAAAFIAAAAAAAAAAAAAAAAAAAAAAAAAAAAAAAAAAAAAAAAAAAAAAAAAAAAA&#10;AAAAEAAAAPgAAAD/AAAA/wAAAIE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gA&#10;AAD/AAAA6gAAAGUAAAASAAAAAQAAADQAAADfAAAA/wAAAJkAAAAAAAAAAAAAAAAAAAAAAAAAAAAA&#10;AAAAAAAAAAAAAAAAAAAAAAAAAAAAagAAAP8AAACvAAAAAAAAAAAAAAAAAAAAAAAAAAAAAAAGAAAA&#10;lgAAAJ0AAAC2AAAA7QAAAP8AAAD7AAAAa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wAAA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R&#10;AAAA/wAAAPkAAABEAAAAZAAAAP8AAACKAAAASwAAAP4AAADpAAAAAAAAAAAAAAAAAAAAAAAAAAAA&#10;AAAAAAAAAAAAAAAAAAAAAAAAAAAAAAAAAAAAAAAAAAAAAAAAAAAAAAAAAAAAAAAAAAAAAAAAAAAA&#10;AAAAAAAAAAAAAAAAAAAAAAAAAAAAAAAAAAAAAAAAAAAAAAAAAAAAAAAAAAAAAAAAAAAAAAAAAAAA&#10;AAAAAAAAAAAAAAAAAAAAAHMAAAD/AAAAh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rAAAA/wAAAP8AAAD/AAAA/wAAAP8AAAD/AAAA&#10;/wAAAD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AAAA/w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KwAAAPgAAAD/AAAA/wAAAP8AAAD/AAAA/wAAAP4AAAAeAAAAwgAAAP8AAABNAAAAAAAAAAAA&#10;AAAAAAAAAAAAAAAAAAAAAAAAAAAAAAAAAAAAAAAAAAAAAAAAAACpAAAA/wAAAPsAAAAm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vAAAA/wAAALcAAAAAAAAAAAAAAAAAAAAAAAAA&#10;ZQAAAP8AAADQAAAAAAAAAAAAAAAAAAAAAAAAAAAAAAAAAAAAAAAAAAAAAAAAAAAAAAAAAGoAAAD/&#10;AAAArwAAAAAAAAAAAAAAAAAAAAAAAAAAAAAAAAAAAAAAAAAAAAAAAAAAAAsAAAClAAAA/wAAAPsA&#10;AAAl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kAAAD/AAAAvgAAABoAAAD/AAAA/wAA&#10;AP8AAAD/AAAAogAAAAAAAAAAAAAAAAAAAAAAAAAAAAAAAAAAAAAAAAAAAAAAAAAAAAAAAAAAAAAA&#10;AAAAAAAAAAAAAAAAAAAAAAAAAAAAAAAAAAAAAAAAAAAAAAAAAAAAAAAAAAAAAAAAAAAAAAAAAAAA&#10;AAAAAAAAAAAAAAAAAAAAAAAAAAAAAAAAAAAAAAAAAAAAAAAAAAAAAAAAAAAAAABzAAAA/wAAAI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wAAAP8AAAD/AAAA/wAAAP8AAAD/AAAA/wAAAP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AAAAP8A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ANAAAAAAAAAAAAAAAAAAAAAAAAAAAAAAAAAAAAAAAAAAAAAAAAAAAA&#10;AAAAAAAAAAAAAAAAAQAAAA8AAAA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wAAAP8AAADLAAAAAAAAAAAAAAAAAAAAAAAAAEgAAAD/AAAA3gAAAAAAAAAAAAAAAAAAAAAA&#10;AAAAAAAAAAAAAAAAAAAAAAAAAAAAAAAAAABqAAAA/wAAAK8AAAAAAAAAAAAAAAAAAAAAAAAAAAAA&#10;AAAAAAAAAAAAAAAAAAAAAAAAAAAACwAAAPsAAAD/AAAAX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D/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AAAAJIAAAAAAAAAkAAAAP8AAAD/AAAA7QAAAD0AAAAAAAAAAAAAAAAAAAAA&#10;AAAAAAAAAAAAAAAAAAAAAAAAAAAAAAAAAAAAAAAAAAAAAAAAAAAAAAAAAAAAAAAAAAAAAAAAAAAA&#10;AAAAAAAAAAAAAAAAAAAAAAAAAAAAAAAAAAAAAAAAAAAAAAAAAAAAAAAAAAAAAAAAAAAAAAAAAAAA&#10;AAAAAAAAAAAAAAAAAAAAAAAAAAAAcwAAAP8A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kAAABVAAAAVQAAAFUAAABVAAAAwwAA&#10;AP8AAACPAAAAF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AA&#10;AAD/A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UAAAD/AAAA+AAAAA4AAAAAAAAAAAAA&#10;AAAAAABoAAAA/wAAAL8AAAAAAAAAAAAAAAAAAAAAAAAAAAAAAAAAAAAAAAAAAAAAAAAAAAAAAAAA&#10;agAAAP8AAACvAAAAAAAAAAAAAAAAAAAAAAAAAAAAAAAAAAAAAAAAAAAAAAAAAAAAAAAAAAMAAAD3&#10;AAAA/wAAAF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K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AAAAAAEA&#10;AAA3AAAAVgAAAAkAAAAAAAAAAAAAAAAAAAAAAAAAAAAAAAAAAAAAAAAAAAAAAAAAAAAAAAAAAAAA&#10;AAAAAAAAAAAAAAAAAAAAAAAAAAAAAAAAAAAAAAAAAAAAAAAAAAAAAAAAAAAAAAAAAAAAAAAAAAAA&#10;AAAAAAAAAAAAAAAAAAAAAAAAAAAAAAAAAAAAAAAAAAAAAAAAAAAAAAAAAAAAAAAAAAAAAHMAAAD/&#10;AAAA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sAAAD/AAAAc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AAAA/w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AAAA6gAAAP8AAAB+AAAAAAAAAAAAAAAWAAAA2wAAAP8AAAB7AAAAAAAAAAAAAABo&#10;AAAAowAAACwAAAAAAAAAAAAAAAAAAAAAAAAAAAAAAGoAAAD/AAAArwAAAAAAAAAAAAAAAAAAAAAA&#10;AABMAAAAbwAAAAoAAAAAAAAAAAAAAAAAAAB7AAAA/wAAAP8AAAAl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A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WwAAAIQAAACVAAAAdwAAAD0AAAAAAAAAAAAAAAAAAAAAAAAA&#10;AAAAAAAAAAAAAAAAAAAAAAAAAAAAAAAAAAAAAAAAAAAAAAAAAAAAAAAAAAAAAAAAAAAAAAAAAAAA&#10;AAAAAAAAAAAAAAAAAAAAAAAAAAAAAAAAAAAAAAAAAAAAAAAAAAAAAAAAAAAAAAAAAAAAAAAAAAAA&#10;AAAAAAAAAAAAAAAAAAAAAAAAAAAAAAAAAABzAAAA/wAAAI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xAAAA/wAAAIw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AAAAP8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YAAAD/AAAA/wAAALsA&#10;AACkAAAA6AAAAP8AAADdAAAACQAAAAAAAAAAAAAA9AAAAP8AAAB/AAAAAAAAAAAAAAB1AAAAvAAA&#10;ALwAAADYAAAA/wAAAOoAAAC8AAAAvAAAAGAAAAAAAAAAgAAAAP8AAADzAAAAtQAAAKIAAADPAAAA&#10;/wAAAP8AAAC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D/AAAAo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oAAAA3QAAAP8AAAD/&#10;AAAA/wAAAP8AAAD/AAAAswAAAAcAAAAAAAAAAAAAAAAAAAAAAAAAAAAAAAAAAAAAAAAAAAAAAAAA&#10;AAAAAAAAAAAAAAAAAAAAAAAAAAAAAAAAAAAAAAAAAAAAAAAAAAAAAAAAAAAAAAAAAAAAAAAAAAAA&#10;AAAAAAAAAAAAAAAAAAAAAAAAAAAAAAAAAAAAAAAAAAAAAAAAAAAAAAAAAAAAAAAAAAAAAAAAAAAA&#10;cw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SwAAAP8AAAC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AAAAD/A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gAAAPMAAAD/AAAA/wAAAPMAAAClAAAAEQAAAAAAAAAAAAAA&#10;AAAAANMAAAD9AAAAXAAAAAAAAAAAAAAApQAAAP8AAAD/AAAA/wAAAP8AAAD/AAAA/wAAAP8AAACD&#10;AAAAAAAAAB0AAACmAAAA8wAAAP8AAAD/AAAA/wAAAOUAAABtAAAAB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wAAAK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AAAAP8AAAD/AAAA/AAAAPUAAAD/AAAA/wAAAP8AAACMAAAAAAAA&#10;AAAAAAAAAAAAAAAAAAAAAAAAAAAAAAAAAAAAAAAAAAAAAAAAAAAAAAAAAAAAAAAAAAAAAAAAAAAA&#10;AAAAAAAAAAAAAAAAAAAAAAAAAAAAAAAAAAAAAAAAAAAAAAAAAAAAAAAAAAAAAAAAAAAAAAAAAAAA&#10;AAAAAAAAAAAAAAAAAAAAAAAAAAAAAAAAAAAAAAAAAHMAAAD/AAAAh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UAAAD/AAAA6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gAAAA/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JAAAACQAAAABAAAAAAAAAAAAAAAAAAAAAAAAAAAAAAAGAAAADQAAAAAAAAAAAAAAAAAAAAAA&#10;AAAAAAAAAAAAAAAAAAAAAAAAAAAAAAAAAAAAAAAAAAAAAAAAAAAAAAAAAAAAAAQAAAAiAAAALwAA&#10;AB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P8AAAC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gAAAP8AAAD/AAAA&#10;fQAAAAYAAAACAAAAMwAAALQAAAD/AAAA2wAAAAAAAAAAAAAAAAAAAAAAAAAAAAAAAAAAAAAAAAAA&#10;AAAAAAAAAAAAAAAAAAAAAAAAAAAAAAAAAAAAAAAAAAAAAAAAAAAAAAAAAAAAAAAAAAAAAAAAAAAA&#10;AAAAAAAAAAAAAAAAAAAAAAAAAAAAAAAAAAAAAAAAAAAAAAAAAAAAAAAAAAAAAAAAAAAAAAAAAAAA&#10;AAAAAABzAAAA/wAAAI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9gAAAP8AAAA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AAAAP8AAA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D/AAAAo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kAAAD/AAAA6wAAAAQAAAAAAAAAAAAAAAAAAAAtAAAA/wAAAN0A&#10;AAAAAAAAAAAAAAAAAAAAAAAAAAAAAAAAAAAAAAAAAAAAAAAAAAAAAAAAAAAAAAAAAAAAAAAAAAAA&#10;AAAAAAAAAAAAAAAAAAAAAAAAAAAAAAAAAAAAAAAAAAAAAAAAAAAAAAAAAAAAAAAAAAAAAAAAAAAA&#10;AAAAAAAAAAAAAAAAAAAAAAAAAAAAAAAAAAAAAAAAAAAAAAAAcwAAAP8A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NwAAAD/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AAAAD/A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AA/wAAAK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wAA&#10;AP8AAAAvAAAAAAAAAAAAAAAAAAAAawAAAP8AAACPAAAAAAAAAAAAAAAAAAAAAAAAAAAAAAAAAAAA&#10;AAAAAAAAAAAAAAAAAAAAAAAAAAAAAAAAAAAAAAAAAAAAAAAAAAAAAAAAAAAAAAAAAAAAAAAAAAAA&#10;AAAAAAAAAAAAAAAAAAAAAAAAAAAAAAAAAAAAAAAAAAAAAAAAAAAAAAAAAAAAAAAAAAAAAAAAAAAA&#10;AAAAAAAAAAAAAHMAAAD/AA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DAAAA/wAAADo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gAAAA/w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wAAAIkAAACJAAAAiQAAALEAAAD/AAAA+QAAAL4AAACgAAAA0AAAAP4AAAD5&#10;AAAAUAAAAAAAAAAAAAAAAAAAAAAAAAAAAAAAAAAAAAAAAAAAAAAAAAAAAAAAAAAAAAAAAAAAAAAA&#10;AAAAAAAAAAAAAAAAAAAAAAAAAAAAAAAAAAAAAAAAAAAAAAAAAAAAAAAAAAAAAAAAAAAAAAAAAAAA&#10;AAAAAAAAAAAAAAAAAAAAAAAAAAAAAAAAAAAAAAAAAAAAAAAAAAAAAABzAAAA/wAAAI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QAAAP8AAABT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8AAAAP8AAACQ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DA&#10;AAAA/wAAAM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wAAAAP8A&#10;AAD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LAAAAD/AAAAx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sAAAD/AAAA/wAAAP8A&#10;AAD/AAAA/wAAAP8AAAD/AAAA/wAAAP8AAAD/AAAA/wAAAMMAAAAAAAAAAAAAAAAAAAAAAAAAAAAA&#10;AAAAAAAAAAAAAAAAAAAAAAAAAAAAAAAAAAAAAAAAAAAAAAAAAAAAAAAAAAAAAAAAAAAAAAAAAAAA&#10;AAAAAAAAAAAAAAAAAAAAAAAAAAAAAAAAAAAAAAAAAAAAAAAAAAAAAAAAAAAAAAAAAAAAAAAAAAAA&#10;AAAAAAAAAAAAAAAAAAAAcwAAAP8A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8AAAD/&#10;AAAAb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s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N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2AAAA6gAAAOoAAADqAAAA6gAAAOoAAADqAAAA6gAAAOoAAADqAAAA&#10;6gAAAOoAAACyAAAAAAAAAAAAAAAAAAAAAAAAAAAAAAAAAAAAAAAAAAAAAAAAAAAAAAAAAAAAAAAA&#10;AAAAAAAAAAAAAAAAAAAAAAAAAAAAAAAAAAAAAAAAAAAAAAAAAAAAAAAAAAAAAAAAAAAAAAAAAAAA&#10;AAAAAAAAAAAAAAAAAAAAAAAAAAAAAAAAAAAAAAAAAAAAAAAAAAAAAAAAAAAAAHMAAAD/AA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2AAAA/wAAAI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sAAAA/wAAAJ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MAAAAD/AAAAw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DA&#10;AAAA/wAAAM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QAAABuAAAAEwAAAAAAAAAAAAAAAAAAAAAAAAAAAAAAAAAAAAAAAAAAAAAAAAAAAAAA&#10;AAAAAAAAAAAAAAAAAAAAAAAAAAAAAAAAAAAAAAAAAAAAAAAAAAAAAAAAAAAAAAAAAAAAAAAAAAAA&#10;AAAAAAAAAAAAAAAAAAAAAAAAAAAAAAAAAAAAAAAAAAAAAAAAAAAAAAAAAAAAAAAAAAAAAAAAAAAA&#10;AAAAAAAAAAAAAAAAAAAAAAAAAABzAAAA/wAAAI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UgAAAP8AAAC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AAA&#10;AP8A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oAAAD/AAAA/wAAAEUAAAAAAAAAAAAA&#10;AAAAAAAAAAAAAAAAAAAAAAAAAAAAAAAAAAAAAAAAAAAAAAAAAAAAAAAAAAAAAAAAAAAAAAAAAAAA&#10;AAAAAAAAAAAAAAAAAAAAAAAAAAAAAAAAAAAAAAAAAAAAAAAAAAAAAAAAAAAAAAAAAAAAAAAAAAAA&#10;AAAAAAAAAAAAAAAAAAAAAAAAAAAAAAAAAAAAAAAAAAAAAAAAAAAAAAAAAAAAAAAAAAAAcw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sAAAD/AAAA5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AAAAD/AAAA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K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IAAAA9AAAAP8AAABFAAAAAAAAAAAAAAAAAAAAAAAAAAAAAAAAAAAAAAAAAAAAAAAA&#10;AAAAAAAAAAAAAAAAAAAAAAAAAAAAAAAAAAAAAAAAAAAAAAAAAAAAAAAAAAAAAAAAAAAAAAAAAAAA&#10;AAAAAAAAAAAAAAAAAAAAAAAAAAAAAAAAAAAAAAAAAAAAAAAAAAAAAAAAAAAAAAAAAAAAAAAAAAAA&#10;AAAAAAAAAAAAAAAAAAAAAAAAAAAAAAAAAHMAAAD/AAAAh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AA+QAAAP0AAAA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gAAAA/w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P8A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AAAAD/AAAA+wAAALQA&#10;AACVAAAAjQAAAIkAAACJAAAAaAAAAAAAAAAAAAAAAAAAAAAAAAAAAAAAAAAAAAAAAAAAAAAAAAAA&#10;AAAAAAAAAAAAAAAAAAAAAAAAAAAAAAAAAAAAAAAAAAAAAAAAAAAAAAAAAAAAAAAAAAAAAAAAAAAA&#10;AAAAAAAAAAAAAAAAAAAAAAAAAAAAAAAAAAAAAAAAAAAAAAAAAAAAAAAAAAAAAAAAAAAAAAAAAABz&#10;AAAA/wAAAI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EAAAD/AAAAH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AAAAP8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D/AAAAo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6AAAA/wAAAP8AAAD/AAAA/wAAAP8AAAD/AAAA/wAAAMMAAAAAAAAA&#10;AAAAAAAAAAAAAAAAAAAAAAAAAAAAAAAAAAAAAAAAAAAAAAAAAAAAAAAAAAAAAAAAAAAAAAAAAAAA&#10;AAAAAAAAAAAAAAAAAAAAAAAAAAAAAAAAAAAAAAAAAAAAAAAAAAAAAAAAAAAAAAAAAAAAAAAAAAAA&#10;AAAAAAAAAAAAAAAAAAAAAAAAAAAAAAAAAAAAAAAAcw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HAAAA/wAAAD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AAAAD/AAAA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AA/wAAAK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AAAAOoAAADq&#10;AAAA6gAAAOoAAADqAAAA6gAAAOoAAACyAAAAAAAAAAAAAAAAAAAAAAAAAAAAAAAAAAAAAAAAAAAA&#10;AAAAAAAAAAAAAAAAAAAAAAAAAAAAAAAAAAAAAAAAAAAAAAAAAAAAAAAAAAAAAAAAAAAAAAAAAAAA&#10;AAAAAAAAAAAAAAAAAAAAAAAAAAAAAAAAAAAAAAAAAAAAAAAAAAAAAAAAAAAAAAAAAAAAAAAAAAAA&#10;AAAAAHMAAAD/AAAA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AAAAP8AAABR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gAAAA/w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AP8A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zAAAA/wAAAI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wAAAD/AAAAd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AAAAP8A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D/A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EkAAACGAAAAoQAAAHoAAAAuAAAAAAAAAAAAAAAAAAAAAAAAAAAAAAAAAAAAAAAAAAAAAAAA&#10;AAAAAAAAAAAAAAAAAAAAAAAAAAAAAAAAAAAAAAAAAAAAAAAAAAAAAAAAAAAAAAAAAAAAAAAAAAAA&#10;AAAAAAAAAAAAAAAAAAAAAAAAAAAAAAAAAAAAAAAAAAAAAAAAAAAAAAAAAAAAAAAAAAAAAAAAAAAA&#10;AAAAAAAAAAAAcw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bAAAA/wAA&#10;AK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AAAAD/A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AAAA/wAAAK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wAAALAAAAD/AAAA/wAAAP8AAAD/AAAA+wAAAHwA&#10;AAAAAAAAAAAAAAAAAAAAAAAAAAAAAAAAAAAAAAAAAAAAAAAAAAAAAAAAAAAAAAAAAAAAAAAAAAAA&#10;AAAAAAAAAAAAAAAAAAAAAAAAAAAAAAAAAAAAAAAAAAAAAAAAAAAAAAAAAAAAAAAAAAAAAAAAAAAA&#10;AAAAAAAAAAAAAAAAAAAAAAAAAAAAAAAAAAAAAAAAAAAAAAAAAAAAAHMAAAD/AAAAh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QAAAP8AAAD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gAAAA/w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AAAAP8A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cAAAD/AAAA/wAAAP8AAAD1AAAA/wAAAP8AAAD/AAAATAAAAAAAAAAAAAAAAAAAAAAAAAAAAAAA&#10;AAAAAAAAAAAAAAAAAAAAAAAAAAAAAAAAAAAAAAAAAAAAAAAAAAAAAAAAAAAAAAAAAAAAAAAAAAAA&#10;AAAAAAAAAAAAAAAAAAAAAAAAAAAAAAAAAAAAAAAAAAAAAAAAAAAAAAAAAAAAAAAAAAAAAAAAAAAA&#10;AAAAAAAAAAAAAAAAAABzAAAA/wA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UA&#10;AAD/AAAA6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AAAAP8A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AAAAAAAAAAAAAAAAAAAAAAAAA&#10;AAwAAAAnAAAAJwAAACcAAAAnAAAAJwAAACcAAAAkAAAAAAAAAAAAAAAAAAAAIAAAACcAAAAnAAAA&#10;JwAAACcAAAAnAAAAJwAAAAgAAAA1AAAAKQAAAAAAAAAAAAAAAAAAAAAAAAAAAAAAAAAAAAAAAAAL&#10;AAAANgAAACAAAAAA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tAAAAPAAAAAUAAAAAAAAAAAAAAAAAAAAAAAAAAAAAAAAA&#10;AAAAAAAAAAAAAAQAAAAwAAAANQAAABEAAAAAAAAAAAAAAAAAAAAAAAAAAAAAAAAAAAAAAAAAAAAA&#10;AAAAAAAAAAAAAAAAAB0AAABRAAAAOAAAAAgAAAAAAAAAAAAAAAAAAAAAAAAAAAAAAAAAAAAAAAAA&#10;AAAAABoAAAA3AAAAK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D/&#10;AAAA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EAAADxAAAA/wAAAKUAAAAnAAAAAgAAADkAAADJ&#10;AAAA/wAAALoAAAAAAAAAAAAAAAAAAAAAAAAAAAAAAAAAAAAAAAAAAAAAAAAAAAAAAAAAAAAAAAAA&#10;AAAAAAAAAAAAAAAAAAAAAAAAAAAAAAAAAAAAAAAAAAAAAAAAAAAAAAAAAAAAAAAAAAAAAAAAAAAA&#10;AAAAAAAAAAAAAAAAAAAAAAAAAAAAAAAAAAAAAAAAAAAAAAAAAAAAAAAAAAAAcw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BAAAA+gAAAP0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AAAAD/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wAAABU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AAAAAAAAAAAAAAAAAAAAAAAAAAC7AAAA/wAAAP8AAAD/AAAA/wAAAP8AAAD/&#10;AAAA/wAAABkAAAAAAAAAOgAAAP8AAAD/AAAA/wAAAP8AAAD/AAAA/wAAAP8AAABlAAAA/wAAAP0A&#10;AAAZAAAAAAAAAAAAAAAAAAAAAAAAAAAAAAAAAAAAhQAAAP8AAACs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BQAAACjAAAA/wAA&#10;AP8AAAAvAAAAAAAAAAAAAAAAAAAAAAAAAAAAAAAAAAAAAAAAAAAAAACQAAAA/wAAAP8AAACpAAAA&#10;AAAAAAAAAAAAAAAAAAAAAAAAAAAAAAAAAAAAAAAAAAAAAAAALAAAAN0AAAD/AAAA/wAAAP8AAAD6&#10;AAAAeQAAAAAAAAAAAAAAAAAAAAAAAAAAAAAAAAAAABwAAADzAAAA/wAAAP8AAAA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AAAA/wAAAK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wAAAPwAAAAXAAAAAAAAAAAAAAAAAAAASwAAAP8AAADnAAAAAAAAAAAAAAAAAAAAAAAA&#10;AAAAAAAAAAAAAAAAAAAAAAAAAAAAAAAAAAAAAAAAAAAAAAAAAAAAAAAAAAAAAAAAAAAAAAAAAAAA&#10;AAAAAAAAAAAAAAAAAAAAAAAAAAAAAAAAAAAAAAAAAAAAAAAAAAAAAAAAAAAAAAAAAAAAAAAAAAAA&#10;AAAAAAAAAAAAAAAAAAAAAAAAAHMAAAD/AAAAh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AAAAD/AAAAH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gAAAA&#10;/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wAAAP8AAAC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AAAAAAAAAAAAAAAAAAAAAAAA&#10;AAAAAAAAxwAAAP8AAADFAAAAogAAAKIAAACiAAAAogAAAJ8AAAAJAAAAAAAAAEcAAAD/AAAA+QAA&#10;AKoAAACqAAAAqgAAAKoAAACqAAAAIwAAAOQAAAD/AAAAbgAAAAAAAAAAAAAAAAAAAAAAAAAAAAAA&#10;AAAAANoAAAD/AAAAXg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sAAADrAAAA/wAAAP8AAAD/AAAALwAAAAAAAAAAAAAAAAAAAAAAAAAA&#10;AAAAAAAAAAAAAAAtAAAA/AAAAP8AAAD/AAAAqwAAAAAAAAAAAAAAAAAAAAAAAAAAAAAAAAAAAAAA&#10;AAAAAAAAJwAAAOwAAAD/AAAAygAAAIIAAACiAAAA/QAAAP8AAABuAAAAAAAAAAAAAAAAAAAAAAAA&#10;AAAAAACpAAAA/wAAAP8AAAD/AAAAK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A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QAAAPwAAAD/AAAANAAAAAAAAAAAAAAA&#10;AAAAAGwAAAD/AAAA0QAAAAAAAAAAAAAAAAAAAAAAAAAAAAAAAAAAAAAAAAAAAAAAAAAAAAAAAAAA&#10;AAAAAAAAAAAAAAAAAAAAAAAAAAAAAAAAAAAAAAAAAAAAAAAAAAAAAAAAAAAAAAAAAAAAAAAAAAAA&#10;AAAAAAAAAAAAAAAAAAAAAAAAAAAAAAAAAAAAAAAAAAAAAAAAAAAAAAAAAAAAAAAAAABzAAAA/wAA&#10;AI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EAAAA/wAAAD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AAAAP8A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wAAAD/A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AAAAAAAAAAAAAAAAAAAAAAAAAAAAAAAAMcAAAD/AAAAUgAAAAAAAAAAAAAA&#10;AAAAAAAAAAAAAAAAAAAAAAAAAABHAAAA/wAAANIAAAAAAAAAAAAAAAAAAAAAAAAAAAAAAAAAAACN&#10;AAAA/wAAAMUAAAAAAAAAAAAAAAAAAAAAAAAAAAAAAC8AAAD/AAAA9gAAAA0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gAAAD/AAAA8gAAAHIA&#10;AADvAAAA/wAAAC8AAAAAAAAAAAAAAAAAAAAAAAAAAAAAAAAAAAAAAAAAwAAAAP8AAAC7AAAA/wAA&#10;AKoAAAAAAAAAAAAAAAAAAAAAAAAAAAAAAAAAAAAAAAAAAAAAAJMAAAD/AAAAvQAAAAIAAAAAAAAA&#10;AAAAAHsAAAD/AAAA2wAAAAAAAAAAAAAAAAAAAAAAAABBAAAA/wAAANUAAADmAAAA/wAAAC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D/AAAA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KAAAA/wAAANkAAAB4AAAASQAAAIkAAADsAAAA/wAAAJUAAAAAAAAAAAAAAAAA&#10;AAAAAAAAAAAAAAAAAAAAAAAAAAAAAAAAAAAAAAAAAAAAAAAAAAAAAAAAAAAAAAAAAAAAAAAAAAAA&#10;AAAAAAAAAAAAAAAAAAAAAAAAAAAAAAAAAAAAAAAAAAAAAAAAAAAAAAAAAAAAAAAAAAAAAAAAAAAA&#10;AAAAAAAAAAAAAAAAAAAAAAAAAAAAAAAAcwAAAP8A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QAAAP8AAAB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AAAD/AAAA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pAAAA&#10;UAAAAFAAAABQAAAAUAAAAFAAAABQAAAAUAAAAFAAAABQAAAAUAAAAFAAAABnAAAA/wAAAK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AAAAAAAAAAAA&#10;AAAAAAAAAAAAAADHAAAA/wAAAFIAAAAAAAAAAAAAAAAAAAAAAAAAAAAAAAAAAAAAAAAARwAAAP8A&#10;AADSAAAAAAAAAAAAAAAAAAAAAAAAAAAAAAAAAAAAMwAAAP8AAAD+AAAAHgAAAAAAAAAAAAAAAAAA&#10;AAAAAACEAAAA/wAAAKo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kAAAAkwAAABgAAAAAAAAA6gAAAP8AAAAvAAAAAAAAAAAAAAAAAAAA&#10;AAAAAAAAAAAAAAAAWAAAAP8AAADBAAAAYgAAAP8AAACqAAAAAAAAAAAAAAAAAAAAAAAAAAAAAAAA&#10;AAAAAAAAAAUAAADsAAAA/wAAADwAAAAAAAAAAAAAAAAAAAAQAAAA+QAAAP8AAAAyAAAAAAAAAAAA&#10;AAAEAAAA1AAAAP8AAABCAAAA4QAAAP8AAAA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wAAAK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UgAAAPsAAAD/AAAA/wAA&#10;AP8AAAD/AAAA/wAAAO0AAAAqAAAAAAAAAAAAAAAAAAAAAAAAAAAAAAAAAAAAAAAAAAAAAAAAAAAA&#10;AAAAAAAAAAAAAAAAAAAAAAAAAAAAAAAAAAAAAAAAAAAAAAAAAAAAAAAAAAAAAAAAAAAAAAAAAAAA&#10;AAAAAAAAAAAAAAAAAAAAAAAAAAAAAAAAAAAAAAAAAAAAAAAAAAAAAAAAAAAAAAAAAAAAAAAAAHMA&#10;AAD/AAAAh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kAAAD/AAAAe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gAAAA/w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QAAAP8AAAD/AAAA/wAAAP8AAAD/AAAA/wAAAP8A&#10;AAD/AAAA/wAAAP8AAAD/AAAA/w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oAAAD/AAAALwAAAAAAAAAAAAAAAAAAAAAAAAAAAAAADAAAAOQAAAD8AAAALgAAAGEA&#10;AAD/AAAAqgAAAAAAAAAAAAAAAAAAAAAAAAAAAAAAAAAAAAAAAAAmAAAA/wAAAPYAAAAFAAAAAAAA&#10;AAAAAAAAAAAAAAAAANIAAAD/AAAAWAAAAAAAAAAAAAAAcAAAAP8AAACqAAAAAAAAAOEAAAD/AAAA&#10;K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AAAAP8A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SAAAA6QAAAP8AAAD/AAAA/wAAANwAAAAzAAAAAAAAAAAAAAAA&#10;AAAAAAAAAAAAAAAAAAAAAAAAAAAAAAAAAAAAAAAAAAAAAAAAAAAAAAAAAAAAAAAAAAAAAAAAAAAA&#10;AAAAAAAAAAAAAAAAAAAAAAAAAAAAAAAAAAAAAAAAAAAAAAAAAAAAAAAAAAAAAAAAAAAAAAAAAAAA&#10;AAAAAAAAAAAAAAAAAAAAAAAAAAAAAAAAAAAAAABzAAAA/wAAAI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SAAAA/wAAAL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AAAAP8A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EAAAD/AAAA/wAAAMoAAADKAAAAygAAAMoAAADKAAAAygAAAMoAAADKAAAAygAAANAAAAD/AAAA&#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qAAAA/wAAAC8AAAAAAAAAAAAA&#10;AAAAAAAAAAAAAAAAAIgAAAD/AAAAkgAAAAAAAABhAAAA/wAAAKoAAAAAAAAAAAAAAAAAAAAAAAAA&#10;AAAAAAAAAAAAAAAAPAAAAP8AAADeAAAAAAAAAAAAAAAAAAAAAAAAAAAAAACzAAAA/wAAAGsAAAAA&#10;AAAAFwAAAPAAAAD1AAAAHQAAAAAAAADhAAAA/wAAAC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D/AAAAo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rAAAASAAAABcAAAAAAAAAAAAAAAAAAAAAAAAAAAAAAAAAAAAAAAAAAAAAAAAAAAAAAAAAAAAA&#10;AAAAAAAAAAAAAAAAAAAAAAAAAAAAAAAAAAAAAAAAAAAAAAAAAAAAAAAAAAAAAAAAAAAAAAAAAAAA&#10;AAAAAAAAAAAAAAAAAAAAAAAAAAAAAAAAAAAAAAAAAAAAAAAAAAAAAAAAAAAAAAAAAAAAAAAAAAAA&#10;AAAAcwAAAP8AAAC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AAAAP8AAADR&#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AAAAD/A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AAAA4QAAAPsAAAArAAAAAAAAAAAAAAAA&#10;AAAAAAAAAAAAAAAAAAAAAAAAAAAAAAAcAAAA/wAAA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6gAAAP8AAAAvAAAAAAAAAAAAAAAAAAAAAAAAACYAAAD5AAAA6gAAABAAAAAA&#10;AAAAYQAAAP8AAACqAAAAAAAAAAAAAAAAAAAAAAAAAAAAAAAAAAAAAAAAAFMAAAD/AAAA0QAAAAAA&#10;AAAAAAAAAAAAAAAAAAAAAAAAqQAAAP8AAAB6AAAAAAAAAJ8AAAD/AAAAewAAAAAAAAAAAAAA4QAA&#10;AP8AAAA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wAAAK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MAAAD/AAAA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8AAAD/AAAA7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gAAAA/wAAAC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oAAAD/AAAAvgAAAAAAAAAAAAAAAAAAAAAAAAAAAAAAAAAAAAAAAAAAAAAAHA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oAAAD/AAAALwAAAAAA&#10;AAAAAAAAAAAAAAAAAAC3AAAA/wAAAGMAAAAAAAAAAAAAAGEAAAD/AAAAqgAAAAAAAAAAAAAAAAAA&#10;AAAAAAAAAAAAAAAAAAAAAABSAAAA/wAAANcAAAAAAAAAAAAAAAAAAAAAAAAAAAAAAKkAAAD/AAAA&#10;eQAAADkAAAD+AAAA2wAAAAcAAAAAAAAAAAAAAOEAAAD/AAAAK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AAAAP8A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M&#10;AAAAEwAAAAAAAAAJAAAAYQAAAHUAAAAeAAAAAAAAAAAAAAAAAAAAAAAAAAAAAAAAAAAAAAAAAAAA&#10;AAAAAAAAAAAAAAAAAAAAAAAAAAAAAAAAAAAAAAAAAAAAAAAAAAAAAAAAAAAAAAAAAAAAAAAAAAAA&#10;AAAAAAAAAAAAAAAAAAAAAAAAAAAAAAAAAAAAAAAAAAAAAAAAAAAAAAAAAAAAAAAAAAAAAAAAAAAA&#10;AAAAAAAAAABzAAAA/wAAAI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8wAAAP8AAAAK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AAAAP8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QAAAP8AAAA9AAAA&#10;AAAAAAAAAAAAAAAAAAAAAAAAAAAAAAAAAAAAABcAAAD+AAAAm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qAAAA/wAAAC8AAAAAAAAAAAAAAAAAAABMAAAA/wAAAMkAAAABAAAA&#10;AAAAAAAAAABhAAAA/wAAAKoAAAAAAAAAAAAAAAAAAAAAAAAAAAAAAAAAAAAAAAAAPwAAAP8AAADm&#10;AAAAAAAAAAAAAAAAAAAAAAAAAAAAAACzAAAA/wAAAGMAAADLAAAA/wAAAEsAAAAAAAAAAAAAAAAA&#10;AADhAAAA/wAAAC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D/AAAAo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AAAAA6wAAAGwAAAAOAAAA5QAAAP8AAAD/AAAA7QAA&#10;ACcAAAAAAAAAAAAAAAAAAAAAAAAAAAAAAAAAAAAAAAAAAAAAAAAAAAAAAAAAAAAAAAAAAAAAAAAA&#10;AAAAAAAAAAAAAAAAAAAAAAAAAAAAAAAAAAAAAAAAAAAAAAAAAAAAAAAAAAAAAAAAAAAAAAAAAAAA&#10;AAAAAAAAAAAAAAAAAAAAAAAAAAAAAAAAAAAAAAAAAAAAAAAAAAAAcwAAAP8A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cAAAD/AAAAJ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AAAAD/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QAAAAfAAAABAAAAAAAAAAAAAAAAAAAAAAAAAAAAAAAAAAAAAAA&#10;AAAAAAAADQ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DHAAAA/wAAAFIAAAAAAAAAAAAAAAAAAAAAAAAAAAAA&#10;AAAAAAAAAAAARwAAAP8AAADSAAAAAAAAAAAAAAAAAAAAAAAAAAAAAAAAAAAAAAAAAAAAAAAZAAAA&#10;/QAAAP8AAAAoAAAAggAAAP8AAACP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6gAAAP8AAAAv&#10;AAAAAAAAAAAAAAAAAAAAmAAAAP8AAAD/AAAA+AAAAPgAAAD4AAAA+wAAAP8AAAD9AAAA+AAAAIcA&#10;AAAAAAAAAAAAAAAAAAAAAAAAAAAAACsAAAD/AAAA+gAAAAgAAAAAAAAAAAAAAAAAAAAAAAAA1gAA&#10;AP8AAABdAAAA/wAAAP8AAAD4AAAA+AAAAPgAAAD4AAAA/wAAAP8AAAD5AAAA8gAAAB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AA/wAAAK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QAAAP8AAACbAAAAcAAAAP8AAAD/AAAA/wAAAP8AAACkAAAAAAAAAAAAAAAAAAAAAAAAAAAAAAAA&#10;AAAAAAAAAAAAAAAAAAAAAAAAAAAAAAAdAAAArQAAAOIAAADQAAAAdAAAAAAAAAAAAAAAAAAAAAAA&#10;AAAAAAAAAAAAAAAAAAAAAAAApAAAAMAAAADAAAAAwAAAAMAAAACgAAAAAAAAAAAAAAAAAAAAAAAA&#10;AAAAAAAAAAAAAAAAAHMAAAD/AAAAh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xAAAA/wAAAF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AAAA/w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mAAAAK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xwAAAP8AAABSAAAAAAAAAAAAAAAAAAAAAAAAAAAAAAAAAAAAAAAAAEcAAAD/AAAA0gAAAAAAAAAA&#10;AAAAAAAAAAAAAAAAAAAAAAAAAAAAAAAAAAAAAAAAALwAAAD/AAAAfwAAANcAAAD/AAAANQ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oAAAD/AAAALwAAAAAAAAAAAAAAAAAAAG8AAADPAAAAzwAA&#10;AM8AAADPAAAAzwAAAOEAAAD/AAAA+AAAAM8AAABwAAAAAAAAAAAAAAAAAAAAAAAAAAAAAAAJAAAA&#10;8wAAAP8AAABIAAAAAAAAAAAAAAAAAAAAHAAAAP4AAAD6AAAAHwAAAMoAAADPAAAAzwAAAM8AAADP&#10;AAAAzwAAAPoAAAD/AAAA3gAAAMkAAAA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A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wAAAP8AAADwAAAAMQAAALwAAAD/AAAAzQAAACkA&#10;AAD/AAAA2gAAAAAAAAAAAAAAAAAAAAAAAAAAAAAAAAAAAAAAAAAAAAAAAAAAAAAAAAADAAAA3QAA&#10;AP8AAAD/AAAA/wAAAP8AAAByAAAAAAAAAAAAAAAAAAAAAAAAAAAAAAAAAAAACAAAAPwAAAD/AAAA&#10;/wAAAP8AAAD/AAAA1QAAAAAAAAAAAAAAAAAAAAAAAAAAAAAAAAAAAAAAAABzAAAA/wAAAI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QAAAP8AAAC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AAAAP8AAA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McAAAD/AAAAUgAAAAAAAAAAAAAAAAAAAAAA&#10;AAAAAAAAAAAAAAAAAABHAAAA/wAAANIAAAAAAAAAAAAAAAAAAAAAAAAAAAAAAAAAAAAAAAAAAAAA&#10;AAAAAABiAAAA/wAAAPcAAAD/AAAA2w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qAAAA&#10;/wAAAC8AAAAAAAAAAAAAAAAAAAAAAAAAAAAAAAAAAAAAAAAAAAAAAAAAAABhAAAA/wAAAKoAAAAA&#10;AAAAAAAAAAAAAABoAAAAowAAACwAAAAAAAAAAAAAAKUAAAD/AAAAxQAAAAgAAAAAAAAAAwAAAKYA&#10;AAD/AAAAsAAAAAAAAAAAAAAAAAAAAAAAAAAAAAAAAAAAAAAAAADhAAAA/wAAAC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D/AAAAo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cAAAD/AAAAuQAAAAgAAAD3AAAA/wAAAH4AAAABAAAA9QAAAOsAAAAAAAAAAAAAAAAAAAAAAAAA&#10;AAAAAAAAAAAAAAAAAAAAAAAAAAAAAAAAVwAAAP8AAADyAAAAHgAAAIEAAAD/AAAA4wAAAAQAAAAA&#10;AAAAAAAAAAAAAAAAAAAAAAAAADUAAAD/AAAA7gAAAFgAAABYAAAAWAAAAEoAAAAAAAAAAAAAAAAA&#10;AAAAAAAAAAAAAAAAAAAAAAAAcw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IAAAD/AAAAq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AAAAD/&#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MgAAAD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DHAAAA/wAAAOAAAADKAAAAygAAAMoAAADKAAAAyQAAAB4AAAAAAAAARwAAAP8AAADSAAAA&#10;AAAAAAAAAAAAAAAAAAAAAAAAAAAAAAAAAAAAAAAAAAAAAAAAEAAAAPgAAAD/AAAA/wAAAIE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YAAAAuwAAALwAAAC8AAAA+gAAAP8AAADJAAAAvAAAALcAAAAHAAAAAAAAAAAA&#10;AAAAAAAAAAAAAAAAAAAAAAAAYQAAAP8AAACqAAAAAAAAAAAAAAAAAAAA9AAAAP8AAAB/AAAAAAAA&#10;AAAAAAA0AAAA8wAAAP8AAADdAAAApgAAANMAAAD/AAAA7AAAAC8AAAAAAAAAAAAAAAAAAAAAAAAA&#10;AAAAAAAAAAAAAAAA4QAAAP8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wAAAK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UAAAA/wAAANwAAABgAAAA/wAAAP8AAAA8&#10;AAAAUwAAAP8AAAC0AAAAAAAAAAAAAAAAAAAAAAAAAAAAAAAAAAAAAAAAAAAAAAAAAAAAAAAAAJYA&#10;AAD/AAAArgAAAAAAAAAbAAAA/wAAAP8AAAAnAAAAAAAAAAAAAAAAAAAAAAAAAAAAAABlAAAA/wAA&#10;AMkAAABCAAAAQgAAAAwAAAAAAAAAAAAAAAAAAAAJAAAAGAAAABgAAAAYAAAAGAAAAIAAAAD/AAAA&#10;h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0AAAA/wAAAM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AAAA/w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IAAAA&#10;8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owAAAP8AAAD/AAAA/wAAAP8AAAD/&#10;AAAA/wAAAP8AAAAlAAAAAAAAAEIAAAD/AAAAzQAAAAAAAAAAAAAAAAAAAAAAAAAAAAAAAAAAAAAA&#10;AAAAAAAAAAAAAAAAAACpAAAA/wAAAPsAAAAm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wAAAP4AAAD/AAAA/wAA&#10;AP8AAAD/AAAA/wAAAP8AAAD6AAAACQAAAAAAAAAAAAAAAAAAAAAAAAAAAAAAAAAAAF0AAAD/AAAA&#10;pgAAAAAAAAAAAAAAAAAAANMAAAD9AAAAXAAAAAAAAAAAAAAAAAAAADcAAADRAAAA/AAAAP8AAAD4&#10;AAAAxAAAAC0AAAAAAAAAAAAAAAAAAAAAAAAAAAAAAAAAAAAAAAAAAAAAAN0AAAD/AAAAJ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N0AAAD/AAAA/wAAAP8AAADjAAAALQAAAP8AAAD/AAAAcgAAAAAAAAAAAAAAAAAA&#10;AAAAAAAAAAAAAAAAAAAAAAAAAAAAAAAAAAAAAACwAAAA/wAAAJQAAAAAAAAAAgAAAP8AAAD/AAAA&#10;QQAAAAAAAAAAAAAAAAAAAAAAAAAAAAAAlgAAAP8AAAD/AAAA/wAAAP8AAADkAAAANgAAAAAAAAAA&#10;AAAAZgAAAP8AAAD/AAAA/wAAAP8AAAD/AAAA/wAAAI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QAAAP8AAADo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AAAAP8A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AAAAP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AA&#10;AAUAAAAAAAAAAAAAAAAAAAAAAAAAAAAAAAAAAAAAAAAAAAAAAAAAAAAAAAAAAQAAAA8AAAAH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gAAAAMAAAAAAAAAAAAAAAAAAAAGAAAADQAAAAAA&#10;AAAAAAAAAAAAAAAAAAAAAAAAAAAAAAsAAAAsAAAABgAAAAAAAAAAAAAAAAAAAAAAAAAAAAAAAAAA&#10;AAAAAAAAAAAAAAAAAAAAAAAHAAAAC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A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KAAAA9QAAAP8AAAD6AAAA&#10;VAAAAAsAAAD+AAAA6AAAAB0AAAAAAAAAAAAAAAAAAAAAAAAAAAAAAAAAAAAAAAAAAAAAAAAAAAAA&#10;AAAAwQAAAP8AAACMAAAAAAAAAAAAAAD7AAAA/wAAAFcAAAAAAAAAAAAAAAAAAAAAAAAAAAAAAMUA&#10;AAD/AAAA8AAAAJ8AAADnAAAA/wAAANwAAAAGAAAAAAAAAFoAAADhAAAA4QAAAOEAAADhAAAA7w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3AAAA/gA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AAAAD/A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cAAAD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wAAAK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sAAACCAAAAkAAAAJUAAAB3AAAAkgAAABMAAAAAAAAAAAAAAAAA&#10;AAAAAAAAAAAAAAAAAAAAAAAAAAAAAAAAAAAAAAAAAAAAALcAAAD/AAAAkQAAAAAAAAABAAAA/wAA&#10;AP8AAABHAAAAAAAAAAAAAAAAAAAAAAAAAAAAAAANAAAAMQAAABAAAAAAAAAAQgAAAP8AAAD/AAAA&#10;MAAAAAAAAAAAAAAAAAAAAAAAAAAAAAAAAAAAAHMAAAD/AAAAh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QAAAP8AAAAl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gAAAA/w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mAAAAL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gAAADdAAAA/wAA&#10;AP8AAAD/AAAA/wAAAP8AAACzAAAABwAAAAAAAAAAAAAAAAAAAAAAAAAAAAAAAAAAAAAAAAAAAAAA&#10;AAAAAAAAAACfAAAA/wAAAKMAAAAAAAAAEwAAAP8AAAD/AAAALQAAAAAAAAAAAAAAAAAAAAAAAAAA&#10;AAAAAgAAABgAAAAGAAAAAAAAABUAAAD/AAAA/wAAAD8AAAAAAAAAAAAAAAAAAAAAAAAAAAAAAAAA&#10;AABzAAAA/wAAAI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8A&#10;AAD/AAAAW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AAAAP8A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gAAAHoAAACdAAAAgwAAAE4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AAAAo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MAAAA/wAAAP8AAAD8AAAA9QAAAP8AAAD/AAAA/wAAAIwAAAAA&#10;AAAAAAAAAAAAAAAAAAAAAAAAAAAAAAAAAAAAAAAAAAAAAAAAAAAAcwAAAP8AAADkAAAABwAAAFcA&#10;AAD/AAAA8wAAAAsAAAAAAAAAOgAAADoAAAAJAAAABAAAAOQAAAD/AAAAcQAAAAAAAABaAAAA/wAA&#10;AO4AAAAFAAAAAAAAAAAAAAAAAAAAAAAAAAAAAAAAAAAAcw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0AAAA/wAAAI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AAAAD/A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gAAAPcAAAD/AAAA/wAAAP8AAAD/AAAAugAAAB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AAAA/wAAAK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B9AAAABgAAAAIAAAAzAAAAtAAAAP8AAADbAAAAAAAAAAAAAAAAAAAAAAAAAAAAAAAAAAAAAAAA&#10;AAAAAAAAAAAAAAAAABIAAAD2AAAA/wAAANoAAADzAAAA/wAAAJEAAAAAAAAAAgAAAP8AAAD/AAAA&#10;OQAAAAAAAABtAAAA/wAAAP0AAADNAAAA/AAAAP8AAACaAAAAAAAAAAAAAAAAAAAAAAAAAAAAAAAA&#10;AAAAAAAAAHMAAAD/AAAAh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wAAAP8AAAC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AAAA/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wAAAO8AAAD/AAAA6AAAAK4AAACy&#10;AAAA+wAAAP8AAAC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QAAAP8AAADrAAAABAAAAAAAAAAAAAAAAAAAAC0AAAD/AAAA&#10;3QAAAAAAAAAAAAAAAAAAAAAAAAAAAAAAAAAAAAAAAAAAAAAAAAAAAAAAAAAAAAAAQwAAAOYAAAD/&#10;AAAA/wAAALMAAAAQAAAAAAAAAAIAAAD+AAAA/wAAADkAAAAAAAAABgAAAIkAAADdAAAA/wAAAPgA&#10;AACfAAAABwAAAAAAAAAAAAAAAAAAAAAAAAAAAAAAAAAAAAAAAABzAAAA/wAAAI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8AAAD/AAAAz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4AAAAP8AAA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cAAAD/AAAA0gAAABIAAAAAAAAAAAAAADMAAAD4AAAA/AAAAA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AAAAo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P&#10;AAAA/wAAAC8AAAAAAAAAAAAAAAAAAABrAAAA/wAAAI8AAAAAAAAAAAAAAAAAAAAAAAAAAAAAAAAA&#10;AAAAAAAAAAAAAAAAAAAAAAAAAAAAAAAAAAAAAAAAIQAAABAAAAAAAAAAAAAAAAAAAAAAAAAAAAAA&#10;AAAAAAAAAAAAAAAAAAAAAAAAAAAAAAAAACIAAAAGAAAAAAAAAAAAAAAAAAAAAAAAAAAAAAAAAAAA&#10;AAAAAAAAAAAAAAAAcwAAAP8AAAC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AAAA/wAAAO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AAAAD/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9AAAA/wAAAGUAAAAAAAAA&#10;AAAAAAAAAAAAAAAAngAAAP8AAAAz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wAA&#10;AK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fAAAAiQAAAIkAAACJAAAAsQAAAP8AAAD5AAAAvgAAAKAAAADQAAAA/gAA&#10;APkAAABQAAAAAAAAAAAAAAAAAAAAAAAAAAAAAAAAAAAAAAAAAAAAAAAAAAAAAAAAAAAAAAAAAAAA&#10;AAAAAAAAAAAAAAAAAAAAAAAAAAAAAAAAAAAAAAAAAAAAAAAAAAAAAAAAAAAAAAAAAAAAAAAAAAAA&#10;AAAAAAAAAAAAAAAAAAAAAAAAAAAAAAAAAAAAAAAAAAAAAAAAAAAAAAAAAHMAAAD/AAAAh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4AAAD/AAAAE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gAAAA/w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AP8AAABEAAAAAAAAAAAAAAAAAAAAAAAAAHUAAAD/AAAAU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P8A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wAAAP8AAAD/AAAA&#10;/wAAAP8AAAD/AAAA/wAAAP8AAAD/AAAA/wAAAP8AAAD/AAAAwwAAAAAAAAAAAAAAAAAAAAAAAAAA&#10;AAAAAAAAAAAAAAAAAAAAAAAAAAAAAAAAAAAAAAAAAAAAAAAAAAAAAAAAAAAAAAAAAAAAAAAAAAAA&#10;AAAAAAAAAAAAAAAAAAAAAAAAAAAAAAAAAAAAAAAAAAAAAAAAAAAAAAAAAAAAAAAAAAAAAAAAAAAA&#10;AAAAAAAAAAAAAAAAAAAAAABzAAAA/wAAAI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IAAAA/wAAAD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AAAAP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cAAAD/AAAAQAAA&#10;AAAAAAAAAAAAAAAAAAAAAABtAAAA/wAAAF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D/AAAAo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YAAADqAAAA6gAAAOoAAADqAAAA6gAAAOoAAADqAAAA6gAAAOoA&#10;AADqAAAA6gAAALIAAAAAAAAAAAAAAAAAAAAAAAAAAAAAAAAAAAAAAAAAAAAAAAAAAAAAAAAAAAAA&#10;AAAAAAAAAAAAAAAAAAAAAAAAAAAAAAAAAAAAAAAAAAAAAAAAAAAAAAAAAAAAAAAAAAAAAAAAAAAA&#10;AAAAAAAAAAAAAAAAAAAAAAAAAAAAAAAAAAAAAAAAAAAAAAAAAAAAAAAAAAAAAAAAcw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w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AAAAD/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HAAAA/wAAAPYAAADzAAAA8wAAAPMAAADzAAAA/wAAAP8AAAD7&#10;AAAA8wAAAPMAAADzAAAA8wAAAJ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oAAAAP8AAADQ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NAAAAD/AAAA0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CgAAAAoAAAAKAAAACgAAAAoAAAAKAAAACgAAAA&#10;oAAAAKAAAACgAAAAoAAAAKAAAACgAAAAoAAAAKAAAACgAAAAoAAAAKAAAACgAAAAoAAAAKAAAACg&#10;AAAAoAAAAKAAAACgAAAAoAAAAKAAAACgAAAAoAAAAKAAAACgAAAAoAAAAKAAAACgAAAAoAAAAKAA&#10;AACgAAAAoAAAAKAAAACgAAAAoAAAAKAAAACgAAAAoAAAAKAAAACgAAAAoAAAAKAAAACgAAAAoAAA&#10;AKAAAACgAAAAoAAAAKAAAACgAAAAoAAAAKAAAADEAAAA/wAAAN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MAAAD/AAAAh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oAAAD/AAAAp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AAAA/wAAA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gAAAP8A&#10;AAD/AAAA/wAAAP8AAAD/AAAA/wAAAP8AAAD/AAAA/wAAAP8AAAD/AAAA/wAAAP8AAACq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A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AAACWAAAAtAAAAAAAAAAAAAAAAAAAAAAAAAAAAAAAAAAAAAAAAAAAAAAAAAAAAAAA&#10;AAAAAAAAAAAAAAAAAAAAAAAAAAAAAAAAAAAAAAAAAAAAAAAAAAAAAAAAAAAAAAAAAAAAAAAAAAAA&#10;AAAAAAAAAAAAAAAAAAAAAAAAAAAAAAAAAAAAAAAAAAAAAAAAAAAAAAAAAAAAAAAAAAAAAABzAAAA&#10;/wAAAIY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4AAAA&#10;/wAAAM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AAAAP8A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EAAAAkAAAAJwAAACcAAAAnAAAAJwAAACcAAAAnAAAA&#10;JwAAACcAAAAnAAAAJwAAACcAAAAnAAAAE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gAAAA/wAAAL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sAAAAP8AAACw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GAAAABgAAAAYAAAAGAAAABgAAAAYAAA&#10;AGAAAABgAAAAYAAAAGAAAABgAAAAYAAAAGAAAABgAAAAYAAAAGAAAABgAAAAYAAAAGAAAABgAAAA&#10;YAAAAGAAAABgAAAAYAAAAGAAAABgAAAAYAAAAGAAAABgAAAAYAAAAGAAAABgAAAAYAAAAGAAAABg&#10;AAAAYAAAAGAAAABgAAAAYAAAAGAAAABgAAAAYAAAAGAAAABgAAAAYAAAAGAAAABgAAAAYAAAAGAA&#10;AABgAAAAYAAAAGAAAABgAAAAYAAAAGAAAABgAAAAYAAAAJwAAAD/AAAAr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LAAAAYwAAAMkAAAD/AAAA/wAAAMMAAAAAAAAAAAAA&#10;AAAAAAAAAAAAAAAAAAAAAAAAAAAAAAAAAAAAAAAAAAAAAAAAAAAAAAAAAAAAAAAAAAAAAAAAAAAA&#10;AAAAAAAAAAAAAAAAAAAAAAAAAAAAAAAAAAAAAAAAAAAAAAAAAAAAAAAAAAAAAAAAAAAAAAAAAAAA&#10;AAAAAAAAAAAAAAAAAAAAAAAAAAAAAAAAAAAAcwAAAP8A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gAAAP8AAAD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AAAAD/AAAA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wAAAK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AAACWAAAA&#10;8QAAAP8AAAD/AAAA/wAAAP8AAACwAAAAAAAAAAAAAAAAAAAAAAAAAAAAAAAAAAAAAAAAAAAAAAAA&#10;AAAAAAAAAAAAAAAAAAAAAAAAAAAAAAAAAAAAAAAAAAAAAAAAAAAAAAAAAAAAAAAAAAAAAAAAAAAA&#10;AAAAAAAAAAAAAAAAAAAAAAAAAAAAAAAAAAAAAAAAAAAAAAAAAAAAAAAAAAAAAAAAAAAAAAAAAAAA&#10;AHMAAAD/AAAAh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fAAAA/wAAAC4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gAAAA/wAAA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wAAAB0AAAAdAAAAHQAAAB0AAAAdAAAAHQAA&#10;AB0AAAAdAAAAHQAAAB0AAAAdAAAAHQAAAB0AAAAO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P8A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LAAAAYwAAAMoAAAD/AAAA/wAAAP8AAAD/AAAA/wAAAKUAAAA/AAAAAQAAAAAA&#10;AAAAAAAAAAAAAAAAAAAAAAAAAAAAAAAAAAAAAAAAAAAAAAAAAAAAAAAAAAAAAAAAAAAAAAAAAAAA&#10;AAAAAAAAAAAAAAAAAAAAAAAAAAAAAAAAAAAAAAAAAAAAAAAAAAAAAAAAAAAAAAAAAAAAAAAAAAAA&#10;AAAAAAAAAAAAAAAAAAAAAAAAAAAAAAAAAAAAAAAAAABzAAAA/wAAAI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QAAAP8AAABl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4AAAAP8AAA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8AAAD/AAAA/wAAAP8AAAD/AAAA/wAAAP8AAAD/AAAA/wAAAP8AAAD/AAAA/wAAAP8AAAD/&#10;AAAAq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D/A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QAAACXAAAA8QAAAP8AAAD/AAAA/wAA&#10;AP8AAADTAAAA/wAAAP8AAAAUAAAAAAAAAAAAAAAAAAAAAAAAAAAAAAAAAAAAAAAAAAAAAAAAAAAA&#10;AAAAAAAAAAAAAAAAAAAAAAAAAAAAAAAAAAAAAAAAAAAAAAAAAAAAAAAAAAAAAAAAAAAAAAAAAAAA&#10;AAAAAAAAAAAAAAAAAAAAAAAAAAAAAAAAAAAAAAAAAAAAAAAAAAAAAAAAAAAAAAAAAAAAAAAAAAAA&#10;AAAAAAAAcwAAAP8A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QAAAD/AAAA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AAAAD/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GAAAA+gAAAPoAAAD6AAAA+gAAAPoA&#10;AAD+AAAA/wAAAPsAAAD6AAAA+gAAAPoAAAD6AAAA+gAAAJ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AAAA/wAAAK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7AAAA/wAAAP8AAAD/AAAA4QAAAIQAAAAmAAAAGQAAAP8AAAD/AAAAFAAAAAAAAAAA&#10;AAAAAAAAAAAAAAAAAAAAAAAAAAAAAAAAAAAAAAAAAAAAAAAAAAAAAAAAAAAAAAAAAAAAAAAAAAAA&#10;AAAAAAAAAAAAAAAAAAAAAAAAAAAAAAAAAAAAAAAAAAAAAAAAAAAAAAAAAAAAAAAAAAAAAAAAAAAA&#10;AAAAAAAAAAAAAAAAAAAAAAAAAAAAAAAAAAAAAAAAAAAAAAAAAHMAAAD/AAAAh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KAAAA/wAAAL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AA/wAAAC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wAAAP8AAAAu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OwAAAP8AAAD/AAAA/wAAALsA&#10;AABcAAAACwAAABkAAAD/AAAA/wAAABQAAAAAAAAAAAAAAAAAAAAAAAAAAAAAAAAAAAAAAAAAAAAA&#10;AAAAAAAAAAAAAAAAAAAAAAAAAAAAAAAAAAAAAAAAAAAAAAAAAAAAAAAAAAAAAAAAAAAAAAAAAAAA&#10;AAAAAAAAAAAAAAAAAAAAAAAAAAAAAAAAAAAAAAAAAAAAAAAAAAAAAAAAAAAAAAAAAAAAAAAAAAAA&#10;AAAAAAAAAAAAAABzAAAA/wAAAI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AAAAP8AAAD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AAAAP8A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8AAAD/AAAAL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D/AAAA&#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sAAACxAAAA+wAAAP8AAAD/AAAA/wAAAPQAAACzAAAA/wAAAP8AAAAUAAAA&#10;AAAAAAAAAAAAAAAAAAAAAAAAAAAAAAAAAAAAAAAAAAAAAAAAAAAAAAAAAAAAAAAAAAAAAAAAAAAA&#10;AAAAAAAAAAAAAAAAAAAAAAAAAAAAAAAAAAAAAAAAAAAAAAAAAAAAAAAAAAAAAAAAAAAAAAAAAAAA&#10;AAAAAAAAAAAAAAAAAAAAAAAAAAAAAAAAAAAAAAAAAAAAAAAAAAAAAAAAcwAAAP8A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DvAAAA/wAA&#10;AB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AAAAD/A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AAAA/wAAAC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wAAA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kAAAB4&#10;AAAA2wAAAP8AAAD/AAAA/wAAAP8AAAD/AAAAjwAAACwAAAAAAAAAAAAAAAAAAAAAAAAAAAAAAAAA&#10;AAAAAAAAAAAAAAAAAAAAAAAAAAAAAAAAAAAAAAAAAAAAAAAAAAAAAAAAAAAAAAAAAAAAAAAAAAAA&#10;AAAAAAAAAAAAAAAAAAAAAAAAAAAAAAAAAAAAAAAAAAAAAAAAAAAAAAAAAAAAAAAAAAAAAAAAAAAA&#10;AAAAAAAAAAAAAAAAAAAAAHMAAAD/AAAAh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wAAAP8AAABh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AAAA/w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wAAAP8AAAA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BAAAAAowAAAPYAAAD/AAAA/wAA&#10;AP8AAAD/AAAApgAAAAAAAAAAAAAAAAAAAAAAAAAAAAAAAAAAAAAAAAAAAAAAAAAAAAAAAAAAAAAA&#10;AAAAAAAAAAAAAAAAAAAAAAAAAAAAAAAAAAAAAAAAAAAAAAAAAAAAAAAAAAAAAAAAAAAAAAAAAAAA&#10;AAAAAAAAAAAAAAAAAAAAAAAAAAAAAAAAAAAAAAAAAAAAAAAAAAAAAAAAAAAAAABzAAAA/wAAAI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UA&#10;AAD/AAAA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AAAAP8A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8AAAD/AAAAL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D/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AAAAagAAAM4AAAD/AAAA/wAAAMMAAAAAAAAAAAAAAAAAAAAA&#10;AAAAAAAAAAAAAAAAAAAAAAAAAAAAAAAAAAAAAAAAAAAAAAAAAAAAAAAAAAAAAAAAAAAAAAAAAAAA&#10;AAAAAAAAAAAAAAAAAAAAAAAAAAAAAAAAAAAAAAAAAAAAAAAAAAAAAAAAAAAAAAAAAAAAAAAAAAAA&#10;AAAAAAAAAAAAAAAAAAAAAAAAAAAAcwAAAP8A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JAAAA/wAAAL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AA&#10;AAD/A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AAAA/wAAAC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GAAAANAAAACEAAAAAAAAAAAAAAAAAAAAAAAAAAAAAAAAAAAAKAAAAJwAAACcAAAAn&#10;AAAAJAAAAAwAAAAAAAAAAAAAAAAAAAAGAAAANQAAACkAAAAAAAAAAAAAAAAAAAAAAAAAAAAAAAAA&#10;AAAAAAAACwAAADYAAAAg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K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QAAAJUAAACuAAAAAAAAAAAAAAAAAAAAAAAAAAAAAAAAAAAAAAAAAAAAAAAAAAAAAAAA&#10;AAAAAAAAAAAAAAAAAAAAAAAAAAAAAAAAAAAAAAAAAAAAAAAAAAAAAAAAAAAAAAAAAAAAAAAAAAAA&#10;AAAAAAAAAAAAAAAAAAAAAAAAAAAAAAAAAAAAAAAAAAAAAAAAAAAAAAAAAAAAAAAAAAAAAHMAAAD/&#10;AAAAh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AAAAPwAAAD2AAAAC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AAAA/w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QAAAPMAAADzAAAA8wAAAPMAAADzAAAA/wAAAP8AAAD5&#10;AAAA8wAAAPMAAADzAAAA8wAAAPM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RwAAAP8AAADSAAAAAAAAAAAA&#10;AAAAAAAAAAAAAAAAAAAAAAAAuAAAAP8AAAD/AAAA/wAAAP8AAAD+AAAAwwAAADwAAAAAAAAANAAA&#10;AP8AAAD9AAAAGQAAAAAAAAAAAAAAAAAAAAAAAAAAAAAAAAAAAIUAAAD/AAAAr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A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zAAAA/wAAAI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EAAAA/wAAAE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AAAAP8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AA&#10;AAD/AAAA/wAAAP8AAAD/AAAA/wAAAP8AAAD/AAAA/wAAAP8AAAD/AAAA/wAAAP8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EcAAAD/AAAA0gAAAAAAAAAAAAAAAAAAAAAAAAAAAAAAAAAAAMcAAAD/AAAA&#10;wwAAAKAAAACwAAAA8AAAAP8AAAD6AAAAPgAAAAIAAADkAAAA/wAAAG4AAAAAAAAAAAAAAAAAAAAA&#10;AAAAAAAAAAAAAADaAAAA/wAAAF4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D/AAAAo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w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gAAAP8AAAB1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AAAAD/A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PAAAAJwAAACcAAAAnAAAAJwAAACcAAAAnAAAA&#10;JwAAACcAAAAnAAAAJwAAACcAAAAnAAAAJwAAAB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BHAAAA/wAAANIAAAAA&#10;AAAAAAAAAAAAAAAAAAAAAAAAAAAAAADHAAAA/wAAAFIAAAAAAAAAAAAAABAAAADQAAAA/wAAAMAA&#10;AAAAAAAAjQAAAP8AAADFAAAAAAAAAAAAAAAAAAAAAAAAAAAAAAAvAAAA/wAAAPYAAAAN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wAAAK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MAAAD/AAAAh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sAAAD/AAAAq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gAAAA/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QAAAMoAAAA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RwAAAP8AAADSAAAAAAAAAAAAAAAAAAAAAAAAAAAAAAAAAAAAxwAA&#10;AP8AAABSAAAAAAAAAAAAAAAAAAAAXgAAAP8AAADyAAAAAAAAADMAAAD/AAAA/gAAAB4AAAAAAAAA&#10;AAAAAAAAAAAAAAAAhAAAAP8AAACq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P8AAAC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zAAAA/wAAAI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gAAAPMAAAA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AAAAP8AAA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AAAD/AAAAS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EcAAAD/AAAA&#10;0gAAAAAAAAAAAAAAAAAAAAAAAAAAAAAAAAAAAMcAAAD/AAAAUgAAAAAAAAAAAAAAAAAAAEkAAAD/&#10;AAAA8AAAAAAAAAAAAAAA2AAAAP8AAAB0AAAAAAAAAAAAAAAAAAAAAAAAANkAAAD/AAAAUAAAAAA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AD/AAAAo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wAAAP8A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UAAAD/&#10;AAAAQ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AAAAD/A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HAAAA/wAAAEs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QAAADwAAAAFAAAA&#10;AAAAAAAAAAAAAAAAAAAAACEAAAAnAAAAJwAAACcAAAAnAAAAJwAAACcAAAAnAAAAJgAAAAEAAAAA&#10;AAAAAAAAAAAAAAAAAAAAAAAAAAAAAAAhAAAAJwAAACcAAAAnAAAAJwAAACcAAAAnAAAAJwAAACYA&#10;AAABAAAAAAAAAAAAAAAAAAAAIQAAAEcAAABXAAAANQA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gAAAA/wAAAK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HMAAAD/AAAA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KAAAA/wAAAI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gAAAA/w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hwAAAP8AAAB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AAAAAAAA&#10;AAAAAAAAAAAAAAAAAAAAAAAAAAAAAAAAAAAAAAAAAAAAAAAAAAAAAAAAAAAAAAAAAAAAAAAARwAA&#10;AP8AAADSAAAAAAAAAAAAAAAAAAAAAAAAAAAAAAAAAAAAxwAAAP8AAABfAAAADwAAACwAAACDAAAA&#10;/AAAAP8AAABcAAAAAAAAAAAAAAAlAAAA/wAAAP8AAAAiAAAAAAAAAAAAAACDAAAA/wAAAJ0AAAAA&#10;AAAAAA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UAAAAowAAAP8AAAD/AAAALwAAAAAAAAAAAAAAAAAAAAoAAAD+AAAA/wAAAP8A&#10;AAD/AAAA/wAAAP8AAAD/AAAA/wAAAP8AAAA3AAAAAAAAAAAAAAAAAAAAAAAAAAAAAAAKAAAA/gAA&#10;AP8AAAD/AAAA/wAAAP8AAAD/AAAA/wAAAP8AAAD/AAAANwAAAAAAAAAgAAAAvAAAAP8AAAD/AAAA&#10;/wAAAP8AAADhAAAAR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zAAAA/wAAAI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wAAAP8AAAD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4AAAAP8A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cAAAD/AAAAsQAAAIoAAACKAAAAigAAAIoAAACKAAAAigAAAIoAAACKAAAA&#10;igAAAIoAAACKAAAAU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bAAAA6wAAAP8AAAD/AAAA/wAA&#10;AC8AAAAAAAAAAAAAAAAAAAABAAAArQAAALgAAAC4AAAAuAAAALgAAAC4AAAAxwAAAP8AAAD/AAAA&#10;MAAAAAAAAAAAAAAAAAAAAAAAAAAAAAAAAQAAAK0AAAC4AAAAuAAAALgAAAC4AAAAuAAAAMcAAAD/&#10;AAAA/wAAADAAAAABAAAAyQAAAP8AAADeAAAAigAAAGoAAADGAAAA/wAAAPEAAAA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D/A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cwAAAP8A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oAAABfAAAA&#10;mQAAAKEAAAB5AAAAI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gAAAA/wAAACo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AAAAD/A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HAAAA/wAAAP8AAAD/&#10;AAAA/wAAAP8AAAD/AAAA/wAAAP8AAAD/AAAA/wAAAP8AAAD/AAAA/wAAAK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AAAAAAAAAAAAAAAAAAAAAA&#10;AAAAAAAAAAAAAAAAAAAAAAAAAAAAAAAAAAAAAAAAAAAAAAAAAAAAAAAAAAAAAAAAAAAAAAAAAAAA&#10;AABHAAAA/wAAANIAAAAAAAAAAAAAAAAAAAAAAAAAAAAAAAAAAADHAAAA/wAAANIAAAC2AAAAoAAA&#10;AHsAAAAuAAAAAAAAAAAAAAAAAAAAAAAAAAAAAABwAAAA/wAAANAAAAAAAAAALQAAAP8AAADmAAAA&#10;AgAAAA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4AAAA/wAAAPIAAAByAAAA7wAAAP8AAAAvAAAAAAAAAAAAAAAAAAAAAAAAAAAAAAAA&#10;AAAAAAAAAAAAAAAAAAAAAAAAAHIAAAD/AAAA1gAAAAAAAAAAAAAAAAAAAAAAAAAAAAAAAAAAAAAA&#10;AAAAAAAAAAAAAAAAAAAAAAAAAAAAAAAAAAByAAAA/wAAANYAAAAAAAAAIwAAAP8AAAD/AAAAKQAA&#10;AAAAAAAAAAAABwAAAOIAAAD/AAAAT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wAAAK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MAAAD/AAAAh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0AAADkAAAA/wAAAP8AAAD/AAAA/wAAAPs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AAAAP8AAAB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gAAAA/w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wAAAP8AAACxAAAAkAAAAJAAAACQAAAAkAAAAJAAAACQAAAAkAAA&#10;AJAAAACQAAAAkAAAAJAAAAB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AAAAAAAAAAAAAAAAAAAAAAAAAAAAAAAAAAAAAAAAAAAAAAAAAAAAAAAAAA&#10;AAAAAAAAAAAAAAAAAAAAAAAAAAAAAAAAAAAAAAAAAAAARwAAAP8AAADSAAAAAAAAAAAAAAAAAAAA&#10;AAAAAAAAAAAAAAAAxwAAAP8AAABSAAAAAAAAAAAAAAAAAAAAAAAAAAAAAAAAAAAAAAAAAAAAAAAA&#10;AAAAGQAAAP0AAAD/AAAAKAAAAIIAAAD/AAAAjw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AAAAJMAAAAYAAAAAAAAAOoA&#10;AAD/AAAALwAAAAAAAAAAAAAAAAAAAAAAAAAAAAAAAAAAAAAAAAAAAAAAAAAAAAQAAADgAAAA/wAA&#10;AGgAAAAAAAAAAAAAAAAAAAAAAAAAAAAAAAAAAAAAAAAAAAAAAAAAAAAAAAAAAAAAAAAAAAAEAAAA&#10;4AAAAP8AAABoAAAAAAAAADsAAAD/AAAA7wAAAAEAAAAAAAAAAAAAAAEAAADlAAAA/wAAAF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AAAAP8A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zAAAA/wAAAI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4AAAD1AAAA/wAA&#10;AP8AAAD/AAAA/wAAAP8AAAD/AAAA/wAAAH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FEAAAD/AAAA4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AAA&#10;AP8A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cAAAD/AAAA&#10;S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A&#10;AAAAAAAAAEcAAAD/AAAA0gAAAAAAAAAAAAAAAAAAAAAAAAAAAAAAAAAAAMcAAAD/AAAAUgAAAAAA&#10;AAAAAAAAAAAAAAAAAAAAAAAAAAAAAAAAAAAAAAAAAAAAAAAAAAC8AAAA/wAAAH8AAADXAAAA/wAA&#10;ADUAAAAAAAAAAAAAAAAAAAAAAAAAAAAAAAAAAAAAAAAAAAAAAAAAAAAAAAAAAAAAAAAAAAAAAAAA&#10;AAAAAAAAAAAAAAAAAAAAAAAAAAAAAAAAAA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qAAAA/wAAAC8AAAAAAAAAAAAAAAAAAAAAAAAA&#10;AAAAAAAAAAAAAAAAAAAAAAAAAABWAAAA/wAAAO4AAAAKAAAAAAAAAAAAAAAAAAAAAAAAAAAAAAAA&#10;AAAAAAAAAAAAAAAAAAAAAAAAAAAAAAAAAAAAVgAAAP8AAADuAAAACgAAAAAAAAAQAAAA9QAAAP8A&#10;AAB9AAAAAAAAAAAAAABeAAAA/wAAAPIAAAAU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w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BAAAA/wAAAP8AAADjAAAAbgAAAFsAAAC5AAAA/wAAAP8AAAD6&#10;AAAAH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4AAAAP8AAAA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AAAAD/AAAA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HAAAA/wAAAE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AAAAAAAAAABHAAAA/wAAANIAAAAAAAAAAAAA&#10;AAAAAAAAAAAAAAAAAAAAAADHAAAA/wAAAFIAAAAAAAAAAAAAAAAAAAAAAAAAAAAAAAAAAAAAAAAA&#10;AAAAAAAAAAAAAAAAYgAAAP8AAAD3AAAA/wAAANs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6gAAAP8AAAAvAAAAAAAAAAAAAAAAAAAAAAAAAAAAAAAAAAAAAAAAAAAAAAAAAAAAyQAAAP8A&#10;AACJAAAAAAAAAAAAAAAAAAAAAAAAAAAAAAAAAAAAAAAAAAAAAAAAAAAAAAAAAAAAAAAAAAAAAAAA&#10;AMkAAAD/AAAAiQAAAAAAAAAAAAAAAAAAAGwAAAD/AAAA/wAAALIAAACVAAAA/wAAAPsAAAB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K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MAAAD/AAAAh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P8A&#10;AAD3AAAAIQAAAAAAAAAAAAAAAQAAALwAAAD/AAAA/wAAAHM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8AAAD/AAAA&#10;p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gAAAA/w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wAA&#10;AP8AAAB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AAAAAAAAAAARwAAAP8AAAD5AAAA2wAAANsAAADbAAAA2wAAANkAAAAbAAAAxwAAAP8AAABS&#10;AAAAAAAAAAAAAAAAAAAAAAAAAAAAAAAAAAAAAAAAAAAAAAAAAAAAAAAAABAAAAD4AAAA/wAAAP8A&#10;AACB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oAAAD/AAAALwAAAAAAAAAAAAAAAAAA&#10;AAAAAAAAAAAAAAAAAAAAAAAAAAAAOwAAAP8AAAD8AAAAHgAAAAAAAAAAAAAAAAAAAAAAAAAAAAAA&#10;AAAAAAAAAAAAAAAAAAAAAAAAAAAAAAAAAAAAADsAAAD/AAAA/AAAAB4AAAAAAAAAAAAAAAAAAAAA&#10;AAAAWAAAAP8AAAD/AAAA/wAAAP8AAAB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P8A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z&#10;AAAA/wAAAI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QAAAAP8AAAD/AAAAvQAAAAAAAAAAAAAAAAAAAAAAAABjAAAA&#10;/w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wAAAPg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AAAAP8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QAAADTAAAAN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AAAAAAAAAAAAAAAACsAAAD4AAAA/wAAAP8A&#10;AAD/AAAA/wAAAP8AAAD+AAAAHgAAAMIAAAD/AAAATQAAAAAAAAAAAAAAAAAAAAAAAAAAAAAAAAAA&#10;AAAAAAAAAAAAAAAAAAAAAAAAAAAAqQAAAP8AAAD7AAAAJg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qAAAA/wAAAC8AAAAAAAAAAAAAAAAAAAAAAAAAAAAAAAAAAAAAAAAAAAAAAK0AAAD/&#10;AAAAqwAAAAAAAAAAAAAAAAAAAAAAAAAAAAAAAAAAAAAAAAAAAAAAAAAAAAAAAAAAAAAAAAAAAAAA&#10;AACtAAAA/wAAAKsAAAAAAAAAAAAAAAAAAAAAAAAAJgAAAM4AAAD/AAAA5wAAAO0AAAD/AAAA9gAA&#10;A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D/AAAAo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w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UAAAD/&#10;AAAA/wAAANQAAAAAAAAAAAAAAAAAAAAAAAAAewAAAP8AAAD/AAAAj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oAAAD/AAAAe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AAAAD/AAAA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EAAAA&#10;DQAAAAAAAAAAAAAAAAAAAAAAAAAAAAAAAAAAAAAAAAAAAAAAAAAAAAAAAAAAAAAAAAAAAAEAAAAP&#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6gAAAP8AAAAvAAAAAAAAAAAA&#10;AAAAAAAAAAAAAAAAAAAAAAAAAAAAACIAAAD9AAAA/wAAADwAAAAAAAAAAAAAAAAAAAAAAAAAAAAA&#10;AAAAAAAAAAAAAAAAAAAAAAAAAAAAAAAAAAAAAAAiAAAA/QAAAP8AAAA8AAAAAAAAAAAAAAAAAAAA&#10;GQAAAOsAAAD/AAAAmAAAAAoAAAAPAAAAmQAAAP8AAAD/AAAAU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AA/wAAAK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MAAAD/AAAAh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HAAAA8gAAAP8AAAD/AAAAcwAAAAAAAAAAAAAALgAA&#10;AOwAAAD/AAAA/wAAAF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MAAAAsAAAAOgAAABgAAAAAAAAAAAAAAAAAAAAAAAAA&#10;AAAAAAAAAAAAAAAAAAAAAAAAAAAAAAAAAAAAAAAAAAA+AAAA/wAAAPEAAAA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gAAAA/w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oAAAD/AAAALwAAAAAAAAAAAAAAAAAAAAAAAAAAAAAAAAAAAAAAAACRAAAA&#10;/wAAAM0AAAAAAAAAAAAAAAAAAAAAAAAAAAAAAAAAAAAAAAAAAAAAAAAAAAAAAAAAAAAAAAAAAAAA&#10;AAAAkQAAAP8AAADNAAAAAAAAAAAAAAAAAAAAAAAAAIwAAAD/AAAAtQAAAAAAAAAAAAAAAAAAAAAA&#10;AACeAAAA/wAAAL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AP8A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zAAAA/wAAAI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YAAAD/AAAA/wAAAP8AAADcAAAAygAAAPwAAAD/AAAA/wAAANoAAAA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HUAAADq&#10;AAAA/wAAAP8AAAD/AAAAwgAAADQAAAAAAAAAAAAAAAAAAAAAAAAAAAAAAAAAAAAAAAAAAAAAAAAA&#10;AAAAAAAAAAAAAL0AAAD/AAAAl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AAAAP8A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qAAAA/wAAAC8AAAAA&#10;AAAAAAAAAAAAAAAAAAAAAAAAAAAAAAAQAAAA8wAAAP8AAABeAAAAAAAAAAAAAAAAAAAAAAAAAAAA&#10;AAAAAAAAAAAAAAAAAAAAAAAAAAAAAAAAAAAAAAAAEAAAAPMAAAD/AAAAXgAAAAAAAAAAAAAAAAAA&#10;AAAAAAC4AAAA/wAAAIIAAAAAAAAAAAAAAAAAAAAAAAAAZQAAAP8AAAD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D/A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cw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AAAAvQAAAP8AAAD/AAAA/wAAAP8A&#10;AAD/AAAA/wAAAO4AAAA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KwAAAD/AAAA/wAAAP8AAAD/AAAA/wAAAP8AAAD4AAAASQAA&#10;AAAAAAAAAAAAAAAAAAAAAAAAAAAAAAAAAAAAAAAAAAAAAAAAAAAAAAApAAAA+wAAAPoAAAA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AAAAD/A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6gAAAP8AAAAvAAAAAAAAAAAAAAAAAAAAAAAAAAAAAAAAAAAAdgAA&#10;AP8AAADoAAAABgAAAAAAAAAAAAAAAAAAAAAAAAAAAAAAaAAAAKMAAAAsAAAAAAAAAAAAAAAAAAAA&#10;AAAAAHYAAAD/AAAA6AAAAAYAAAAAAAAAAAAAAAAAAAAAAAAAlgAAAP8AAADhAAAABQAAAAAAAAAA&#10;AAAAAQAAAMIAAAD/AAAAq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AAAA/wAAAK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MAAAD/AAAAh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YAAACAAAAA7QAAAP8AAAD/AAAA/AAAAK4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0AAAD/AAAA&#10;/wAAAP8AAADeAAAAwAAAAPYAAAD/AAAA/wAAAO0AAAASAAAAAAAAAAAAAAAAAAAAAAAAAAAAAAAA&#10;AAAAAAAAAAAAAAAAAAAAAAAAAJUAAAD/AAAA1QAAAB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gAAAA/w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LsAAAC8AAAAvAAAAPoAAAD/AAAA&#10;yQAAALwAAAC3AAAABwAAAAAAAAAAAAAABQAAAOMAAAD/AAAAgAAAAAAAAAAAAAAAAAAAAAAAAAAA&#10;AAAAAAAAAPQAAAD/AAAAfwAAAAAAAAAAAAAAAAAAAAUAAADjAAAA/wAAAIAAAAAAAAAAAAAAAAAA&#10;AAAAAAAAAAAAADgAAAD5AAAA/wAAAPAAAACvAAAApQAAAOgAAAD/AAAA+QAAAD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AAAAP8A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zAAAA/wAAAI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AAAAP8A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cAAAD+AAAA/wAAAP8AAAD/AAAA/wAAAP8AAAD/AAAA+gAAAAkAAAAAAAAAAAAAAEMA&#10;AAD/AAAA8wAAABgAAAAAAAAAAAAAAAAAAAAAAAAAAAAAAAAAAADTAAAA/QAAAFwAAAAAAAAAAAAA&#10;AAAAAABDAAAA/wAAAPMAAAAYAAAAAAAAAAAAAAAAAAAAAAAAAAAAAAAAAAAARQAAAMoAAAD/AAAA&#10;/wAAAP8AAAD/AAAAyAAAAE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D/&#10;AAAA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AAAAD/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gAAAAYAAAAAAAAAAAAAAAAAAAAAAAAA&#10;AAAAAAAAAAAAAAAABgAAAA0AAAAAAAAAAAAAAAAAAAAAAAAAAAAAAA4AAAAGAAAAAAAAAAAAAAAA&#10;AAAAAAAAAAAAAAAAAAAAAAAAAAAAAAAAAAAADAAAACkAAAAnAAAAC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AAAA/wAAAK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gAAAA&#10;/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A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AAAAP8A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D/AAAA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AAAD/AAAA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wAAAK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zAAAA/wAAAMg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OAAAAD/AAAA4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gAAAA/wAAAO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wAAAAMAAAADAAAAAwAAAAMAAAADA&#10;AAAAwAAAAMAAAADAAAAAwAAAAMAAAADAAAAAwAAAAMAAAADAAAAAwAAAAMAAAADAAAAAwAAAAMAA&#10;AADAAAAAwAAAAMAAAADAAAAAwAAAAMAAAADAAAAAwAAAAMAAAADAAAAAwAAAAMAAAADAAAAAwAAA&#10;AMAAAADAAAAAwAAAAMAAAADAAAAAwAAAAMAAAADAAAAAwAAAAMAAAADAAAAAwAAAAMAAAADAAAAA&#10;wAAAAMAAAADAAAAAwAAAAMAAAADAAAAAwAAAAMAAAADAAAAA2AAAAP8AAADQ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F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3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gAAAD/AAAAW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oAAAAP8AAACg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KAAAAD/AAAAo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BAAAAAQAAAAEAAAABAAAAA&#10;QAAAAEAAAABAAAAAQAAAAEAAAABAAAAAQAAAAEAAAABAAAAAQAAAAEAAAABAAAAAQAAAAEAAAABA&#10;AAAAQAAAAEAAAABAAAAAQAAAAEAAAABAAAAAQAAAAEAAAABAAAAAQAAAAEAAAABAAAAAQAAAAEAA&#10;AABAAAAAQAAAAEAAAABAAAAAQAAAAEAAAABAAAAAQAAAAEAAAABAAAAAQAAAAEAAAABAAAAAQAAA&#10;AEAAAABAAAAAQAAAAEAAAABAAAAAQAAAAEAAAABAAAAAQAAAAEAAAACIAAAA/wAAAK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EAAAD/AAAAjAAAAAAAAAAA&#10;AAAA+wAAAP8AAABXAAAAAAAAAAAAAAAAAAAAAAAAABsAAAD/AAAA/wAAADcAAAAAAAAAUAAAAP8A&#10;AAD/AAAAAgAAAAAAAABm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V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gAAAA/wAAAC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AAAAP8A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AAAAP8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D/AAAAo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AAAAD/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AA/wAAAK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AAAA/w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A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AAAAP8AAA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D/AAAAo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MAAADmAAAA/wAAAP8AAACzAAAAEAAAAAAAAAAC&#10;AAAA/gAAAP8AAAA5AAAAAAAAAAIAAACEAAAA+QAAAP8AAAD4AAAAdAAAAAAAAAAAAAAAAAAAAAAA&#10;AAAAAAAAAAAAAAAAAAAAAAAAcw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L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sAAAD/AAAA7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gA&#10;AAD/AAAAI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AAAAP8AAAB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AAAAD/&#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wAAAK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EAAAAQAAAAAAAAAAAAAAAAAAAAAAAAAAAAAAAAAAAAAAAAAAAAAAAAAAAAAAAA&#10;AAYAAAAlAAAABQAAAAAAAAAAAAAAAAAAAAAAAAAAAAAAAAAAAAAAAAAAAAAAAAAAABgAAAA1AAAA&#10;H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QAAADU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CAAAANQAAAD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tAAAANQA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IAAAA1AAAAE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AAAA/w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UAAAA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AAAAP8A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wAAAHoAAACDAAAAYwAAABUAAAAAAAAAAAAAAAAAAAAAAAAAAAAAAC8AAAD/AAAAn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A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AAAAD/A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AAAAP8AAAD/AAAA/wAAAP8AAAD7AAAAiQAA&#10;AAkAAAAAAAAAAAAAAAAAAAAyAAAA/wAAAK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wAAAK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gAAAA/w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TQAAAP8AAAD/AAAA8wAAANQAAAD0AAAA/wAAAP8AAADWAAAAIAAAAAAAAAAAAAAAMg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DAAAACcAAAAnAAAAJwAAACcAAAAnAAAAJwAAACQAAAAAAAAAAAAAAAAA&#10;AAAgAAAAJwAAACcAAAAnAAAAJwAAACcAAAAnAAAACAAAADUAAAApAAAAAAAAAAAAAAAAAAAAAAAA&#10;AAAAAAAAAAAAAAAAAAsAAAA2AAAAI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0AAAA8AAAABQAAAAAAAAAAAAAA&#10;AAAAAAAAAAAAAAAAAAAAAAAAAAAAAAAALQAAADwAAAAFAAAAAAAAAAAAAAAAAAAAAAAAAAAAAAAA&#10;AAAAAAAAAAAAAAAAAAAAAAAAAAAAAAAIAAAAMgAAAFYAAAA9AAAADQAAAAAAAAAAAAAAAAAAAAAA&#10;AAAAAAAABAAAADcAAABWAAAAQwAAAB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AAAAP8A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JMAAAD/AAAAvwAAAA8AAAAAAAAACAAAAGMA&#10;AADrAAAA/wAAAOcAAAAyAAAAAAAAADIAAAD/A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LsAAAD/AAAA/wAA&#10;AP8AAAD/AAAA/wAAAP8AAAD/AAAAGQAAAAAAAAA6AAAA/wAAAP8AAAD/AAAA/wAAAP8AAAD/AAAA&#10;/wAAAGUAAAD/AAAA/QAAABkAAAAAAAAAAAAAAAAAAAAAAAAAAAAAAAAAAACFAAAA/wAAAKw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AAAAKMAAAD/AAAA/wAAAC8AAAAAAAAAAAAAAAAAAAAAAAAAAAAAAAAAAAAUAAAAowAAAP8A&#10;AAD/AAAALwAAAAAAAAAAAAAAAAAAAAAAAAAAAAAAAAAAAAAAAAAAAAAAAAAAAAEAAABrAAAA9gAA&#10;AP8AAAD/AAAA/wAAAOwAAABWAAAAAAAAAAAAAAAAAAAAcgAAAOsAAAD/AAAA/wAAAP8AAAD8AAAA&#10;jgAA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AAAAo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AAAAD/A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1AAAA/wAAAEQAAAAAAAAAAAAAAAAAAAAAAAAAEwAAAL8AAAD/AAAA8gAAAD8AAAAyAAAA&#10;/wAAAK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DHAAAA/wAAAMUAAACiAAAAogAAAKIAAACiAAAAnwAAAAkAAAAA&#10;AAAARwAAAP8AAAD5AAAAqgAAAKoAAACqAAAAqgAAAKoAAAAjAAAA5AAAAP8AAABuAAAAAAAAAAAA&#10;AAAAAAAAAAAAAAAAAAAAAAAA2gAAAP8AAABe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wAAAOsAAAD/AAAA/wAAAP8AAAAvAAAAAAAA&#10;AAAAAAAAAAAAAAAAAAAAAABbAAAA6wAAAP8AAAD/AAAA/wAAAC8AAAAAAAAAAAAAAAAAAAAAAAAA&#10;AAAAAAAAAAAAAAAAAAAAAAAAAABpAAAA/wAAAP0AAACbAAAAdAAAAL4AAAD/AAAA+gAAADAAAAAA&#10;AAAAIAAAAP8AAAD7AAAAtgAAAJgAAADYAAAA/wAAAP8AAAB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AAAA/wAAAK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IAAADxAAAAn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MAAAAxQAAAOYAAAC/AAAAO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gAAAPEAAAC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I4AAADaAAAA2wAAAJ0AAAA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QAAAAmwAAANkA&#10;AADfAAAAoQAAAB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AAAA/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pgAAAP8AAABDAAAAAAAAAAAAAAAA&#10;AAAAAAAAAAAAAAAFAAAAnwAAAP8AAAD2AAAAeQAAAP8A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xwAAAP8A&#10;AABSAAAAAAAAAAAAAAAAAAAAAAAAAAAAAAAAAAAAAAAAAEcAAAD/AAAA0gAAAAAAAAAAAAAAAAAA&#10;AAAAAAAAAAAAAAAAAI0AAAD/AAAAxQAAAAAAAAAAAAAAAAAAAAAAAAAAAAAALwAAAP8AAAD2AAAA&#10;DQ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AAAAP8AAADyAAAAcgAAAO8AAAD/AAAALwAAAAAAAAAAAAAAAAAAAAAAAAA4AAAA/wAAAPIAAABy&#10;AAAA7wAAAP8AAAAvAAAAAAAAAAAAAAAAAAAAAAAAAAAAAAAAAAAAAAAAAAAAAAACAAAA6wAAAP8A&#10;AABtAAAAAAAAAAAAAAADAAAAvQAAAP8AAAChAAAAAAAAAA8AAACaAAAAIQAAAAAAAAAAAAAABwAA&#10;AM4AAAD/AAAAy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4AAAD+AAAA/wAA&#10;AK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4AAAA/gAAAP8AAAD/AAAA&#10;/wAAAPoAAAA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TgAAAP4AAAD/AAAAq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OQAAAPoAAAD/AAAA/wAAAP8AAAD/AAAA0gAAAA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zgAAAP8AAAD/AAAA/wAAAP8AAAD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4AAAAP8AAAA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4AAAD/AAAAjwAAAAAAAAAAAAAAAAAAAAAAAAAAAAAAAAAAAAEAAACOAAAA/wAA&#10;AP8AAAD/AAAA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McAAAD/AAAAUgAAAAAAAAAAAAAAAAAAAAAAAAAAAAAA&#10;AAAAAAAAAABHAAAA/wAAANIAAAAAAAAAAAAAAAAAAAAAAAAAAAAAAAAAAAAzAAAA/wAAAP4AAAAe&#10;AAAAAAAAAAAAAAAAAAAAAAAAAIQAAAD/AAAAqgAAAA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QAAACTAAAAGAAAAAAAAADqAAAA/wAAAC8A&#10;AAAAAAAAAAAAAAAAAAAAAAAAJAAAAJMAAAAYAAAAAAAAAOoAAAD/AAAALwAAAAAAAAAAAAAAAAAA&#10;AAAAAAAAAAAAAAAAAAAAAAAAAAAAIQAAAP8AAAD7AAAABgAAAAAAAAAAAAAAAAAAAFMAAAD/AAAA&#10;5QAAAAAAAAAAAAAAAAAAAAAAAAAAAAAAAAAAAAAAAAB5AAAA/wAAAO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AD/AAAAo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QAAAKUAAAD+AAAA/wAAAP8AAACo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AAAAP8AAAC1AAAADwAAAM0AAAD/AAAAk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RAAAApQAAAP4AAAD/AAAA/wAAAK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8AAAD/AAAA0gAAABkAAABPAAAA&#10;/wAAAP8AAAA9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OgAAAP8AAAD5&#10;AAAALQAAADsAAAD/AAAA/wAAAC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AAAAD/AAAAI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UAAAA9AAAAPcAAAAfAAAA&#10;AAAAAAAAAAAAAAAAAAAAAAAAAAAAAAAAAAAAAIAAAAD/AAAA/wAAAK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DH&#10;AAAA/wAAAFIAAAAAAAAAAAAAAAAAAAAAAAAAAAAAAAAAAAAAAAAARwAAAP8AAADSAAAAAAAAAAAA&#10;AAAAAAAAAAAAAAAAAAAAAAAAAAAAANgAAAD/AAAAdAAAAAAAAAAAAAAAAAAAAAAAAADZAAAA/wAA&#10;AF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6gAAAP8AAAAvAAAAAAAAAAAAAAAAAAAAAAAAAAAAAAAAAAAA&#10;AAAAAAAAAADqAAAA/wAAAC8AAAAAAAAAAAAAAAAAAAAAAAAAAAAAAAAAAAAAAAAAAAAAADoAAAD/&#10;AAAA7gAAAAAAAAAAAAAAAAAAAAAAAAAdAAAA/wAAAP8AAAAPAAAAAAAAAAAAAAAAAAAAAAAAAAAA&#10;AAAAAAAAhwAAAP8AAADT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gAAAA/wAA&#10;AK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sAAAD/AAAA3QAAAM0A&#10;AAD/AAAAq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OsAAAD/AAAAWAAA&#10;AAAAAABwAAAA/wAAAN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OwAAAP8AAADdAAAAzQAAAP8AAACo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bAAAAiQAAAFEAAAAAAAAACwAAAPwAAAD/AAAAS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AAAAuAAAAQAAAAAAAAAAvAAAA/wAAAP8AAAA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gAAAA/wAAAC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UAAACCAAAAIAAAAAAAAAAAAAAAAAAAAAAAAAAAAAAAAAAAAAAA&#10;AAAAAAAAZwAAAMMAAAB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oAAAD/&#10;AAAALwAAAAAAAAAAAAAAAAAAAAAAAAAAAAAAAAAAAAAAAAAAAAAA6gAAAP8AAAAvAAAAAAAAAAAA&#10;AAAAAAAAAAAAAAAAAAAAAAAAAAAAAAAAAAAeAAAA/wAAAP8AAAAjAAAAAAAAAAAAAAAAAAAACQAA&#10;AP8AAAD/AAAAHwAAAAAAAAAAAAAAAAAAAAAAAAAAAAAAAQAAANcAAAD/AAAAk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YAAAAP8AAAC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sAAAAewAAAAcAAACSAAAA/wAAAK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AAAD+AAAA/wAAAD4AAAAAAAAAVwAAAP8AAAD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wAAAB7AAAABwAAAJIAAAD/AAAAq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sAAAD/AAAA+gAAAB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GAAAA9wAAAP8AAACU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4AAAAP8A&#10;AA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qAAAA/wAAAC8AAAAAAAAAAAAAAAAAAAAAAAAAAAAA&#10;AAAAAAAAAAAAAAAAAOoAAAD/AAAALwAAAAAAAAAAAAAAAAAAAAAAAAAAAAAAAAAAAAAAAAAAAAAA&#10;AgAAANYAAAD/AAAAywAAAD4AAAAlAAAASwAAALIAAAD/AAAA/wAAACIAAAAAAAAAAAAAAAAAAAAA&#10;AAAAAAAAAGMAAAD/AAAA+QAAACk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AA&#10;AAD/AAAAo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oAAAAWAAAAFgAAABYAAAAOAAAAAAAAAAAAAAAA&#10;AAAAkgAAAP8AAAC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wAAAP8A&#10;AAA3AAAAAAAAAFAAAAD/AAAA/w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AAAA/wAAAK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FIAAAD6AAAA/wAAAI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wAAAP8AAAD/AAAAfgA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OAAAAD/AAAAI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wAAAB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6gAAAP8AAAAvAAAAAAAAAAAAAAAAAAAAAAAAAAAAAAAAAAAAAAAAAAAAAADqAAAA/wAAAC8AAAAA&#10;AAAAAAAAAAAAAAAAAAAAAAAAAAAAAAAAAAAAAAAAAAAAAABAAAAA7QAAAP8AAAD/AAAA/wAAAP8A&#10;AAD+AAAA/wAAAP8AAAAaAAAAAAAAAAAAAAAAAAAAAAAAACcAAADv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gAAAA/wAAAK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TAAAA/wAAAP8AAAD/AAAApAAAAAAAAAAAAAAAAAAAAJIAAAD/AAAAq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AAAAP8AAAD/AAAAOwAAAAAAAABVAAAA/wAAAP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kgAAAP8AAAC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FcA&#10;AAD7AAAA/wAAALUA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YAAAA1AAAA5wAAAP8AAABr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AAAA/wAAAC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wAAAP8AAAC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oAAAD/AAAALwAAAAAAAAAAAAAAAAAAAAAA&#10;AAAAAAAAAAAAAAAAAAAAAAAA6gAAAP8AAAAvAAAAAAAAAAAAAAAAAAAAAAAAAAAAAAAAAAAAAAAA&#10;AAAAAAAAAAAAAAAAABkAAABsAAAAmAAAAJMAAABvAAAANwAAAP8AAAD7AAAABwAAAAAAAAAAAAAA&#10;AAAAABMAAADbAAAA/wAAALYAAAA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YAAAAP8AAAC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wAAAP8AAAD/AAAA/wAAAKQAAAAAAAAA&#10;AAAAAAAAAACSAAAA/wAAAK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10;AAAA/wAAAE4AAAAAAAAAaAAAAP8AAADY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IAAAD/AAAAq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MAAAD8AAAA/wAAALUAAAA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AAAAJAAAACsAAAAAAAAAAAAAAJ4AAAD/&#10;AAAAu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4AAAAP8AAAA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BwAAAD/A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qAAAA/wAAAC8AAAAAAAAAAAAAAAAAAAAAAAAAAAAAAAAAAAAAAAAAAAAAAOoAAAD/AAAA&#10;LwAAAAAAAAAAAAAAAAAAAAAAAAAAAAAAAAAAAAAAAAAAAAAAAAAAAAAAAAAAAAAAAAAAAAAAAAAA&#10;AAAAAAAAAEQAAAD/AAAA0AAAAAAAAAAAAAAAAAAAAAwAAADIAAAA/wAAAMwAAAA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AAAAD/AAAAo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QAAAAjAAAAIwAAACMAAAAWAAAAAAAAAAAAAAAAAAAAkgAAAP8AAAC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P8AAACWAAAAAAAAAK0AAAD/AAAAq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AAAA&#10;/wAAAK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kAAAD1&#10;AAAA/wAAAMcAAAAbAAAAFQAAABUAAAA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QAAAP8AAADvAAAADgAAAAYAAADUAAAA/wAAAK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OAAAAD/AAAAI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AAAAUAAAAFAAAABQAAAAUAAAAFAAAABQAAAAUAAAAFAAAABQAAAAUAAAAFAAAABnAAAA/wAAAK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6gAAAP8AAAAvAAAAAAAAAAAAAAAA&#10;AAAAAAAAAAAAAAAAAAAAAAAAAAAAAADqAAAA/wAAAC8AAAAAAAAAAAAAAAAAAAAAAAAAAAAAAAAA&#10;AAAAAAAAAAAAAAAAAAAAAAAAAAAAAAAAAAAAAAAAAAAAAAAAAACyAAAA/wAAAIQAAAAAAAAAAAAA&#10;AAgAAAC+AAAA/wAAANgAAAAX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gAAAA/wAAAK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IAAAD/AAAAq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4AAAD/AAAA/AAAANEAAAD/AAAA/wAAADs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gAAAP8AAAC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XAAAA/wAAAP8AAAD/AAAA/wAAAP8AAAD/AAAA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oAAADvAAAA/wAAAO0AAADnAAAA&#10;/wAAAP0AAAB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gAAAA/wAAAC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QAAAP8AAAD/AAAA/wAAAP8AAAD/AAAA/wAA&#10;AP8AAAD/AAAA/wAAAP8AAAD/AAAA/wAAAP8A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xwAAAP8AAABSAAAA&#10;AAAAAAAAAAAAAAAAAAAAAAAAAAAAAAAAAAAAAEcAAAD/AAAA0gAAAAAAAAAAAAAAAAAAAAAAAAAA&#10;AAAAAAAAAAAAAAAAAAAAAAAAAGIAAAD/AAAA9wAAAP8AAADb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AAAA/wAAAI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oAAAD/AAAALwAAAAAAAAAAAAAAAAAAAAAAAAAAAAAAAAAAAAAAAAAAAAAA6gAA&#10;AP8AAAAvAAAAAAAAAAAAAAAAAAAAAAAAAGgAAACjAAAALAAAAAAAAAAAAAAABwAAAAAAAAAAAAAA&#10;AAAAAAAAAACAAAAA/wAAAPYAAAAaAAAAAAAAAAQAAACzAAAA/wAAAN4AA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P8AAAC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QAAAA/wAAAK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CAAAAhAAAAPkAAAD/AAAA+AAAAH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AAAAD/AAAAp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6gAAAP8AAAD/AAAA/wAAAP8AAAD/AAAA/wAAAF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AAAANkAAAD/AAAA/wAAAOgAAABW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4AAAAP8AAAA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EAAAD/AAAA/wAAAMoAAADKAAAAygAAAMoAAADKAAAAygAAAMoAAADKAAAAygAAANAAAAD/&#10;AAAA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gAAAC7AAAAvAAAALwAAAD6AAAA/wAAAMkAAAC8AAAA&#10;twAAAAcAAAAAAAAAGAAAALsAAAC8AAAAvAAAAPoAAAD/AAAAyQAAALwAAAC3AAAABwAAAAAAAAD0&#10;AAAA/wAAAH8AAAAAAAAAAAAAANQAAADWAAAAnwAAAKQAAADdAAAA/wAAAP4AAABVAAAAAAAAAAAA&#10;AABXAAAA/wAAAP8AAADyAAAA0gAAANIAAADSAAAA0gAAANIAAAB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AAAAD/AAAA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JQAAAA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gAA&#10;AB8AA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OAAAAD/AAAAI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MAAAA4QAAAPsAAAArAAAAAAAAAAAA&#10;AAAAAAAAAAAAAAAAAAAAAAAAAAAAAAAAAAAcAAAA/wAAAK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CjAAAA/wAA&#10;AP8AAAD/AAAA/wAAAP8AAAD/AAAA/wAAACUAAAAAAAAAQgAAAP8AAADNAAAAAAAAAAAAAAAAAAAA&#10;AAAAAAAAAAAAAAAAAAAAAAAAAAAAAAAAAAAAAKkAAAD/AAAA+wAAACY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AAAD/AAAA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AAAA/gAAAP8AAAD/AAAA/wAAAP8AAAD/AAAA/wAAAPoAAAAJAAAAAAAAACcAAAD+AAAA/wAAAP8A&#10;AAD/AAAA/wAAAP8AAAD/AAAA+gAAAAkAAAAAAAAA0wAAAP0AAABcAAAAAAAAAAAAAACXAAAA/QAA&#10;AP8AAAD/AAAA/AAAAMUAAAA8AAAAAAAAAAAAAAAAAAAAUwAAAP8AAAD/AAAA/wAAAP8AAAD/AAAA&#10;/wAAAP8AAAD/AAAAe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gAAAA/wAAAK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AA/wAAAC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oAAAD/AAAAvgAAAAAAAAAAAAAAAAAAAAAAAAAAAAAAAAAAAAAAAAAAAAAA&#10;HA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NAAAABQAAAAAAAAAAAAAAAAAAAAAAAAAAAAAAAAAAAAAAAAAAAAAAAAAAAAAA&#10;AAABAAAADwA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AAAAA/wAAAI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YAAAANAAAAAAAAAAAAAAAAAAAAAAAAAAwAAAAsAAAAKAAAAA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AAAAP8AAAC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4AAAAP8AAA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AAAP8AAAA9&#10;AAAAAAAAAAAAAAAAAAAAAAAAAAAAAAAAAAAAAAAAABcAAAD+AAAAm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gAAAAP8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AAAAD/AAAA&#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AAAAD/AAAAI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QAAAAfAAAABAAAAAAAAAAAAAAAAAAAAAAAAAAAAAAAAAAA&#10;AAAAAAAAAAAADQAAAA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AAAD/&#10;AAAAg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gAAAA/wAAAK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AAAA/w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A/wAAAI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AP8AAAC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4AAAAP8AAAA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sA&#10;AABtAAAAaQAAAC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A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AAAAD/AAAAo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OAA&#10;AAD/AAAAI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QAA&#10;AM4AAAD6AAAA4AAAAHEAAAAAAAAAAAAAAGoAAAD8AAAA/wAAAP8AAAD/AAAAh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AAAAD/AAAAg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gAAAA/wAAAK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AAAA/wAAAC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QAAAPcAAAD/AAAA/wAAAP8AAAD/AAAAiQAAADwAAAD9&#10;AAAA/wAAAM4AAADdAAAA/wAAAP8AAAA4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AA/wAAA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YAAAAP8AAAC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AAAAP8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EA&#10;AAD/AAAAtwAAADEAAABkAAAA5AAAAP4AAADmAAAA/wAAAIkAAAAAAAAAAQAAAHwAAAD/AAAAm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AAAAP8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AAAAD/AAAAo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OAAAAD/AAAAI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nAAAA/wAAAB8AAAAAAAAAAAAAADkAAAD7AAAA&#10;/wAAAM8AAAADAAAAAAAAAAAAAAAdAAAA/wAAAL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AAAAP8AAAC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AAAAD/AAAAg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gAAAA/wAAAK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gAAAA/wAAAC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gAAAP8AAAASAAAAAAAAAAAAAAAEAAAA3wAAAP8AAAB3AAAAAAAAAAAAAAAAAAAAAwAAAPcA&#10;AAD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g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AA/wAAAI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YAAAAP8AAAC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AAAAP8AAAA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8AAAD/AAAAWwAAAAAAAAAAAAAAgQAA&#10;AP8AAAD/AAAA4gAAABAAAAAAAAAAAAAAADkAAAD/AAAAu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A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3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AAAAD/AAAAI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LAAAA/wAAAPgAAAClAAAArgAAAP8AAAD9AAAAngAAAP8AAADEAAAAKwAAAEAAAADC&#10;AAAA/wAAAI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A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N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gAAAA/wAAAC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0AAAD/AAAA/wAAAP8A&#10;AAD/AAAAcgAAAAMAAAC+AAAA/wAAAP8AAAD/AAAA/wAAAPwAAAA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AAAAA/wAAAI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YAAAAP8AAAC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4AAAAP8AAAAg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WQAAAJQAAACOAAAAOwAAAAAAAAAAAAAADwAAAKQAAAD7AAAA&#10;/wAAAOAAAAB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AAAAP8A&#10;AA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AAAAD/AAAAo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AAAAD/AAAA&#10;I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gAAAB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A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AAAA&#10;/wAAAK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gAAAA/wAAAC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gAAAI4AAACOAAAAjgAAAI4AAACOAAAAjgAAAI4AAACOAAAAiAAA&#10;AGMAAAA2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A&#10;AAAA/wAAAI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AAAAP8AAAC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MAAAAQ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AAA&#10;AP8AAAA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UAAAD/AAAA&#10;/wAAAP8AAAD/AAAA/wAAAP8AAAD/AAAA/wAAAP8AAAD/AAAA/wAAALYAAAA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P8AAA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GAAAAD/AAAAo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AAAAE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OAAAAD/AAAAI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EAAAAiQAAAIkAAACJAAAAiQAAAIkAAACJAAAAiQAAAIkA&#10;AACTAAAAtwAAAPkAAAD/AAAAzwAAAA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AAAAD/AAAAg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gAAAA/wAAAK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gAAAA/wAAAC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kAAAA3AAAAP8AAAB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AAAAA/wAAAI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YAAAAP8AAAC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AAAAP8AAAA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wAAAD/AAAAo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P8AAA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AAAAD/AAAAo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AAAAD/AAAAI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VAAAA/wAA&#10;AM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AAAAD/AAAAg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AAAA/wAAAK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gAAAA/wAAAC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AAAAP8AAAD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AAAA/wAAAI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YAAAAP8AAAC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AAAAP8A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UA&#10;AAD/AAAAm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EAAAA5AAAAVgAAAEUAAAASAAAAAAAAAAAAAAAAAAAAAAAAAAAAAAAAAAAAAAAAAAAA&#10;AAAAAAAABAAAADcAAABWAAAAQwAAABcAAAAAAAAAAAAAAAAAAAAAAAAAAAAAAAAAAAAEAAAANwAA&#10;AFYAAABDAAAAF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AAAAD/AAAAo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AAAAD/AAAAI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BAAAAHAAAAIgAAAD8AAAA/wAAAEc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FAAAAJwAAAD9AAAA/wAAAP8AAAD/AAAA+gAA&#10;ACUAAAAAAAAAAAAAAAAAAAAAAAAAAAAAAAAAAAAAAAAAcgAAAOsAAAD/AAAA/wAAAP8AAAD8AAAA&#10;jgAAAAIAAAAAAAAAAAAAAAAAAAByAAAA6wAAAP8AAAD/AAAA/wAAAPwAAACOAA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gAAAA/wAAAK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gAAAA/wAAAC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QAAAOsAAADrAAAA6wAAAOsAAADrAAAA6wAAAOsAAADrAAAA9gAAAP8AAAD/&#10;AAAA/wAAAK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QAAAMwAAAD/AAAA6AAAAJkAAABtAAAAigAAAM0AAAApAAAAAAAAAAAAAAAAAAAAAAAAAAAAAAAA&#10;AAAAIAAAAP8AAAD7AAAAtgAAAJgAAADYAAAA/wAAAP8AAABwAAAAAAAAAAAAAAAgAAAA/wAAAPsA&#10;AAC2AAAAmAAAANgAAAD/AAAA/wAAAH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YAAAAP8AAAC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4AAAAP8AAAA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EAAAD/AAAA/wAAAP8A&#10;AAD/AAAA/wAAAP8AAAD/AAAA/wAAAP8AAAD+AAAA3gAAAGo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IAAAD/AAAA2AAAABwAAAAAAAAAAAAAAAAA&#10;AAAAAAAAAAAAAAAAAAAAAAAAAAAAAAAAAAAAAAAAAAAAAA8AAACaAAAAIQAAAAAAAAAAAAAABwAA&#10;AM4AAAD/AAAAyQAAAAAAAAAAAAAADwAAAJoAAAAhAAAAAAAAAAAAAAAHAAAAzgAAAP8AAAD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AAAAD/&#10;AAAAo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OAAAAD/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SAAAALAAAACwAAAAsAAAALAAAACwAAAAsAAAALAAAACwAAAApAAAA&#10;C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QAAADoAAAA/wAAAEcAAAAAAAAAAAAAAAAAAAAAAAAAAAAAAAAAAAAAAAAAAAAAAAAAAAAAAAAA&#10;AAAAAAAAAAAAAAAAAAAAAAAAAAAAAAAAAAAAAAAAAAB5AAAA/wAAAOcAAAAAAAAAAAAAAAAAAAAA&#10;AAAAAAAAAAAAAAAAAAAAAAAAAHkAAAD/AAAA5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gAAAA/wAAAK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gAAAA&#10;/wAAAC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vAAAA/wAAAOQAAAABAAAAAAAAAAAAAAAA&#10;AAAAAAAAAAAAAAAAAAAAAAAAAAAAAAAAAAAAAAAAAAAAAAAAAAAAAAAAAAAAAAAAAAAAAAAAAAAA&#10;AAAAAAAAhwAAAP8AAADTAAAAAAAAAAAAAAAAAAAAAAAAAAAAAAAAAAAAAAAAAAAAAACHAAAA/wAA&#10;AN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YAAAAP8AAAC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AAAAP8AAAAg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kAAACmAAAADAAAAAAAAAAAAAAAAAAAAAAAAAAAAAAAAAAA&#10;AAAAAAAAAAAAAAAAAC0AAADXAAAAq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XQAAAP8AAADGAAAAZQAAAKkAAADEAAAAtgAAAIQAAAATAAAAAAAAAAAAAAAAAAAAAAAA&#10;AAAAAAAAAAAAAAAAAAAAAAAAAAAAAAAAAAAAAAAAAAAAAQAAANcAAAD/AAAAkQAAAAAAAAAAAAAA&#10;AAAAAAAAAAAAAAAAAAAAAAAAAAABAAAA1wAAAP8AAACR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AAAAD/AAAAo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OAAAAD/AAAAI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TAAAA&#10;/wAAANEAAAAeAAAAAAAAAAAAAAAAAAAAAAAAAAAAAAAAAAAAAAAAAGMAAAD2AAAA/wAAAK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8AAAD/AAAA/wAAAP8AAAD/AAAA&#10;+gAAAP8AAAD/AAAA6AAAAB4AAAAAAAAAAAAAAAAAAAAAAAAAAAAAAAAAAAAAAAAAAAAAAAAAAAAA&#10;AAAAAAAAAGMAAAD/AAAA+QAAACkAAAAAAAAAAAAAAAAAAAAAAAAAAAAAAAAAAAAAAAAAYwAAAP8A&#10;AAD5AAAAK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gAAAA/wAAAK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gAAAA/wAAAC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LwAAAOQAAAD/AAAA6AAAADkAAAAAAAAAAAAAAAAA&#10;AAAAAAAACwAAAKIAAAD/AAAA/wAAAMoAAAAh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4AAAA/wAAAOoAAABlAAAAEgAAAAEAAAA0AAAA3wAAAP8AAACZAAAAAAAAAAAA&#10;AAAAAAAAAAAAAAAAAAAAAAAAAAAAAAAAAAAAAAAAAAAAACcAAADvAAAA/wAAAIAAAAAAAAAAAAAA&#10;AAAAAAAAAAAAAAAAAAAAAAAAAAAAJwAAAO8AAAD/AAA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AAAAP8AAAC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lAAAA/wAAAP8AAACzAAAAiwAAANMAAAD/AAAA+QAAAB0AAAAAAAAA6wAAAP8A&#10;AADLAAAApQAAAC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4AAAAP8AAAA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XAAAAwgAAAP8AAAD4AAAAWwAAAAAAAAAAAAAAKwAAANYAAAD/AAAA/gAAAI0AAAA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wAAAP8AAAC3AAAAAAAA&#10;AAAAAAAAAAAAAAAAAGUAAAD/AAAA0AAAAAAAAAAAAAAAAAAAAAAAAAAAAAAAAAAAAAAAAAAAAAAA&#10;AAAAABMAAADbAAAA/wAAALYAAAAEAAAAAAAAAAAAAAAAAAAAAAAAAAAAAAAAAAAAEwAAANsAAAD/&#10;AAAAtgAAAA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AAAAD/AAAAo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gAAAN0AAAD/AAAA/wAA&#10;AP8AAAD/AAAA+QAAAG8AAAAAAAAAAAAAAOsAAAD/AAAA/wAAAP8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OAAAAD/AAAAI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UAAACTAAAA/wAAAP8AAACF&#10;AAAAYgAAAPUAAAD/AAAA6wAAAE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8AAAD/AAAAywAAAAAAAAAAAAAAAAAAAAAAAABIAAAA/wAAAN4AAAAA&#10;AAAAAAAAAAAAAAAAAAAAAAAAAAAAAAAAAAAAAAAAAAwAAADIAAAA/wAAAMwAAAAMAAAAAAAAAAAA&#10;AAAAAAAAAAAAAAAAAAAAAAAADAAAAMgAAAD/AAAAzAAAAA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AAA/wAAAK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QwAAAGgAAABwAAAAUgAAAB0AAAAAAAAAAAAAAAAAAABI&#10;AAAAUQAAAFEAAABRAAAAF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gAAAA/wAAAC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F8AAAD3AAAA/wAAAP8AAAD/AAAAvwAAAB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1AAAA/wAAAPgA&#10;AAAOAAAAAAAAAAAAAAAAAAAAaAAAAP8AAAC/AAAAAAAAAAAAAAAAAAAAAAAAAAAAAAAAAAAAAAAA&#10;AAgAAAC+AAAA/wAAANgAAAAXAAAAAAAAAAAAAAAAAAAAAAAAAAAAAAAAAAAACAAAAL4AAAD/AAAA&#10;2AAAAB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AAAAP8AAACg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rAAAAT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AAAAP8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wAAAOEAAAD8AAAAfgAA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gAAAOoAAAD/AAAAfgAAAAAAAAAAAAAAFgAAANsAAAD/AAAA&#10;ewAAAAAAAAAAAAAAaAAAAKMAAAAsAAAAAAAAAAQAAACzAAAA/wAAAN4AAAAcAAAAAAAAAAAAAAAA&#10;AAAAAAAAAAAAAAAAAAAABAAAALMAAAD/AAAA3gAAAB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AAAAD/AAAAo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AAAAD/AAAAI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BAAAA8wAAAPMAAADzAAAA8wAAAPMAAAD/AAAA/wAAAPMAAADzAAAA8wAAAPMA&#10;AADzAAAA8wAAAJ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2&#10;AAAA/wAAAP8AAAC7AAAApAAAAOgAAAD/AAAA3QAAAAkAAAAAAAAAAAAAAPQAAAD/AAAAfwAAAAAA&#10;AABXAAAA/wAAAP8AAADyAAAA0gAAANIAAADSAAAA0gAAANIAAABkAAAAAAAAAFcAAAD/AAAA/wAA&#10;APIAAADSAAAA0gAAANIAAADSAAAA0gAAAG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gAAAA/wAAAK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AAAA/wAAAC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AAAAP8AAAD/AAAA/wAA&#10;AP8AAAD/AAAA/wAAAP8AAAD/AAAA/wAAAP8AAAD/AAAA/wAAAP8AAACq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4AAADzAAAA/wAAAP8AAADzAAAApQAA&#10;ABEAAAAAAAAAAAAAAAAAAADTAAAA/QAAAFwAAAAAAAAAUwAAAP8AAAD/AAAA/wAAAP8AAAD/AAAA&#10;/wAAAP8AAAD/AAAAegAAAAAAAABTAAAA/wAAAP8AAAD/AAAA/wAAAP8AAAD/AAAA/wAAAP8AAAB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AAAAP8A&#10;AAC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AAAAP8AAAA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8AAAAnAAAAJwAAACcAAAAnAAAAJwAAACcAAAAnAAAAJwAAACcAAAAn&#10;AAAAJwAAACcAAAAnAAAAE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NAAAAAAAAAAAAAAAAAAAAAAAAAAAAAAAAAAAAAAAAAAAAAAAAAAAAAAAA&#10;AAAAAAAAAAAAAQAAAA8AAAAH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gAAA&#10;AP8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AAAACQAAAAkAAAAAQAAAAAAAAAAAAAAAAAAAAAAAAAAAAAABgAAAA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AAAAD/AAAAo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OAAAAD/&#10;AAAA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AAAD/AAAAg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g&#10;AAAA/wAAAK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AAAA/wAAAC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AAAA/wAAAI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AAAAP8AAAC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4AAAAP8AAAAg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AAAAP8AAA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AAAAD/AAAAo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OAAAAD/AAAAI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AAAAD/AAAAg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gAAAA/wAAAK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gAAAA/wAAAC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AAAAA/wAAAI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YAAAAP8AAACg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4AAAAP8AAAA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AAAAP8AAA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AAAD/AAAAo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AAAAD/AAAAI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gAAAAP8AAA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AAAD/AAAAg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gAAAA/wAAAK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AAAA/wAAAC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AAAAD/AAAAg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AAAA/wAAAI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YAAAAP8AAAC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AAAAP8AAAA8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CQAAAA&#10;/wAAAJ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kAAAAP8AAACQ&#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s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N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vAAAA+wAAAOQ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wAAAD7AAAA8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sAAAA&#10;+wAAAP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YAAAA9AAAAWQAAAG4AAABjAAAASgAAAB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MAAAAKQAAACkAAAApAAAAKQAAACkAAAApAAAAHg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QAAAJ4AAADyAAAA/wAA&#10;AP8AAAD/AAAA/wAAAP8AAAD+AAAAygAAAFsAA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RAAAA7wAAAP8AAAD/AAAA&#10;/wAAAP8AAAD/AAAA/wAAAP8AAADyAAAAxAAAAJUAAABX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AAAAOAAAAD/AAAA/wAAAP8AAAD/AAAA/wAAAP8AAAD/AAAA/wAAAP8AAAD/&#10;AAAAwQAAAAk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wAAAP8AAAD/AAAA/wAAAP8AAAD/AAAA/wAAAP8AAAD/AAAA/wAAAP8A&#10;AAD/AAAA/wAAAMAAAAAl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gAAAPsAAAD/AAAA/wAAAP8A&#10;AAD/AAAA6gAAALcAAADBAAAA5wAAAP8AAAD/AAAA/wAAAP8AAAB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8AAAD/AAAA/wAA&#10;AP8AAADmAAAAxAAAAMQAAADPAAAA4wAAAPwAAAD/AAAA/wAAAP8AAAD/AAAA9wAAAH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wAAAPwAAAD/AAAA/wAAAP8AAAC9AAAAJQAAAAAAAAAAAAAAAAAAAAAAAAA8AAAA&#10;tQAAAP8AAAD/AAAAU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AAAA/wAAAP8AAAD/AAAAQQAAAAAAAAAAAAAAAAAAAAAAAAAS&#10;AAAAWgAAAOIAAAD/AAAA/wAAAP8AAAD/AAAAV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QAAAD/AAAA/wAAAP8AAACa&#10;AAAABQAAAAAAAAAAAAAAAAAAAAAAAAAAAAAAAAAAAAAAAABVAAAAwwAAAC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wAAAP8A&#10;AAD/AAAA/wAAAEEAAAAAAAAAAAAAAAAAAAAAAAAAAAAAAAAAAAASAAAAsAAAAP8AAAD/AAAA/wAA&#10;AOQAAAA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8AAAD/AAAA/wAAAP8AAAD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8AAAD/AAAA/wAAAP8AAABBAAAAAAAAAAAAAAAAAAAA&#10;AAAAAAAAAAAAAAAAAAAAAAAAAAClAAAA/wAAAP8AAAD/AAAAi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8AAAA/wAAAP8AAAD/AAAA&#10;U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v&#10;AAAA/wAAAP8AAAD/AAAAQQAAAAAAAAAAAAAAAAAAAAAAAAAAAAAAAAAAAAAAAAAAAAAAIAAAAPoA&#10;AAD/AAAA/wAAAPsAAAA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7AAAAP8AAAD/AAAA1w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wAAAP8AAAD/AAAA/wAAAEEAAAAAAAAAAAAA&#10;AAAAAAAAAAAAAAAAAAAAAAAAAAAAAAAAAAAAAACVAAAA/wAAAP8AAAD/AAAAM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QAAAP8AAAD/AAAA/wAA&#10;AJ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8AAAD/AAAA/wAAAP8AAABBAAAAAAAAAAAAAAAAAAAAAAAAAAAAAAAAAAAAAAAAAAAAAAAA&#10;AAAAQwAAAP8AAAD/AAAA/wAAAF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YAAAD/AAAA/wAAAP8AAAB2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vAAAA/wAAAP8AAAD/AAAAQQAAAAAA&#10;AAAAAAAAAAAAAAAAAAAAAAAAAAAAAAAAAAAAAAAAAAAAACEAAAD/AAAA/wAAAP8AAAC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bAAAA/wAAAP8A&#10;AAD/AAAAV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wAAAP8AAAD/AAAA/wAAAEEAAAAAAAAAAAAAAAAAAAAAAAAAAAAAAAAAAAAAAAAA&#10;AAAAAAAAAAAEAAAA+wAAAP8AAAD/AAAAp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AAAAP8AAAD/AAAA/wAAAD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8AAAD/AAAA/wAAAP8AAABB&#10;AAAAAAAAAAAAAAAAAAAAAAAAAAAAAAAAAAAAAAAAAAAAAAAAAAAAAAAAAP4AAAD/AAAA/wAAAK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wAAAD/&#10;AAAA/wAAAP8AAABT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vAAAA/wAAAP8AAAD/AAAAQQAAAAAAAAAAAAAAAAAAAAAAAAAAAAAAAAAA&#10;AAAAAAAAAAAAAAAAABAAAAD/AAAA/wAAAP8AAACL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JAAAA/wAAAP8AAAD/AAAAc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wAAAP8AAAD/AAAA&#10;/wAAAEEAAAAAAAAAAAAAAAAAAAAAAAAAAAAAAAAAAAAAAAAAAAAAAAAAAAAwAAAA/wAAAP8AAAD/&#10;AAAAZ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QAAAP8AAAD/AAAA/wAAAJ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8AAAD/AAAA/wAAAP8AAABBAAAAAAAAAAAAAAAAAAAAAAAAAAAA&#10;AAAAAAAAAAAAAAAAAAAAAAAAUAAAAP8AAAD/AAAA/wAAAE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UAAAD8AAAA/wAAAP8AAAD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vAAAA/wAA&#10;AP8AAAD/AAAAQQAAAAAAAAAAAAAAAAAAAAAAAAAAAAAAAAAAAAAAAAAAAAAAAAAAAKIAAAD/AAAA&#10;/wAAAP8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AAAAP8AAAD/AAAA/wAAAEs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wAAAP8AAAD/AAAA/wAAAEEAAAAAAAAAAAAAAAAAAAAA&#10;AAAAAAAAAAAAAAAAAAAAAAAAAC0AAAD9AAAA/wAAAP8AAAD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IAAAD/AAAA/wAAAP8AAADG&#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8A&#10;AAD/AAAA/wAAAP8AAABBAAAAAAAAAAAAAAAAAAAAAAAAAAAAAAAAAAAAAAAAAAEAAAC1AAAA/wAA&#10;AP8AAAD/AAAAV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HAAAA4AAAAP8AAAD/AAAA/wAAAKgAAAALAAAAAAAAAAAAAAAAAAAAAAAA&#10;AAAAAAAAAAAAAgAAAG0AAADmAAAAU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vAAAA/wAAAP8AAAD/AAAAQQAAAAAAAAAAAAAA&#10;AAAAAAAAAAAAAAAAAAAAACEAAAC+AAAA/wAAAP8AAAD/AAAAu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wAAAD/AAAA&#10;/wAAAP8AAAD/AAAA0wAAAE4AAAAaAAAAAAAAAAAAAAAUAAAAYwAAANMAAAD/AAAA/wAAA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wAAAP8AAAD/AAAA/wAAAEEAAAAAAAAAAAAAAAkAAAAtAAAAUwAAAIMAAADzAAAA/wAAAP8A&#10;AAD/AAAA+QAAAC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AowAAAP8AAAD/AAAA/wAAAP8AAAD/AAAA/wAAAOsA&#10;AADwAAAA/wAAAP8AAAD/AAAA/wAAAP8AAAB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8AAAD/AAAA/wAAAP8AAAD2AAAA8gAA&#10;APIAAAD+AAAA/wAAAP8AAAD/AAAA/wAAAP8AAAD/AAAA2QAAAE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cAAAA8gAAAP8AAAD/AAAA/wAAAP8AAAD/AAAA/wAAAP8AAAD/AAAA/wAAAPwAAACRAAAA&#10;B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tAAAA/wAAAP8AAAD/AAAA/wAAAP8AAAD/AAAA/wAAAP8AAAD/AAAA/wAAAP8AAAD2&#10;AAAAfAAAAAY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IAAACaAAAAygAAAPYAAAD/&#10;AAAA/wAAAP8AAAD/AAAA3wAAAJEAAAA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wAAAM4AAAD/AAAA/wAAAP8A&#10;AAD/AAAA/wAAAPoAAADpAAAA2AAAAK0AAABxAAAAI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AAAAKQAAAEQAAAAvAAAAF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B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cAAACQAAAAHgAAAAAAAAAAAAAAAAAAADUAAAB7AAAA&#10;egAAAD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EcAAACiAAAA7AAAAPIAAAC2AAAAKAAAAAAAAAAAAAAAAAAAAAAA&#10;AAAAAAAAAAAAAAAAAABdAAAA2gAAAPsAAADXAAAAU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0AAAD/&#10;AAAA/wAAADUAAAAAAAAAAAAAAF0AAAD8AAAA/wAAAP8AAAD7AAAAW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AAAAD9AAAA/wAA&#10;APoAAAD/AAAA/wAAAOIAAAAOAAAAAAAAAAAAAAAAAAAAAAAAAAAAAAA/AAAA/wAAAP8AAAD5AAAA&#10;/wAAAP8AAAAz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0AAADwAAAA/wAAAP8AAAA1AAAAAAAAAAUAAADjAAAA/wAA&#10;AJMAAACYAAAA/wAAAN4A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jAAAA/wAAANAAAAAPAAAANgAAAP8AAAD/AAAATAAAAAAAAAAA&#10;AAAAAAAAAAAAAAAAAAAAsQAAAP8AAACwAAAABAAAAL4AAAD/AAAAp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C7AAAA&#10;/wAAAP8AAAD/AAAANQAAAAAAAAA+AAAA/wAAAPQAAAAFAAAACAAAAPcAAAD/AAAAOAAAAAAAAAAA&#10;AAAAMgAAADQAAAA0AAAANAAAADQAAAA0AAAANAAAADQAAAA0AAAA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wAAAHoA&#10;AABKAAAAAAAAAAkAAAD4AAAA/wAAAFMAAAAAAAAAAAAAAAAAAAAAAAAAAAAAAOsAAAD/AAAAWwAA&#10;AAAAAABlAAAA/wAAAOAAAAAAAAAAAAAAAAEAAAAGAAAABgAAAAYAAAAGAAAABgAAAAYAAAA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sAAAA/wAAALEAAADjAAAA/wAAADUAAAAAAAAAWQAAAP8A&#10;AADVAAAAAAAAAAAAAADaAAAA/wAAAFQAAAAAAAAAAAAAAPYAAAD/AAAA/wAAAP8AAAD/AAAA/wAA&#10;AP8AAAD/AAAA/wAAAC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sAAAA/wAAAPsAAAAdAAAA&#10;AAAAAAAAAAAAAAAAAAAAAAYAAAD+AAAA/wAAAEIAAAAAAAAATQAAAP8AAAD4AAAAAAAAAAAAAAAq&#10;AAAA/wAAAP8AAAD/AAAA/wAAAP8AAAD/AAAAz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mAAAA9QAA&#10;AOwAAAAXAAAA4wAAAP8AAAA1AAAAAAAAAHIAAAD/AAAAywAAAAAAAAAAAAAA0QAAAP8AAABsAAAA&#10;AAAAAAAAAACtAAAAswAAALMAAACzAAAAswAAALMAAACzAAAA7gAAAP8AAAA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WAAAA+wAAAP8AAACOAAAAAAAAAAAAAAAAAAAAAAAAAAAAAAAaAAAA/wAAAP8A&#10;AAA8AAAAAAAAAEcAAAD/AAAA/wAAAA4AAAAAAAAAKQAAAPYAAAD2AAAA9gAAAPYAAAD4AAAA/wAA&#10;AM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DAAAAyAAAAP8AAABXAAAAAAAAAOMAAAD/AAAANQAAAAAAAABq&#10;AAAA/wAAAM4AAAAAAAAAAAAAANQAAAD/AAAAZAAAAAAAAAAAAAAAAAAAAAAAAAAAAAAAAAAAAAAA&#10;AAAAAAAAAAAAAMYAAAD/AAAA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AAAA/AAAAP8AAAC2AAAABgAA&#10;AAAAAAAAAAAAAAAAAAAAAAAAAAAACgAAAP8AAAD/AAAAQAAAAAAAAABNAAAA/wAAAPsAAAACAAAA&#10;AAAAAAAAAAAAAAAAAAAAAAAAAAAAAAAAMAAAAP8AAAD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QAAAP8A&#10;AAD/AAAA/wAAAP8AAAD/AAAA/wAAAP8AAACAAAAAUwAAAP8AAADdAAAAAAAAAAAAAADkAAAA/wAA&#10;AEoAAAAAAAAAAAAAAAAAAAAAAAAAAAAAAAAAAAAAAAAAAAAAAAAAAADGAAAA/wA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WAAAA/AAAAP8AAAC1AAAABwAAAAAAAAAAAAAAAAAAAAAAAAAAAAAAAAAAAAAAAADz&#10;AAAA/wAAAFQAAAAAAAAAYQAAAP8AAADjAAAAAAAAAAAAAAAAAAAAAAAAAAAAAAAAAAAAAAAAADAA&#10;AAD/AAAAz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IAAADqAAAA6gAAAOoAAADqAAAA/QAAAP8AAADyAAAA&#10;cgAAACsAAAD/AAAA/AAAACAAAAAiAAAA/gAAAP4AAAAiAAAAAAAAAAAAAAAAAAAAAAAAAAAAAAAA&#10;AAAAAAAAAAAAAAAAAAAAxgAAAP8AAAA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qAAAA9QAAAP8AAADLAAAAHwAAABkA&#10;AAAZAAAACgAAAAAAAAA/AAAAPwAAAA8AAAAAAAAAxQAAAP8AAACdAAAAAAAAAKcAAAD/AAAAtAAA&#10;AAAAAAAAAAAAAAAAAAAAAAAAAAAAAAAAAAAAAAAwAAAA/wAAAM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MAAAD/AAAANQAAAAAAAAAAAAAAxAAAAP8AAADfAAAA3wAAAP8A&#10;AAC1AAAAAAAAAAAAAAAAAAAAAAAAAAAAAAAAAAAAAAAAAAAAAAAAAAAAAAAAAMYAAAD/AAAA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lwAAAP8AAAD/AAAA/wAAAP8AAAD/AAAA/wAAAGQAAAAAAAAA/wAAAP8AAAA+AAAA&#10;AAAAAFsAAAD/AAAA/QAAANQAAAD+AAAA/wAAAEUAAAAAAAAAAAAAAAAAAAAAAAAAAAAAAAAAAAAA&#10;AAAAMAAAAP8AAAD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jAAAA/wAA&#10;ADQAAAAAAAAAAAAAACAAAADLAAAA/wAAAP8AAADLAAAAIAAAAAAAAAAAAAAAAAAAAAAAAAAAAAAA&#10;AAAAAAAAAAAAAAAAAAAAAAAAAADGAAAA/wAAAC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QAAAOoAAAD/AAAA/wAAAP8AAAD/&#10;AAAA/wAAAP8AAABiAAAAAAAAAP4AAAD/AAAAPAAAAAAAAAABAAAAgAAAAPgAAAD/AAAA+QAAAHsA&#10;AAAAAAAAAAAAAAAAAAAAAAAAAAAAAAAAAAAAAAAAAAAAADAAAAD/AAAAz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cAAAAX&#10;AAAAAAAAAAAAAAAAAAAAAAAAAAAAAAAAAAAAAAAAAAAAAAAAAAAAAAAAAAAAAAAAAAAAxgAAAP8A&#10;AAA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sAAABcAAAAmwAAALgAAACWAAAA&#10;OQAAAAAAAAAAAAAAAAAAAAAAAAAAAAAAAAAAAAAAAAAAAAAAAAAAAAAAAAAAAAAAagAAAHYAAAAA&#10;AAAAOgAAAJAAAAAW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AAAIgAAAAYAAAAAAAAAAAAAAAAAAAAAAAAAAAAAAAAAAAAAAAAA&#10;AAAAAAAAAAAwAAAA/wAAAM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SAAAAPgAAACMAAAADAAAAAAAAAAAAAAAAAAAAAAAAAAAAAAAAAAAAAAAAAAAAAAAAAAAA&#10;AAAAAAAAAAAAAAAAEQAAAAsAAAAAAAAADAAAAA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YAAAD/AAAA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IAAAD3AAAA/wAAAOwAAADaAAAA/wAAAP8AAABsAAAAAAAAAAAAAAAAAAAAAAAAAAAA&#10;AAAAAAAAAAAAAAAAAAAAAAAAAAAAALwAAADaAAAAAAAAAGcAAAD/AAAAL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AAAAP8AAAD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sAAADQAAAA/gAAAP8AAAD/AAAA3AAAAE4AAAAA&#10;AAAAAAAAAAAAAAAAAAAAAAAAAAAAAAAAAAAAAAAAAAAAAAAAAAAACAAAAP8AAACdAAAAAAAAALMA&#10;AAD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AAAA/wAAAC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EAAABL&#10;AAAALQAAAAAAAAAAAAAAAAAAAAAAAAAAAAAAAAAAAAAAAAAAAAAAAAAAAAAAAAAAAAAAAAAAAAAA&#10;AAAAAAAAAAAAAAAAAAAAAAAAAAAAAAAAAAAAAAAAAAAAADsAAAD0AAAA3wAAADgAAAACAAAAAAAA&#10;ACQAAADaAAAA9QAAACMAAAAAAAAAAAAAAAAAAAAAAAAAAAAAAAAAAAAAAAAAAAAAAAAAAAC8AAAA&#10;2gAAAAAAAABnAAAA/wAAAC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D/AAAAz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4A&#10;AAD/AAAA2AAAAI0AAABfAAAAnwAAAPAAAAD1AAAAJAAAAAAAAAAAAAAAAAAAAAAAAAAAAAAAAAAA&#10;AAAAAAAAAAAAAAAAAAgAAAD/AAAAnQAAAAAAAACzAAAA8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gAAAP8AAAA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KAAAAD4AAAA/wAAAPwAAAC2AAAAIAAAAAAAAAAAAAAAAAAA&#10;AAAAAAAAAAAAAAAAAAAAAAAAAAAAAAAAAAAAAAAAAAAAAAAAAAAAAAAAAAAAAAAAAAAAAAAAAAAA&#10;AAAAAAAAAAC8AAAA+wAAADgAAAAAAAAAAAAAAAAAAAAAAAAAQAAAAPwAAACRAAAAAAAAAAAAAAAk&#10;AAAAdAAAAJUAAABvAAAAGQAAAAAAAAAAAAAAvAAAANoAAAAAAAAAZwAAAP8AAAA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AAAA/wAAAM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RAAAAdAAAAJ0AAACQAAAARgAAAAAA&#10;AAAAAAAAAAAAAAAAAAAAAAAAAAAAAAAAAAAAAAAAAAAAAAAAAAAAAAAAAAAAAAAAAAAAAAAAAAAA&#10;AAAAAAAAAAAAAAAAAAAAAAAAAAAAAAAAAHEAAAD/AAAAxAAAAAMAAAAAAAAAAAAAAAAAAABPAAAA&#10;/wAAAMIAAAABAAAAAAAAAAAAAAAAAAAAAAAAAAAAAAAAAAAAAAAAAAAAAAAIAAAA/wAAAJ0AAAAA&#10;AAAAswAAAP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YAAAD/AAAAJ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AAAD/AAAA&#10;/wAAAP8AAAD/AAAA/wAAAMcAAAADAAAAAAAAAAAAAAAAAAAAAAAAAAAAAAAAAAAAAAAAAAAAAAAA&#10;AAAAAAAAAAAAAAAAAAAAAAAAAAAAAAAAAAAAAAAAAAAAAAACAAAA8gAAALsAAAAAAAAAAAAAAAAA&#10;AAAAAAAAAAAAAAAAAAAJAAAAAAAAAAAAAABUAAAA9QAAAP8AAADSAAAA9AAAAOwAAAA4AAAAAAAA&#10;ALwAAADaAAAAAAAAAGcAAAD/AAAAL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AP8AAAD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uAAAA1wAAAP8AAAD/AAAA/wAAAPwAAACMAAAAAAAAAAAAAAAAAAAAAAAAAAAAAAAAAAAA&#10;AAAAAAAAAAAAAAAAAAAAAAAAAAAAAAAAAAAAAAAAAAAAAAAAAAAAAAAAAAAAAAAAAAAAAAAAAADF&#10;AAAA9QAAAB4AAAAAAAAAAAAAAAAAAAAAAAAAAAAAAIwAAACMAAAAFAAAAAAAAAAxAAAAuAAAAOsA&#10;AADoAAAArwAAACIAAAAAAAAACAAAAP8AAACdAAAAAAAAALMAAAD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GAAAA/wAAAC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0AAAD7AAAA/wAAAP8AAAD/AAAA/wAAAP8AAAD/AAAAWQAAAAAA&#10;AAAAAAAAAAAAAAAAAAAAAAAAAAAAAAAAAAAAAAAAAAAAAAAAAAAAAAAAAAAAAAAAAAAAAAAAAAAA&#10;AAAAAAAAAAAALQAAAP8AAACQAAAAAAAAAAAAAAAAAAAAAAAAAAAAAAAAAAAAAAAAAAAAAAARAAAA&#10;7AAAAN8AAAAlAAAAAAAAAB4AAADmAAAA0gAAAAIAAAC8AAAA2gAAAAAAAABnAAAA/wAAAC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AAAD/AAAA&#10;z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wAAAP8AAAD/AAAA/wAAAP8AAAD/&#10;AAAA/gAAAFoAAAAAAAAAAAAAAAAAAAAAAAAAAAAAAAAAAAAAAAAAAAAAAAAAAAAAAAAAAAAAAAAA&#10;AAAAAAAAAAAAAAAAAAAAAAAAAAAAAAAAAAAFAAAA9wAAAMgAAAAAAAAAAAAAAAAAAAAAAAAAAAAA&#10;AAAAAAAAAAAAAAAAAAAAAAA2AAAA+QAAAPYAAAChAAAAiQAAAPEAAADwAAAAGgAAAAgAAAD/AAAA&#10;nQAAAAAAAACzAAAA8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gAAAP8AAAA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A/wAAAM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ggAAAJYAAACWAAAAlgAAAJYA&#10;AACWAAAArQAAAP8AAAD/AAAA/wAAAP8AAAD/AAAA/wAAAP8AAADcAAAAlgAAAJYAAACWAAAAlgAA&#10;AJYAAACWAAAAOAAAAAAAAAAAAAAAAAAAAAAAAAAAAAAAAAAAAAAAAAAAAAAAAAAAAAAAAAAAAAAA&#10;NAAAAP8AAACfAAAAAAAAAAAAAAAAAAAAAAAAAAAAAAAAAAAAAAAAAAAAAAAAAAAAwwAAAP8AAAA1&#10;AAAAAAAAAAAAAABBAAAA/wAAAJoAAAAIAAAA/wAAAJ0AAAAAAAAAswAAAP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YAAAD/AAAA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QAAAAAAAAAA&#10;AAAAAAAAAAAAAAAAAAAAAAAAAAAAAAAAAAAAAAAAAAAAAAAAAAAAAAAAAAAAAAAAAAAAAAAAAAAA&#10;AAAAAAAAAAAAAAAAAAAAAAAAAAAAAAAAAAAAAAAAAAAAAAAAAAAAAAAAAAAAAAAAAAAAAAAAAAAA&#10;AAAAAAAAAAAAAAAAAAAAAAAAAAAAAAAAAAAAAAAAAAAAAAAAAAAAAAAAAAAAAAAAAAAAAAAAAAAA&#10;AAAAABQAAAC9AAAAvQAAAL0AAADJAAAAwAAAAL0AAAC9AA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AAA&#10;AP8AAAD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AA/wAAAC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DGAAAA/wAAAP8AAAD/AAAA/wAAAP8AAADhAAAAEwAAAAAAAAAAAAAAAAAAAAAAAAAAAAAAAAAA&#10;AAAAAAAAAAAAAAAAAAAAAAAAAAAAAAAAAAAAAAAAAAAAAAAAAAAAAAAAAAAAAAAAANgAAADkAAAA&#10;CAAAAAAAAAAAAAAAAAAAAAAAAAAcAAAA9gAAANYAAABsAAAA/wAAAIAAAAA8AAAAPAAAADwAAAA8&#10;AAAAPAAAABIAAAC8AAAA2gAAAAAAAABnAAAA/wAAAC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AAAD/AAAAz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ZAAAAZwAAAGcAAABn&#10;AAAAZwAAAGcAAACBAAAA/AAAAP8AAAD/AAAA/wAAAP8AAAD/AAAA/wAAAMcAAABnAAAAZwAAAGcA&#10;AABnAAAAZwAAAGcAAAAmAAAAAAAAAAAAAAAAAAAAAAAAAAAAAAAAAAAAAAAAAAAAAAAAAAAAAAAA&#10;AAAAAAADAAAA9QAAANQAAAAAAAAAAAAAAAAAAAAAAAAAAAAAAAAAAAAlAAAAMQAAACEAAAD/AAAA&#10;/wAAAP8AAAD/AAAA/wAAAP8AAAD/AAAA8wAAAAgAAAD/AAAAnQAAAAAAAACzAAAA8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xgAAAP8AAAA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UAAAArAAAAKwAAAC0AAAAswAAAKwA&#10;AACsAAAAi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FAAAA/wAAAP8AAAD/AAAA&#10;/wAAAP8AAACfAAAAAAAAAAAAAAAAAAAAAAAAAAAAAAAAAAAAAAAAAAAAAAAAAAAAAAAAAAAAAAAA&#10;AAAAAAAAAAAAAAAAAAAAAAAAAAAAAAAAAAAAAAAAAAAAAAAAAAAAAAAAAAAAAAAAAAAAAAAAAAAA&#10;AAAAAAAAAAAAAAAAAAAAAAAAAAAAAAAAAAAAAAAAAAAAAAAAAAAAAAAAAAAAAAAAAAAAAAAAAAAA&#10;AAAAAAAAAAAAAAAAAGEAAAD6AAAA/wAAAP8AAAD/AAAA/wAAAL4AAAAE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KwAAANEAAAD/AAAA/wAAAP8AAADiAAAA&#10;RgAAAAAAAAAAAAAAAAAAAAAAAAAAAAAAAAAAAAAAAAAAAAAAAAAAAAAAAAAAAAAAAAAAAAAAAAAA&#10;AAAAAAAAAAAAAAAAAAAAAAAAAAAAAAB8AAAA/wAAAKIAAAAAAAAAAAAAAAAAAAAAAAAAnwAAAP8A&#10;AACLAAAAQgAAAP8AAACqAAAAAAAAAAAAAAAAAAAAiQAAAMEAAAAbAAAAvAAAANoAAAAAAAAAZwAA&#10;AP8AAAA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AAA/wAAAM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0AAAD/AAAA/wAA&#10;AP8AAAD/AAAA/wAAAPYAAABCAAAAAAAAAAAAAAAAAAAAAAAAAAAAAAAAAAAAAAAAAAAAAAAAAAAA&#10;AAAAAAAAAAAAAAAAAAAAAAAAAAAAAAAAAAAAAAAAAAAAAAAAAAAAAMUAAAD6AAAAIQAAAAAAAAAA&#10;AAAAAAAAAAAAAAABAAAAzQAAAP8AAABVAAAA/wAAANEAAAASAAAAEgAAABIAAAASAAAAEgAAABEA&#10;AAAIAAAA/wAAAJ0AAAAAAAAAswAAAP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YAAAD/AAAAJ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PQAAAEcAAABHAAAApAAAAJkAAABHAAAARwAAADkAAAAAAAAAAAAAAAAAAAAAAAAA&#10;AAAAAAAAAAAAAAAAAAAAAAAAAAAAAAAAAAAAAAAAAAAAAAAAKgAAAI8AAACPAAAAjwAAAJcAAACP&#10;AAAAjwAAAI8AAAA1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HAAAAYQAAAIAAAABpAAAAFQAAAAAAAAAAAAAAAAAAAAAAAAAAAAAAAAAAAAAA&#10;AAAAAAAAAAAAAAAAAAAAAAAAAAAAAAAAAAAAAAAAAAAAAAAAAAAAAAAAAAAAAAAAAAAAAAAAAQAA&#10;ALAAAAD/AAAAvwAAAHQAAAB3AAAAzQAAAP8AAADYAAAAEgAAAAEAAADHAAAA+wAAAJ4AAABHAAAA&#10;gAAAAP8AAACiAAAAAAAAALwAAADaAAAAAAAAAGcAAAD/AAAAL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AAAAP8A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XAAAAuAAAAP8AAAD/AAAA/wAAAOwAAABmAAAAAAAAAAAAAAAA&#10;AAAAAAAAAAAAAAAAAAAAAAAAAAAAAAAAAAAAAAAAAAAAAAAAAAAAAAAAAAAAAAAAAAAAAAAAAAAA&#10;AAAAAAAAAAAAAAAAAABbAAAA/wAAANEAAAALAAAAAAAAAAAAAAAAAAAAXgAAAP8AAADkAAAABAAA&#10;AN4AAAD/AAAAJQAAAAAAAAAAAAAAIgAAAOUAAACoAAAACAAAAP8AAACdAAAAAAAAALMAAAD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GAAAA/wAA&#10;AC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jAAAAM0AAAD9AAAA/wAAAPwAAACj&#10;AAAAGwAAAAAAAAAAAAAAGQAAALEAAAD9AAAA/wAAAOsAAACiAAAAEwAAAAAAAAC8AAAA2gAAAAAA&#10;AABnAAAA/wAAAC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AAAD/AAAAz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MAAAAdgAAAGkAAAAeAAAAAAAAAAAAAAAAAAAAAAAAAAAAAAAAAAAAAAAAAAAAAAAAAAAAAAAA&#10;AAAAAAAAAAAAAAAAAAAAAAAAAAAAAAAAAAAAAAAAAAAAAAAAAAAAAAAAAAAAAAAAAI4AAAD/AAAA&#10;3gAAAJMAAAB3AAAAyAAAAP8AAAD6AAAAQwAAAAAAAABdAAAA/wAAAOAAAAB3AAAAXgAAAM8AAAD+&#10;AAAAOgAAAAgAAAD/AAAAnQAAAAAAAACzAAAA8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wAAACcAAAAGAAAAAAAAAAAAAAAAAAAAAAAAAAAAAAAAAAAACQAA&#10;ACEAA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A/wAAAM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DAAAAewAAAL8AAAD3AAAA/wAAAP8AAADJAAAAPwAAAAAA&#10;AAAAAAAAAAAAAGYAAADtAAAA/wAAAP4AAADKAAAAZwAAAAAAAAAHAAAA/gAAAJsAAAAAAAAAswAA&#10;AP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AAAAP8AAAD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CAAAAAAAAAAAAAAAAAAAAAAAAAAAAAAAAAAAAAAAAAAAAAAAAAAAAAAAAAAAAAAAAAAAA&#10;AAAAAAAAAAAAAAAAAAAAAAAAAAA5AAAAngAAAJ4AAACeAAAAngAAAJ4AAACeAAAAngAAAF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wAAACwAAAAOAAAAAAAAAAAAAAAAAAAAAAAAAAAAAAAAAAAAAAAAAB4AAAAX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AAAD/AAAAz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QAAAK0AAADoAAAA6wAAALYAAAA+AAAAAAAAAAAAAAAA&#10;AAAAAAAAAAAAAAAAAAAAAAAAAAAAAAAAAAAAAAAAAAAAAAAAAAAAAAAAAAAAAAAAAAAAXAAAAP8A&#10;AAD/AAAA/wAAAP8AAAD/AAAA/wAAAP8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AAAA/wAAAM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AAAAOYA&#10;AAD/AAAA/wAAAP8AAAD/AAAA8AAAAEMAAAAAAAAAAAAAAAAAAAAAAAAAAAAAAAAAAAAAAAAAAAAA&#10;AAAAAAAAAAAAAAAAAAAAAAAAAAAAAAAAAFwAAAD/AAAA/wAAAP8AAAD/AAAA/wAAAP8AAAD/AAAA&#10;m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0A&#10;AAB6AAAAegAAAHoAAAB6AAAAegAAAHoAAAB6AAAAQ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MAAAAP8AAAD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sAAAD/AAAA/wAAAP8AAAD/AAAA/wAAAP8AAADAAAAA&#10;AAAAAAAAAAAAAAAAAAAAAAAAAAAAAAAAAAAAAAAAAAAAAAAAAAAAAAAAAAAAAAAAAAAAAAAAAAAh&#10;AAAAXgAAAF4AAADqAAAA/wAAAP8AAABwAAAAXgAAAD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AAAAD/AAAAz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k&#10;AAAA/wAAAP8AAAD/AAAA/wAAAP8AAAD/AAAA+AAAAA8AAAAAAAAAAAAAAAAAAAAAAAAAAAAAAAAA&#10;AAAAAAAAAAAAAAAAAAAAAAAAAAAAAAAAAAAAAAAAAAAAAAAAAAAAAAAA3wAAAP8AAAD/AAAAH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wAAAA&#10;/wAAAM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5QAAAP8AAAD/AAAA/wAAAP8AAAD/AAAA/wAA&#10;APoAAAARAAAAAAAAAAAAAAAAAAAAAAAAAAAAAAAAAAAAAAAAAAAAAAAAAAAAAAAAAAAAAAAAAAAA&#10;AAAAAAAAAAAAAAAAAAAAAN8AAAD/AAAA/wAAAB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AAAAP8AAAD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8AAAD/AAAA/wAAAP8AAAD/AAAA/wAAAP8AAADFAAAAAAAAAAAAAAAAAAAAAAAAAAAAAAAA&#10;AAAAAAAAAAAAAAAAAAAAAAAAAAAAAAAAAAAAAAAAAAAAAAAAAAAAAAAAAAAAAADfAAAA/wAAAP8A&#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AAAAD/AAAAz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2AAAA6wAAAP8AAAD/AAAA/wAAAP8A&#10;AAD0AAAASwAAAAAAAAAAAAAAAAAAAAAAAAAAAAAAAAAAAAAAAAAAAAAAAAAAAAAAAAAAAAAAAAAA&#10;AAAAAAAAAAAAAAAAAAAAAAAAAAAA3wAAAP8AAAD/AAAAH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A/wAAAM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sAAAC5AAAA8wAAAPcAAADCAAAASQAAAAAAAAAAAAAAAAAAAAAAAAAAAAAA&#10;AAAAAAAAAAAAAAAAAAAAAAAAAAAAAAAAAAAAAAAAAAAAAAAAAAAAAAAAAAAAAAAAAAAAAN8AAAD/&#10;AAAA/wAAAB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gQAAAHMA&#10;AAAAAAAAAAAAAAAAAAAAAAAAAAAAAAAAAAAAAAAAAAAAAAAAAAAAAAAAAAAAAAAAAAAAAAAAAAAA&#10;AAAAAAAAAAAAJgAAAIQAAACEAAAAhAAAAIgAAACEAAAAhAAAAIQAAAAxAAAAAAAAAAAAAAAAAAAA&#10;AAAAAAAAAAAAAAAAAAAAAAAAAAAAAAAAAAAAAAAAAAAAAAAAAAAAAFwAAACjAAAAowAAAMMAAADl&#10;AAAAqwAAAKMAAACjAAAAD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7AAAAaAAA&#10;AJMAAAC/AAAA0wAAALAAAACKAAAAZAAAABoAAAAAAAAAAAAAAAAAAAAAAAAAAAAAAAAAAAAAAAAA&#10;AAAAAAAAAAAAAAAAAAAAAAAAAAAAAAAAAAAAAAAAAAAAAAAAAAAAAAAAAAAAAAAAAAAAAAAAAAAA&#10;AAAAAAAAAAAAAAAAAAAAAAAAAAAAAAAAAAAAAAAAAAAAAAAAAAAAAAAAAAAAAAAAAAAAAAAAAAAA&#10;AAAAAAAAMAAAAP8AAAD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kAAAAL&#10;AAAAAAAAAAAAAAAAAAAAAAAAAAAAAAAAAAAAAAAAAAAAAAAAAAAAAAAAAAAAAAAAAAAAAAAAAAAA&#10;AAAAAAAAAAAAAAAAAAAAAAAAAAAAAAAAAADfAAAA/wAAAP8A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EAAABzAAAAAAAAAAAAAAAAAAAAAAAAAAAAAAAAAAAA&#10;AAAAAAAAAAAAAAAAAAAAAAAAAAAAAAAAAAAAAAAAAAAAAAAAAAAAAAAAAAAAAAAAAAAAAAAAAAAA&#10;AAAAAAAAAAAAAAAAAAAAAAAAAAAAAAAAAAAAAAAAAAAAAAAAAAAAAAAAAAAAAAAAAAAAAAAAAAAA&#10;AAAAAAAAAAAAAAAAAAAtAAAAUAAAAFAAAABQAAAAUAAAAFAAAABQAAAAUAA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FEAAADSAAAA/wAAAP8AAAD/AAAA/wAAAP8AAAD/AAAA/wAAAP8AAAD5&#10;AAAAnAAAACYAAAAAAAAAAAAAAAAAAAAAAAAAAAAAAAAAAAAAAAAAAAAAAAAAAAAAAAAAAAAAAAAA&#10;AAAAAAAAAAAAAAAAAAAAAAAAAAAAAAAAAAAAAAAAAAAAAAAAAAAAAAAAAAAAAAAAAAAAAAAAAAAA&#10;AAAAAAAAAAAAAAAAAAAAAAAAAAAAAAAAAAAAAAAAAAAAAAAAADAAAAD/AAAAz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3wAAAP8AAAD/AAAAH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QAAABVAAAACQAAAAAAAAAAAAAA&#10;AAAAAAAAAAAAAAAAAAAAAAAAAAAAAAAAAAAAAAAAAAAAAAAAAAAAAEQAAAAMAAAAAAAAAAAAAAAA&#10;AAAAAAAAAAAAAAAAAAAAAAAAAAAAAAAAAAAAAAAAAAAAAAAAAAAAAAAAAAAAAAAAAAAAAAAAAAAA&#10;AAAAAAAAAAAAAAAAAAAAAAAAAAAAAAAAAAAAAAAAAAAAAAAAAAAAAAAAAAAAAAAAAAAAAAAAxgAA&#10;AP8AAAA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UAAAAGAAAABgAAACM&#10;AAAAgAAAABgAAAAYAAAAE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8AAAD/AAAA/wAAAB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VwAAAGYAAABmAAAAZgAAAGYAAABmAAAAZAAAAF8AAABOAAAAGgAAAAAA&#10;AAAAAAAAAAAAAAAAAAAAAAAAAAAAAAAAAAAAAAAAAAAAAAAAAAAAAAAAAAAAAAAAAAAAAAAAAAAA&#10;AAAAAAAAAAAAAAAAAAAAAAAAAAAAAAAAAAAAAAAAAAAAAAAAAAAAAAAAAAAAAAAAAAAAAAAAAAAA&#10;AAAAAAAAAAAAAAAAAAAAAAAAAAAAAAAAAAAAAMYAAAD/AAAAJ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AAAANsAAADbAAAA4QAAAOEAAADbAAAA2wAAAL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fAAAA/wAAAP8AAAAd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wAAAD/AAAA/wAA&#10;AP8AAAD/AAAA/wAAAP8AAAD/AAAA/wAAAPkAAACOAAAAAAAAAAAAAAAAAAAAAAAAAAAAAAAAAAAA&#10;AAAAAAAAAAAAAAAAAAAAAAAAAAAAAAAAAAAAAAAAAAAAAAAAAAAAAAAAAAAAAAAAAAAAAAAAAAAA&#10;AAAAAAAAAAAAAAAAAAAAAAAAAAAAAAAAAAAAAAAAAAAAAAAAAAAAAAAAAAAAAAAAAAAAAAAAAAAA&#10;AADGAAAA/wAAAC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wAAAFwAAACbAAAA&#10;uAAAAJYAAAA5AAAAAAAAAAAAAAAAAAAAAAAAAAAAAAAAAAAAAAAAAAAAAAAAAAAAAAAAAAAAAAAA&#10;AAAAagAAAHYAAAAAAAAAOgAAAJAAAAAWAAAAAAAAAAAAAAAAAAAAAAAAAAAAAAAAAAAAAAAAAFAA&#10;AACnAAAAtgAAAE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bAAAA/wAAAP8AAAD/AAAA/wAAAP8AAAD/AAAA/wAAAP8AAAD/&#10;AAAA/wAAAGEAAAAAAAAAAAAAAAAAAAAAAAAAAAAAAAAAAAAAAAAAAAAAAAAAAAAAAAAAAAAAAAAA&#10;AAAAAAAAAAAAAAAAAAAAAAAAAAAAAAAAAAAAAAAAAAAAAAAAAAAAAAAAAAAAAAAAAAAAAAAAAAAA&#10;AAAAAAAAAAAAAAAAAAAAAAAAAAAAAAAAAAAAAAAAAAAAxgAAAP8AAAA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SAAAAPgAAACMAAAAD&#10;AAAAAAAAAAAAAAAAAAAAAAAAAAAAAAAAAAAAAAAAAAAAAAAAAAAAAAAAAAAAAAAAAAAAAAAAABEA&#10;AAALAAAAAAAAAAYAAAARAAAABQAAAAAAAAAAAAAAAAAAAAAAAAAAAAAAAAAAAAAAAAAAAAAAEQAA&#10;AD4AAAA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wAAABUA&#10;AAAVAAAAFQAAABUAAAAVAAAAFwAAACMAAABJAAAA3AAAAP8AAAC3AAAAAAAAAAAAAAAAAAAAAAAA&#10;AAAAAAAAAAAAAAAAAAAAAAAAAAAAAAAAAAAAAAAAAAAAAAAAAAAAAAAAAAAAAAAAAAAAAAAAAAAA&#10;AAAAAAAAAAAAAAAAAAAAAAAAAAAAAAAAAAAAAAAAAAAAAAAAAAAAAAAAAAAAAAAAAAAAAAAAAAAA&#10;AAAAAAAAAMYAAAD/AAAAJ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kAAAD/AAAA3wAAAAAAAAAAAAAAAAAAAAAAAAAAAAAAAAAAAAAAAAAAAAAAAAAAAAAAAAAA&#10;AAAAAAAAAAAAAAAAAAAAAAAAAAAAAAAAAAAAAAAAAAAAAAAAAAAAAAAAAAAAAAAAAAAAAAAAAAAA&#10;AAAAAAAAAAAAAAAAAAAAAAAAAAAAAAAAAAAAAAAAAAAAAAAAAADGAAAA/wAAAC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AAAA/wAAAOcAAAAAAAAAAAAAAAAA&#10;AAAAAAAAAAAAAAAAAAAAAAAAAAAAAAAAAAAAAAAAAAAAAAAAAAAAAAAAAAAAAAAAAAAAAAAAAAAA&#10;AAAAAAAAAAAAAAAAAAAAAAAAAAAAAAAAAAAAAAAAAAAAAAAAAAAAAAAAAAAAAAAAAAAAAAAAAAAA&#10;AAAAAAAAAAAAAAAAxgAAAP8AAAA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GAAAAsAAAAP8AAADAAAAAAAAAAAAAAAAAAAAAAAAAAAAAAAAAAAAAAAAAAAAAAAAAAAAA&#10;AAAAAAAAAAAAAAAAAAAAAAAAAAAAAAAAAAAAAAAAAAAAAAAAAAAAAAAAAAAAAAAAAAAAAAAAAAAA&#10;AAAAAAAAAAAAAAAAAAAAAAAAAAAAAAAAAAAAAAAAAAAAAAAAAAAAAAAAAMYAAAD/AAAA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kAAACfAAAAnwAAAJ8AAACfAAAAnwAAAKAAAACmAAAA2wAAAP8AAAD/AAAAkAAAAAAAAAAA&#10;AAAAAAAAAAAAAAAAAAAAAAAAAAAAAAAAAAAAAAAAAAAAAAAAAAAAAAAAAAAAAAAAAAAAAAAAAAAA&#10;AAAAAAAAAAAAAAAAAAAAAAAAAAAAAAAAAAAAAAAAAAAAAAAAAAAAAAAAAAAAAAAAAAAAAAAAAAAA&#10;AAAAAAAAAAAAAAAAAAAAAADGAAAA/wAAAC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cAAAA/wAAAP8AAAD/AAAA/wAAAP8A&#10;AAD/AAAA/wAAAP8AAAD/AAAA4gAAABIAAAAAAAAAAAAAAAAAAAAAAAAAAAAAAAAAAAAAAAAAAAAA&#10;AAAAAAAAAAAAAAAAAAAAAAAAAAAAAAAAAAAAAAAAAAAAAAAAAAAAAAAAAAAAAAAAAAAAAAAAAAAA&#10;AAAAAAAAAAAAAAAAAAAAAAAAAAAAAAAAAAAAAAAAAAAAAAAAAAAAAAAAAAAAAAAAxgAAAP8AAAA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QAAANsAAADbAAAA2wAAANsAAADbAAAA2gAAANIAAAC/AAAAhgAAABUAAAAAAAAA&#10;AAAAAAAAAAAAAAAAAAAAAAAAAAAAAAAAAAAAAAAAAAAAAAAAAAAAAAAAAAAAAAAAAAAAAAAAAAAA&#10;AAAAAAAAAAAAAAAAAAAAAAAAAAAAAAAAAAAAAAAAAAAAAAAAAAAAAAAAAAAAAAAAAAAAAAAAAAAA&#10;AAAAAAAAAAAAAAAAAAAAAAAAAAAAAMYAAAD/AAAAJ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sAAAAZAAAAAAAAAAAAAAAAAAAAAAAAAAAAAAAAAAAAAAA&#10;AAAAAAAAAAAAAAAAAAAAAAAAAAAAAAAAAAAAAAAAAAAAAAAAAAAAAAAAAAAAAAAAAAAAAAAAAAAA&#10;AAAAAAAAAAAAAAAAAAAAAAAAAAAAAAAAAAAAAAAAAAAAAAAAAAAAAAAAAAAAAAAAAAAAAADGAAAA&#10;/wAAAC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3wAAAP8AAAD/AAAAHQAAAAAAAAAAAAAAAAAA&#10;AAAAAAAAAAAAAAAAAAAAAAAAAAAAAAAAAAAAAAAAAAAAAAAAAAAAAAAAAAAAAAAAAAAAAAC5AAAA&#10;/wAAAP8AAAD/AAAA/wAAAP8AAAD/AAAAw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gAAAGAAAADGAAAA/wAA&#10;AMIAAAAAAAAAAAAAAAAAAAAAAAAAAAAAAAAAAAAAAAAAAAAAAAAAAAAAAAAADQAAAFwAAACHAAAA&#10;agAAABIAAAAAAAAAAAAAAAAAAAAAAAAANQAAAHsAAAB6AAAAMgAAAAAAAAAAAAAAAAAAAAAAAAAA&#10;AAAAAAAAAAAAAAAAAAAAAAAAAAAAAAAAAAAAxgAAAP8AAAA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8AAAD/AAAA/wAAAB0AAAAAAAAAAAAAAAAAAAAAAAAAAAAAAAAAAAAAAAAAAAAAAAAAAAAA&#10;AAAAAAAAAAAAAAAAAAAAAAAAAAAAAAACAAAA7AAAAP8AAAD/AAAA/wAAAP8AAAD/AAAA/wAAAP0A&#10;AAA6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uAAAAlAAAAPAAAAD/AAAA/wAAAP8AAADCAAAAAAAAAAAAAAAAAAAAAAAAAAAAAAAA&#10;AAAAAAAAAAAAAAAAAAAAFQAAANUAAAD/AAAA/wAAAP8AAADnAAAAFwAAAAAAAAAAAAAAXQAAAPwA&#10;AAD/AAAA/wAAAPsAAABYAAAAAAAAAAAAAAAAAAAAAAAAAAAAAAAAAAAAAAAAAAAAAAAAAAAAAAAA&#10;AMYAAAD/AAAAJ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fAAAA/wAAAP8AAAAdAAAAAAAAAAAA&#10;AAAAAAAAAAAAAAAAAAAAAAAAAAAAAAAAAAAAAAAAAAAAAAAAAAAAAAAAAAAAAAAAAAAAAAAAAQAA&#10;AOkAAAD/AAAA/wAAAP8AAAD/AAAA/wAAAP8AAAD/AAAA+w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CwAAAGIAAADIAAAA/wAAAP8AAAD/AAAA/wAAAOwA&#10;AACQAAAALAAAAAAAAAAAAAAAAAAAAAAAAAAAAAAAAAAAAAAAAAAAAAAAAAAAAHkAAAD/AAAA1QAA&#10;AF4AAADUAAAA/wAAAH0AAAAAAAAABQAAAOMAAAD/AAAAkwAAAJgAAAD/AAAA3gAAAAMAAAAAAAAA&#10;AAAAAAAAAAAAAAAAAAAAAAAAAAAAAAAAAAAAAAAAAADGAAAA/wAAAC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PAAAAJwAAAAYAAAAAAAAAAAAAAAAAAAAAAAAAAAAA&#10;AAAAAAACAAAAIgAAAA0AAAAAAAAAAAAAAAAAAAAAAAAAAAAAAAAAAAAAAAAAAAAAAAAAAAAAAAAA&#10;AAAAAAAAAAAAAAAAAAAAAAAAAAAAAAAAAAAAAAAAAAAAAAAAAAAAAAAAAAAAAAAAAAAAAAAAAAAA&#10;AAAAAAAAAAAAAAAAAAAACQAAACEAAAACAAAAAAAAAAAAAAAAAAAAAAAAAAAAAAAAAAAAFQAAAB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3wAAAP8AAAD/AAAAHQAAAAAAAAAAAAAAAAAAAAAAAAAAAAAAAAAAAAAAAAAAAAAA&#10;AAAAAAAAAAAAAAAAAAAAAAAAAAAAAAAAAAAAAAAAAACuAAAA/wAAAP8AAAD/AAAA/wAAAP8AAAD/&#10;AAAA4AAAAP8AAAD/AAAAuAAAAAw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vAAAAlgAA&#10;APEAAAD/AAAA/wAAAP8AAAD8AAAA/wAAAP8AAAArAAAAAAAAAAAAAAAAAAAAAAAAAAAAAAAAAAAA&#10;AAAAAAAAAAAAAAAAAAAAAAAAAABDAAAAgwAAAEEAAAAAAAAAlgAAAP8AAACqAAAAAAAAAD4AAAD/&#10;AAAA9AAAAAUAAAAIAAAA9wAAAP8AAAA4AAAAAAAAAAAAAAAAAAAAAAAAAAAAAAAAAAAAAAAAAAAA&#10;AAAAAAAAxgAAAP8A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8AAAD/AAAA/wAAAB0AAAAA&#10;AAAAAAAAAAAAAAAAAAAAAAAAAAAAAAAAAAAAAAAAAAAAAAAAAAAAAAAAAAAAAAAAAAAAAAAAAAAA&#10;AAAAAAAAMQAAAOYAAAD/AAAA/wAAAP8AAAD/AAAA6gAAADkAAABlAAAA7AAAAP8AAADbAAAAL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3AAAAP8AAAD/AAAA/wAAANIAAAB0AAAAGQAAAPMAAAD/&#10;AAAAKQAAAAAAAAAAAAAAAAAAAAAAAAAAAAAAAAAAAAAAAAAAAAAAAAAAAAAAAAAAAAAAAAAAAAAA&#10;AAANAAAAmwAAAPUAAAD4AAAARQAAAAAAAABZAAAA/wAAANUAAAAAAAAAAAAAANoAAAD/AAAAVAAA&#10;AAAAAAAAAAAAgAAAAIUAAACFAAAAhQAAAIUAAACFAAAAhQAAAOQAAAD/AAAAJ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fAAAA/wAAAP8AAAAdAAAAAAAAAAAAAAAAAAAAAAAAAAAAAAAAAAAAAAAA&#10;AAAAAAAAAAAAAAAAAAAAAAAAAAAAAAAAAAAAAAAAAAAAAAAAAGMAAACDAAAA4wAAAP8AAAD/AAAA&#10;5wAAAIcAAABoAAAAAAAAACEAAADSAAAA/wAAAO8AAAA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wAAACwAAAAO&#10;AAAAAAAAAAAAAAAAAAAAAAAAAAAAAAAAAAAAAAAAAAYAAAAoAAAACAAAAAAAAAAAAAAAAAAAAAAA&#10;AAAAAAAAAAAAAAAAAAAAAAAAAAAAAAAAAAAAAAAAAAAAAAAAAAAAAAAAAAAAAAAAAAAAAAAAAAAA&#10;AAAAAAAAAAAAAAAAAAAAAAAAAAAAAAAAAAAAAAAAAAAAAAAAAAAAAAAAAAAAEAAAACUAAAAAAAAA&#10;AAAAAAAAAAAAAAAAAAAAAAAAAAAAAAAAEAAAAC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NwA&#10;AAD/AAAA/wAAANAAAABCAAAAAgAAAAAAAADzAAAA/wAAACkAAAAAAAAAAAAAAAAAAAAAAAAAAAAA&#10;AAAAAAAAAAAAAAAAAAAAAAAAAAAAAAAAAAAAAAAAAAAANwAAAP8AAAD/AAAAvAAAABEAAAAAAAAA&#10;cgAAAP8AAADLAAAAAAAAAAAAAADRAAAA/wAAAGwAAAAAAAAAAAAAAPYAAAD/AAAA/wAAAP8AAAD/&#10;AAAA/wAAAP8AAAD/AAAA/wAAAC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3wAAAP8AAAD/AAAA&#10;HQAAAAAAAAAAAAAAAAAAAAAAAAAAAAAAAAAAAAAAAAAAAAAAAAAAAAAAAAAAAAAAAAAAAAAAAAAA&#10;AAAAAAAAAAAAAAD1AAAA/wAAAP8AAAD/AAAA/wAAAP8AAAD/AAAA/wAAAAEAAAAAAAAACAAAAKoA&#10;AAD/AAAA8AAAAEo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iAAAA/AAAAP8AAAD/AAAA/wAAAOMAAACIAAAA&#10;/QAAAP8AAAApAAAAAAAAAAAAAAAAAAAAAAAAAAAAAAAAAAAAAAAAAAAAAAAAAAAAAAAAAAAAAAAA&#10;AAAAAAAAABUAAABEAAAArAAAAP8AAADKAAAAAAAAAGoAAAD/AAAAzgAAAAAAAAAAAAAA1AAAAP8A&#10;AABkAAAAAAAAAAAAAABfAAAAYwAAAGMAAABjAAAAYwAAAGMAAABjAAAA3AAAAP8AAAA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AAAAK0AAAD7AAAA/wAAAP8AAAD/AAAA/AAAAMcA&#10;AAD/AAAA/wAAABAAAAAAAAAAAAAAAAAAAAAAAAAAAAAAAAAAAAAAAAAAAAAAAAAAAAAAAAAAAAAA&#10;AAAAAAA5AAAA/wAAANUAAADAAAAA/wAAALIAAAAAAAAAAAAAAAAAAAAAAAAAAAAAAAAAAAAAAAAA&#10;ZgAAAP8AAADSAAAATwAAAFIAAAAVAAAAAAAAAAAAAAAAAAAACgAAAEAAAABAAAAAQAAAAEAAAABk&#10;AAAA/wAAAM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8AAAD/AAAA/wAAAB0AAAAAAAAAAAAAAAAAAAAAAAAAAAAAAAAA&#10;AAAAAAAAAAAAAAAAAAAAAAAAAAAAAAAAAAAAAAAAAAAAAAAAAAAAAAAA9QAAAP8AAAD/AAAA/wAA&#10;AP8AAAD/AAAA/wAAAP8AAAABAAAAAAAAAAAAAAAEAAAApQAAAP8AAADwAAAAM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sAAAB7AAAA3QAAAP8AAAD/AAAA/wAAAP8AAAD/AAAAgQAAABcAAAAAAAAAAAAAAAAA&#10;AAAAAAAAAAAAAAAAAAAAAAAAAAAAAAAAAAAAAAAAAAAAABQAAAAJAAAAAAAAACIAAAD/AAAA/wAA&#10;ACAAAABTAAAA/wAAAN0AAAAAAAAAAAAAAOQAAAD/AAAASgAAAAAAAAAAAAAAAAAAAAAAAAAAAAAA&#10;AAAAAAAAAAAAAAAAAAAAAMYAAAD/AAAAJ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4AAAD/AAAA/wAAAP8AAADSAAAAcwAAABgAAAAgAAAA/wAAAP8AAAAQAAAAAAAAAAAAAAAAAAAA&#10;AAAAAAAAAAAAAAAAAAAAAAAAAAAAAAAAAAAAAAAAAAAAAAAAKAAAAHAAAAAEAAAAjAAAAP8AAACy&#10;AAAAAAAAAAAAAAAAAAAAAAAAAAAAAAAAAAAAAAAAAJYAAAD/AAAA/wAAAP8AAAD/AAAA7gAAAEUA&#10;AAAAAAAAAAAAACoAAAD/AAAA/wAAAP8AAAD/AAAA/wAAAP8AAAD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mAAAAawAAAGsAAADsAAAA/wAA&#10;AP8AAAB7AAAAawAAAEAAAAAAAAAAAAAAAAAAAAAAAAAAAAAAAAAAAAAAAAAAAAAAAAAAAAAAAAAA&#10;AAAAAAAAAAAAAAAAAAAAAI4AAACUAAAAlAAAAJQAAACUAAAAlAAAAJQAAACUAAAAAAAAAAAAAAAA&#10;AAAAAAAAAAAAAACmAAAA/wAAAO8AAAAz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BCAAAApQAA&#10;APcAAAD/AAAA/wAAAP8AAAD8AAAAkwAAAAAAAAAAAAAAAAAAAAAAAAAAAAAAAAAAAAAAAAAAAAAA&#10;AAAAALEAAAD/AAAAhAAAAAAAAABMAAAA/wAAAP8AAAAZAAAAKwAAAP8AAAD8AAAAIAAAACIAAAD+&#10;AAAA/gAAACIAAAAAAAAAAAAAAAAAAAAAAAAAAAAAAAAAAAAAAAAAAAAAAAAAAADGAAAA/wAAAC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OAAAA/wAAAP8AAAD/AAAAwAAAAGMAAAAO&#10;AAAAIAAAAP8AAAD/AAAAEAAAAAAAAAAAAAAAAAAAAAAAAAAAAAAAAAAAAAAAAAAAAAAAAAAAAAAA&#10;AAAAAAAAAAAAAAAAAAAAAAAAAAAAAIwAAAD/AAAAsgAAAAAAAAAAAAAAAAAAAAAAAAAAAAAAAAAA&#10;AAAAAADFAAAA/wAAAOwAAACUAAAA3gAAAP8AAADnAAAADAAAAAAAAAAfAAAAvQAAAL0AAAC9AAAA&#10;vQAAAMoAAAD/AAAAz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AAAAP8AAAD/AAAA/wAAAP8AAAD/AAAA/wAAAP8AAACaAAAAAAAAAAAAAAAA&#10;AAAAAAAAAAAAAAAAAAAAAAAAAAAAAAAAAAAAAAAAAAAAAAAAAAAAAAAAAAAAAAAAAAAAAAAAAAAA&#10;AAAAAAAAAAAAAAAAAAAAAAAAAAAAAAAAAAAAAAAAAAAAAAAAAAAAAAAABAAAAKkAAAD/AAAA6QAA&#10;AB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RAAAAawAAAM8AAAD/AAAA/wAAAMIAAAAA&#10;AAAAAAAAAAAAAAAAAAAAAAAAAAAAAAAAAAAAAAAAAAAAAAA8AAAA/wAAAP0AAADIAAAA+QAAAP8A&#10;AAC3AAAAAAAAAAAAAADEAAAA/wAAAN8AAADfAAAA/wAAALUAAAAAAAAAAAAAAAAAAAAAAAAAAAAA&#10;AAAAAAAAAAAAAAAAAAAAAAAAAAAAxgAAAP8AAAA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gAAALAAAAD7AAAA/wAAAP8AAAD/AAAA9wAAALwAAAD/AAAA/wAAABAAAAAAAAAAAAAA&#10;AAAAAAAAAAAAAAAAAAAAAAAAAAAAAAAAAAAAAAAAAAAAAAAAAAAAAAAAAAAAAAAAAAAAAACMAAAA&#10;/wAAALIAAAAAAAAAAAAAAAAAAAAAAAAAAAAAAAAAAAAAAAAABgAAACcAAAAMAAAAAAAAADcAAAD/&#10;AAAA/wAAAD8AAAAAAAAAAAAAAAAAAAAAAAAAAAAAAAAAAAAwAAAA/wAAAM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wAAAD/AAAA/wAAAP8A&#10;AAD/AAAA/wAAAP8AAAD/AAAAmgAAAAAAAAAAAAAAAAAAAAAAAAAAAAAAAAAAAAAAAAAAAAAAAAAA&#10;AAAAAAAAAAAAAAAAAAAAAAAAAAAAAAAAAAAAAAAAAAAAAAAAAAAAAAAAAAAAAAAAAAAAAAAAAAAA&#10;AAAAAAAAAAAAAAAAAAAAAAAAAAAEAAAAvwAAAP8AAADcAAAAG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gAAAJkAAADIAAAAAAAAAAAAAAAAAAAAAAAAAAAAAAAAAAAAAAAA&#10;AAAAAAAAAAAAAAAAAIEAAAD4AAAA/wAAAP4AAACrAAAAEwAAAAAAAAAAAAAAIAAAAMsAAAD/AAAA&#10;/wAAAMsAAAAgAAAAAAAAAAAAAAAAAAAAAAAAAAAAAAAAAAAAAAAAAAAAAAAAAAAAAAAAAMYAAAD/&#10;AAAAJ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AHcAAADaAAAA&#10;/wAAAP8AAAD/AAAA/wAAAP8AAACTAAAAMgAAAAAAAAAAAAAAAAAAAAAAAAAAAAAAAAAAAAAAAAAA&#10;AAAAAAAAAAAAAAAAAAAAAAAAAAAAAAAAAAAAjAAAAP8AAACyAAAAAAAAAAAAAAAAAAAAAAAAAAAA&#10;AAAAAAAAAAAAAAUAAAAeAAAACAAAAAAAAAANAAAA/wAAAP8AAABLAAAAAAAAAAAAAAAAAAAAAAAA&#10;AAAAAAAAAAAAMAAAAP8AAAD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zAAAAkAAAAJAAAACQAAAAkAAAAJAAAACQAAAAkAAAAFYAAAAAAAAA&#10;AAAAAAAAAAAAAAAAAAAAAAAAAAAAAAAAAAAAAAAAAAAAAAAAAAAAAAAAAAAAAAAAAAAAAAAAAAAA&#10;AAAAAAAAAAAAAAAAAAAAAAAAAAAAAAAAAAAAAAAAAAAAAAAAAAAAAAAAAAAAAAAAAAAAAAAAAA8A&#10;AADIAAAA/wAAAL0A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awAAAJkAAABPAAAABgAAAAAAAAAAAAAAAAAAAEkAAADeAAAA&#10;wgAAAAAAAAAAAAAAAAAAAAAAAAAAAAAAAAAAAAAAAAAAAAAAAAAAAAAAAAAAAAAABgAAACUAAAAL&#10;AAAAAAAAAAAAAAAAAAAAAAAAAAAAAAAAAAAAFwAAABcAAAAAAAAAAAAAAAAAAAAAAAAAAAAAAAAA&#10;AAAAAAAAAAAAAAAAAAAAAAAAAAAAAAAAAADGAAAA/wAAAC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8AAACiAAAA9gAAAP8AAAD/AAAA/wAAAP8A&#10;AACqAAAAAAAAAAAAAAAAAAAAAAAAAAAAAAAAAAAAAAAAAAAAAAAAAAAAAAAAAAAAAAAAAAAAAAAA&#10;AIwAAAD/AAAAsgAAAAAAAAAAAAAAAAAAAD8AAAA/AAAADwAAAAMAAADkAAAA/wAAAHkAAAAAAAAA&#10;VAAAAP8AAAD1AAAACQAAAAAAAAAAAAAAAAAAAAAAAAAAAAAAAAAAADAAAAD/AAAAz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wAAAPEAAAD/AAAAi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5QAAAP8AAAD/&#10;AAAA/wAAANMAAAABAAAADQAAAKIAAAD/AAAA/wAAAMIAAAAAAAAAAAAAAAAAAAAAAAAAAAAAAAAA&#10;AAAAAAAAAAAAAAAAAAAAAAAAAAAAAAAAAAAAAAAAAAAAAAAAAAAAAAAAAAAAAAAAAAAAAAAAAAAA&#10;AAAAAAAAAAAAAAAAAAAAAAAAAAAAAAAAAAAAAAAAAAAAAAAAAAAAAAAAAAAAAAAAAAAAAAAAAAAA&#10;xgAAAP8AAAAk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BAAAABqAAAAzQAAAP8AAAD/AAAAwwAAAAAAAAAAAAAAAAAAAAAAAAAAAAAA&#10;AAAAAAAAAAAAAAAAAAAAAAAAAAAAAAAAAAAAAAAAAACMAAAA/wAAALIAAAAAAAAAAAAAAAAAAAD/&#10;AAAA/wAAAD4AAAAAAAAAagAAAP8AAAD+AAAAzQAAAPwAAAD/AAAApQAAAAAAAAAAAAAAAAAAAAAA&#10;AAAAAAAAAAAAAAAAAAAwAAAA/wAAAM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9AAAA/AAAAP8AAABQ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QAAAP8AAAD/AAAA+wAAAP8AAAD/AAAAVgAAAMcAAAD/AAAA/wAA&#10;APwAAAB2AAAAAAAAAAAAAAAAAAAAAAAAAAAAAAAAAAAAAAAAAAAAAAAAAAAAAAAAAAAAAAAAAAAA&#10;AAAAAAAAAAAAAAAAAAAAAAAAAAAAAAAAAAAAAAAAAAAAAAAAAAAAAAAAAAAAAAAAAAAAAAAAAAAA&#10;AAAAAAAAAAAAAAAAAAAAAAAAAAAAAAAAAAAAAAAAAMYAAAD/AAAAJ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x&#10;AAAAlQAAAK8AAAAAAAAAAAAAAAAAAAAAAAAAAAAAAAAAAAAAAAAAAAAAAAAAAAAAAAAAAAAAAAAA&#10;AAAAAAAAjAAAAP8AAACxAAAAAAAAAAAAAAAAAAAA/gAAAP8AAAA8AAAAAAAAAAUAAACiAAAA/gAA&#10;AP8AAAD5AAAApQAAAAkAAAAAAAAAAAAAAAAAAAAAAAAAAAAAAAAAAAAAAAAAMAAAAP8AAAD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G0AAAD/AAAA7wAA&#10;AB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oAAAD/AAAA&#10;nwAAAAYAAABoAAAA/wAAAP0AAAD/AAAA/wAAANUAAAA1AAAAAAAAAAAAAAAAAAAAAAAAAAAAAAAA&#10;AAAAAAAAAAAAAAAAAAAAAAAAAAAAAAAAAAAAAAAAAAAAAAAAAAAAAAAAAAAAAAAAAAAAAAAAAAAA&#10;AAAAAAAAAAAAAAAAAAAAAAAAAAAAAAAAAAAAAAAAAAAAAAAAAAAAAAAAAAAAAAAAAAAAAAAAAAAA&#10;AAAAAADGAAAA/wAAAC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GAAAADAAAAAAAAAAAAAAAAAAAAAAAAAAAAAAAAgAAAGoAAAC0AAAAAAAAAAAAAAAAAAAAAAAA&#10;AAAAAAAAAAAAAAAAAAAAAAAAAAAAAAAAAAAAAAAAAAAAAAAAAAAAAAAAAAAAAAAAAAAAAAAAAAAA&#10;AAAAAAAAAAAAAAAAAAAAAAAAAAAAAAAAAAAAAAsAAAAnAAAABwAAAAAAAAAAAAAAAAAAAAAAAAAA&#10;AAAAAAAAAAAAAAAAAAAAAAAAADAAAAD/AAAAz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ugAAAP8AAACuAAAALQAAAHMAAABzAAAAcwAAAHMAAABz&#10;AAAAcwAAAHMAAAB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YAAAA/wAAAEcAAAAAAAAAEwAAAP8AAAD/AAAA/gAAAIsA&#10;AAAHAAAAAAAAAAAAAAAAAAAAAAAAAAAAAAAAAAAAAAAAAAAAAAAAAAAAAAAAAAAAAAAAAAAAAAAA&#10;AAAAAAAAAAAAAAAAAAAAAAAAAAAAAAAAAAAAAAAAAAAAAAAAAAAAAAAAAAAAAAAAAAAAAAAAAAAA&#10;AAAAAAAAAAAAAAAAAAAAAAAAAAAAAAAAAAAAAAAAAAAAAAAAxgAAAP8AAAA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QA&#10;AADyAAAA/wAAAKAAAAD/AAAA/wAAAP8AAAD/AAAA/wAAAP8AAAD/AAAAk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3AAA&#10;AP8AAABCAAAAAAAAAAgAAAD/AAAA/wAAAGsAAAAAAAAAAAAAAAAAAAAAAAAAAAAAAAAAAAAAAAAA&#10;AAAAAAAAAAAAAAAAAAAAAAAAAAAAAAAAAAAAAAAAAAAAAAAAAAAAAAAAAAAAAAAAAAAAAAAAAAAA&#10;AAAAAAAAAAAAAAAAAAAAAAAAAAAAAAAAAAAAAAAAAAAAAAAAAAAAAAAAAAAAAAAAAAAAAAAAAAAA&#10;AAAAAAAAAAAAAMYAAAD/AAAA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9&#10;AAAA/wAAAP8AAAD/AAAA/wAAAM8AAAAAAAAAZAAAAPkAAAD/AAAA/wAAAMMAAAAAAAAAAAAAAAAA&#10;AAAAAAAAAAAAAAAAAAAAAAAAAAAAAAAAAAAAAAAAAAAAAAAAAAAAAAAAAAAAAAAAAAAAAAAAAAAA&#10;AAAAAAAAAAAAAAAAAAAAAAAAAAAAAAAAAAAAAAAAAAAAAAAAAAAAAAAAAAAAAAAAAAAAAAAAAAAA&#10;AAAAAAAAAAAAAAAAAAAAAAAAAAAAAAAAMAAAAP8AAAD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gAAAP8AAAD4AAAA/wAAAP8AAAD/AAAA&#10;/wAAAP8AAAD/AAAA/wAAAJ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wAAAD/AAAAQgAAAAAAAAAGAAAA/wAAAP8AAAAM&#10;AAAAAAAAAAAAAAAAAAAAAAAAAAAAAAAAAAAAAAAAAAAAAAAAAAAAAAAAAAAAAAAAAAAAAAAAAAAA&#10;AAAAAAAAAAAAAAAAAAAAAAAAAAAAAAAAAAAAAAAAAAAAAAAAAAAAAAAAAAAAAAAAAAAAAAAAAAAA&#10;AAAAAAAAAAAAAAAAAAAAAAAAAAAAAAAAAAAAAAAAAAAAAAAAAAAAAADGAAAA/wA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wAAAA/wAAANMAAACIAAAA8wAAAP8AAAD/AAAAkQAAAIgAAAB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cAAAA/wAAAL8AAAClAAAAqAAAAP8AAAD/AAAApQAAAKUAAAClAAAApQAAAH0AAAAAAAAAAAAA&#10;AAAAAAAAAAAAAAAAAAAAAAAAAAAAAAAAAAAAAAAAAAAAAAAAAAAAAAAAAAAAAAAAAAAAAAAAAAAA&#10;AAAAAAAAAAAAAAAAAAAAAAAAAAAAAAAAAAAAAAAAAAAAAAAAAAAAAAAAAAAAAAAAAAAAAAAAAAAA&#10;AAAAAAAAAAAAAAAAAAAAxgAAAP8AAAA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QAAAP8AAAD6AAAAGgAAAAAAAAB8AAAA/wAAAP8AAAD/AAAA+gAAAH4AAAAEAAAAAAAAAAAAAAAA&#10;AAAAAAAAAAAAAAAAAAAAAAAAAAAAAAAAAAAAAAAAAAAAAAAAAAAAAAAAAAAAAAAAAAAAAAAAAAAA&#10;AAAAAAAAAAAAAAAAAAAAAAAAAAAAAAAAAAAAAAAAAAAAAAAAAAAAAAAAAAAAAAAAAAAAAAAAAAAA&#10;AAAAAAAAAAAAAAAAAAAAAAAAAAAAAAAAAAAAAAAwAAAA/wAAAM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wAAAPQAAAD/AAAAQgAA&#10;AOcAAAD/AAAA/wAAAB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3AAAAP8AAAD/AAAA/wAAAP8AAAD/AAAA&#10;/wAAAP8AAAD/AAAA/wAAAP8AAADCAAAAAAAAAAAAAAAAAAAAAAAAAAAAAAAAAAAAAAAAAAAAAAAA&#10;AAAAAAAAAAAAAAAAAAAAAAAAAAAAAAAAAAAAAAAAAAAAAAAAAAAAAAAAAAAAAAAAAAAAAAAAAAAA&#10;AAAAAAAAAAAAAAAAAAAAAAAAAAAAAAAAAAAAAAAAAAAAAAAAAAAAAAAAAAAAAMYAAAD/AAAA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E0AAAD/AAAA5wAAAAAAAAAAAAAAUAAAAP8A&#10;AAD/AAAA2wAAADIAAAAAAAAAAAAAAAAAAAAAAAAAAAAAAAAAAAAAAAAAAAAAAAAAAAAAAAAAAAAA&#10;AAAAAAAAAAAAAAAAAAAAAAAAAAAAAAAAAAAAAAAAAAAAAAAAAAAAAAAAAAAAAAAAAAAAAAAAAAAA&#10;AAAAAAAAAAAAAAAAAAAAAAAAAAAAAAAAAAAAAAAAAAAAAAAAAAAAAAAAAAAAAAAAAAAAAAAAAAAA&#10;AAAAMAAAAP8AAAD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5AAAA/wAAANoAAADnAAAA/wAAAP8AAAAV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gAAADVAAAA1QAAANUAAADVAAAA1QAAANUAAADVAAAA1QAAANUAAADVAAAAogAAAAAA&#10;AAAAAAAAAAAAAAAAAAAAAAAAAAAAAAAAAAAAAAAAAAAAAAAAAAAAAAAAAAAAAAAAAAAAAAAAAAAA&#10;AAAAAAAAAAAAAAAAAAAAAAAAAAAAAAAAAAAAAAAAAAAAAAAAAAAAAAAAAAAAAAAAAAAAAAAAAAAA&#10;AAAAAAAAAAAAAAAAAAAAAAAAAADGAAAA/wAAAC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OAAAA/wAAAOUAAAAAAAAAAAAAAEoAAAD/AAAA+QAAAB8AAAAAAAAAAAAAAAAAAAAAAAAA&#10;AAAAAAAAAAAAAAAAAAAAAAAAAAAAAAAAAAAAAAAAAAAAAAAAAAAAAAAAAAAAAAAAAAAAAAAAAAAA&#10;AAAAAAAAAAAAAAAAAAAAAAAAAAAAAAAAAAAAAAAAAAAAAAAAAAAAAAAAAAAAAAAAAAAAAAAAAAAA&#10;AAAAAAAAAAAAAAAAAAAAAAAAAAAAAAAAAAAAAAAAAAAAADAAAAD/AAAAz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NgA&#10;AAD/AAAA8AAAAP8AAAD/AAAAF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gAAAP8A&#10;AAA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TgAAAP8AAADkAAAAAAAAAAAAAABI&#10;AAAA/wAAANkAAAAAAAAAAAAAAAAAAAAAAAAAAAAAAAAAAAAAAAAAAAAAAAAAAAAAAAAAAAAAAAAA&#10;AAAAAAAAAAAAAAAAAAAAAAAAAAAAAAAAAAAAAAAAAAAAAAAAAAAAAAAAAAAAAAAAAAAAAAAAAAAA&#10;AAAAAAAAAAAAAAAAAAAAAAAAAAAAAAAAAAAAAAAAAAAAAAAAAAAAAAAAAAAAAAAAAAAAAAAAAAAA&#10;AAAAAAAAAAAwAAAA/wAAAM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SAAAA/wAAAPwAAAD/AAAA/wAAAB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YAAAD/AAAA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4AAAD/AAAA/QAAAM4AAADOAAAA3gAAAP8AAAD7AAAAzgAAAM4AAADOAAAAzgAA&#10;AJ0AAAAAAAAAAAAAAAAAAAAAAAAAAAAAAAAAAAAAAAAAAAAAAAAAAAAAAAAAAAAAAAAAAAAAAAAA&#10;AAAAAAAAAAAAAAAAAAAAAAAAAAAAAAAAAAAAAAAAAAAAAAAAAAAAAAAAAAAAAAAAAAAAAAAAAAAA&#10;AAAAAAAAAAAAAAAAAAAAAAAAAAAAAAAAAAAAAAAAAAAAAAAAAAAAMAAAAP8AAAD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UAAAD/AAAA/wAAAP8AAAA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QAAAM4AAABlAAAADQAAAAAA&#10;AAAAAAAAAAAAAAAAAAAAAAAAAAAAAAAAAAAAAAAAAAAAAAUAAABXAAAAwQAAABsAAAAAAAAAAAAA&#10;AAAAAAAAAAAAAAAAAAAAAAAAAAAAAAAAAAAAAAAAAAAAAAAAAAAAAAAAAAAAAAAAAAAAAAAAAAAA&#10;AAAAAAAAAAAAAAAAAAAAAAAAAAAAAAAAAAAAAAAAAAAAAAAAAAAAAAAAAAAAAAAAAAAAAAAAAADG&#10;AAAA/wAAAC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OAAAA/wAAAP8AAAD/AAAA&#10;/wAAAP8AAAD/AAAA/wAAAP8AAAD/AAAA/wAAAP8AAADDAAAAAAAAAAAAAAAAAAAAAAAAAAAAAAAA&#10;AAAAAAAAAAAAAAAAAAAAAAAAAAAAAAAAAAAAAAAAAAAAAAAAAAAAAAAAAAAAAAAAAAAAAAAAAAAA&#10;AAAAAAAAAAAAAAAAAAAAAAAAAAAAAAAAAAAAAAAAAAAAAAAAAAAAAAAAAAAAAAAAAAAAAAAAAAAA&#10;AAAAAAAAAAAAAAAAADAAAAD/AAAAz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4AAACuAAAA/wAAAP8AAAD/AAAAugAA&#10;AC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AADvAAAA/wAAAPgAAAC1AAAAdwAAAFkAAAA8AAAAJAAAADEAAABJAAAA&#10;cQAAALEAAADwAAAA/wAAAPUAAAAXAAAAAAAAAAAAAAAAAAAAAAAAAAAAAAAAAAAAAAAAAAAAAAAA&#10;AAAAAAAAAAAAAAAAAAAAAAAAAAAAAAAAAAAAAAAAAAAAAAAAAAAAAAAAAAAAAAAAAAAAAAAAAAAA&#10;AAAAAAAAAAAAAAAAAAAAAAAAAAAAAAAAAAAAAAAAxgAAAP8AAAA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QAAAMgAAADIAAAAyAAAAMgAAADIAAAAyAAAAMgAAADIAAAAyAAAAMgA&#10;AADIAAAAmQAAAAAAAAAAAAAAAAAAAAAAAAAAAAAAAAAAAAAAAAAAAAAAAAAAAAAAAAAAAAAAAAAA&#10;AAAAAAAAAAAAAAAAAAAAAAAAAAAAAAAAAAAAAAAAAAAAAAAAAAAAAAAAAAAAAAAAAAAAAAAAAAAA&#10;AAAAAAAAAAAAAAAAAAAAAAAAAAAAAAAAAAAAAAAAAAAAAAAAAAAAAAAAAAAwAAAA/wAAAM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AAAA/wAAAP8AAAD/AAAA/wAAAP8AAADPAAAAC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QAAAIYAAAD1&#10;AAAA/wAAAP8AAAD/AAAA/wAAAP8AAAD/AAAA/wAAAP8AAAD/AAAA8QAAAIUAAAAVAAAAAAAAAAAA&#10;AAAAAAAAAAAAAAAAAAAAAAAAAAAAAAAAAAAAAAAAAAAAAAAAAAAAAAAAAAAAAAAAAAAAAAAAAAAA&#10;AAAAAAAAAAAAAAAAAAAAAAAAAAAAAAAAAAAAAAAAAAAAAAAAAAAAAAAAAAAAAAAAAAAAAAAAAAAA&#10;AAAAAMYAAAD/AAAAJ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0AAAAAAAAAAAAA&#10;AAAAAAAAAAAAAAAAAAAAAAAAAAAAAAAAAAAAAAAAAAAAAAAAAAAAAAAAAAAAAAAAAAUAAAAHAAAA&#10;AAAAAAAAAAAAAAAAAAAAAAAAAAAAAAAAAAAAAAAAAAAAAAAAAAAAAAAAAAAAAAAAAAAAAAAAAAAA&#10;AAAAAAAAAAAAAAAAAAAAAAAAAAAAAAAAAAAAAAAAAAAAAAAAAAAAAAAAAAAAAAAAAAAAAAAAAAAA&#10;AAAAAAAAAAAAAAAAAAAAAAAAMAAAAP8AAAD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EAAAA/gAAAP8AAAD/AAAA/wAAAP8A&#10;AAD/AAAA/wAAAH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AAAAHQAAACkAAAA0gAAAPoAAAD/AAAA/QAA&#10;ANsAAACxAAAAdwAAABAAAAAAAAAAAAAAAAAAAAAAAAAAAAAAAAAAAAAAAAAAAAAAAAAAAAAAAAAA&#10;AAAAAAAAAAAAAAAAAAAAAAAAAAAAAAAAAAAAAAAAAAAAAAAAAAAAAAAAAAAAAAAAAAAAAAAAAAAA&#10;AAAAAAAAAAAAAAAAAAAAAAAAAAAAAAAAAAAAAAAAAAAAAADGAAAA/wAAAC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dgAAAP8AAAD/AAAA/wAAAP8AAAD/AAAA/wAAAP8AAAC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AJAAAAAgAAAAAAAAAAAAAAAAAAAAAAAAAAAAAAAAAAAAA&#10;AAAAAAAAAAAAAAAAAAAAAAAAAAAAAAAAAAAAAAAAAAAAAAAAAAAAAAAAAAAAAAAAAAAAAAAAAAAA&#10;AAAAAAAAAAAAAAAAAAAAAAAAAAAAAAAAAAAAAAAAAAAAAAAAAAAAAAAAAAAAAAAAAAAAAAAAAAAA&#10;AAAAAAAAAAAAxgAAAP8AAAA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WwAAAPkA&#10;AAD/AAAA/QAAAMUAAACVAAAAdwAAAFoAAABGAAAAWAAAAG8AAACaAAAA2wAAAP8AAAD/AAAA6wAA&#10;ACsAAAAAAAAAAAAAAAAAAAAAAAAAAAAAAAAAAAAAAAAAAAAAAAAAAAAAAAAAAAAAAAAAAAAAAAAA&#10;AAAAAAAAAAAAAAAAAAAAAAAAAAAAAAAAAAAAAAAAAAAAAAAAAAAAAAAAAAAAAAAAAAAAAAAAAAAA&#10;AAAAAAAAAAAAAAAAAAAAAAAAAAAAAAAwAAAA/wAAAM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wAAAD/AAAA/wAAAP8AAAD/&#10;AAAA/wAAAP8AAAD/AAAAk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YAAAD/AAAA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AAAAoAAAAP0AAAD/AAAA/wAAAP8AAAD/AAAA&#10;/wAAAP8AAAD/AAAA/wAAAP8AAADnAAAAcwAAAAsAAAAAAAAAAAAAAAAAAAAAAAAAAAAAAAAAAAAA&#10;AAAAAAAAAAAAAAAAAAAAAAAAAAAAAAAAAAAAAAAAAAAAAAAAAAAAAAAAAAAAAAAAAAAAAAAAAAAA&#10;AAAAAAAAAAAAAAAAAAAAAAAAAAAAAAAAAAAAAAAAAAAAAAAAAAAAAAAAAAAAAAAAAAAAAAAAMAAA&#10;AP8AAAD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jAAAA8QAAAP8AAAD/AAAA/wAAAP8AAAD/AAAA/gAAAE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GAAAA/wAAAC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pAAAAhAAAAMsAAAD5AAAA/wAAAP8AAAD0AAAAywAAAKEAAABmAAAACAAAAAAA&#10;AAAAAAAAAAAAAAAAAAAAAAAAAAAAAAAAAAAAAAAAAAAAAAAAAAAAAAAAAAAAAAAAAAAAAAAAAAAA&#10;AAAAAAAAAAAAAAAAAAAAAAAAAAAAAAAAAAAAAAAAAAAAAAAAAAAAAAAAAAAAAAAAAAAAAAAAAAAA&#10;AAAAAAAAAAAAAAAAAAAAAAAAAAAAAAAAAAAAADAAAAD/AAAAz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QAAAD7AAAA&#10;/wAAAP8AAAD/AAAA/wAAAPkAAAA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xgAAAP8AAAA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AAAAAbAAAAAQAAAAAAAAAAAAAAAAAAAAAAAAAAAAAAAAAAAAAAAAAAAAAAAAAAAAAAAAAAAAAA&#10;AAAAAAAAAAAAAAAAAAAAAAAAAAAAAAAAAAAAAAAAAAAAAAAAAAAAAAAAAAAAAAAAAAAAAAAAAAAA&#10;AAAAAAAAAAAAAAAAAAAAAAAAAAAAAAAAAAAAAAAAAAAAAAAAAAAAAAAAAAAAAAAAAAAAAAAAAAAA&#10;AAAwAAAA/wAAAM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gAAAPcAAAD/AAAA/wAAANcAAAD/AAAAe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YAAAD/AAAAJ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AAAAP8A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nAAAA/wAAAP8AAABUAAAA/wAAAOIAAAAJ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AAAADkAAABYAAAAGAAAABsAAAAAAAAAAAAAAAAAAAAAAAAAAAAAAAAAAAAAAAAAAAAAAAAAAAAA&#10;AAAAAAAAAAAAAAAAAAAAAAAAAAAAAAAAAAAAAAAAAAAAAAAAAAAAAAAAAAAAAAAAAAAAAAAAAAAA&#10;AAAAAAAAAAAAAAAAAAAAAAAAAAAAAAAAAAAAAAAAAAAAAAAAAAAAAAAAAAAAAAAAAADGAAAA/wAA&#10;AC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AAAD/AAAAz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5wAAAP8AAAD/AAAAFgAAANAAAAD/&#10;AAAAY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AAAAO0AAAD/AAAA/wAAAD8AAADRAAAAigAAAAUA&#10;AAAAAAAAAAAAAAAAAAAAAAAAAAAAAAAAAAAAAAAAAAAAAAAAAAAAAAAAAAAAAAAAAAAAAAAAAAAA&#10;AAAAAAAAAAAAAAAAAAAAAAAAAAAAAAAAAAAAAAAAAAAAAAAAAAAAAAAAAAAAAAAAAAAAAAAAAAAA&#10;AAAAAAAAAAAAAAAAAAAAAAAAAAAAAAAAxgAAAP8AAAA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A/wAAAM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OcAAAD/AAAA/wAAABUAAABfAAAA/wAAANQAA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AAA&#10;AP8AAAD/AAAA/wAAAP8AAABDAAAA+QAAAP8AAABxAAAAAAAAAAAAAAAAAAAAAAAAAAAAAAAAAAAA&#10;AAAAAAAAAAAAAAAAAAAAAAAAAAAAAAAAAAAAAAAAAAAAAAAAAAAAAAAAAAAAAAAAAAAAAAAAAAAA&#10;AAAAAAAAAAAAAAAAAAAAAAAAAAAAAAAAAAAAAAAAAAAAAAAAAAAAAAAAAAAAAAAAAAAAAAAAAMYA&#10;AAD/AAAA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AAAAP8AAAD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nAAAA/wAAAP8AAAAVAAAA&#10;CAAAAOAAAAD/AAAAQ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kAAAD/AAAAlgAAAGIAAAD/AAAAQAAAAHEAAAD/&#10;AAAAuAAAAAAAAAAAAAAAAAAAAAAAAAAAAAAAAAAAAAAAAAAAAAAAAAAAAAAAAAAAAAAAAAAAAAAA&#10;AAAAAAAAAAAAAAAAAAAAAAAAAAAAAAAAAAAAAAAAAAAAAAAAAAAAAAAAAAAAAAAAAAAAAAAAAAAA&#10;AAAAAAAAAAAAAAAAAAAAAAAAAAAAAAAAAAAAAADGAAAA/wAAAC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AAAD/AAAAz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5wAAAP8AAAD/AAAAFQAAAAAAAAB8AAAA/wAAAK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iAAAA/wAAAB0AAABHAAAA/wAAAD8AAAAKAAAA+wAAAOYAAAAAAAAAAAAAAAAAAAAAAAAAAAAA&#10;AAAAAAAAAAAAAAAAAAAAAAAAAAAAAAAAAAAAAAAAAAAAAAAAAAAAAAAAAAAAAAAAAAAAAAAAAAAA&#10;AAAAAAAAAAAAAAAAAAAAAAAAAAAAAAAAAAAAAAAAAAAAAAAAAAAAAAAAAAAAAAAAAAAAAAAAAAAA&#10;AAAAxgAAAP8AAAAk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JAAAAawAAAJsAAAC6AAAAFgAAAGcAAAAHAAAAAAAAAAAAAAAAAAAAAAAAAAAAAAAA&#10;AAAAAAAAAAAAAAAAAAAAAAAAAAAAAAAAAAAAAAAAAAAAAAAAAAAAAAAAAAAAAAAAAAAAAAAAAAAA&#10;AAAAAAAAAAAAAAAAAAAAAAAAAAAAAAAAAAAAAAAAAAAAAAAAAAAAAAAAAAAAAAAAAAAAAAAAAAAA&#10;AAAAAAAAAAAAAAAAAAAAAAAwAAAA/wAAAM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gAAADhAAAA4QAAAPwAAAD/AAAA/wAA&#10;AOMAAADhAAAAjQAAAPUAAAD/AAAAI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gAAAP8AAACWAAAAXwAAAP8AAABWAAAA&#10;jgAAAP8AAADBAAAAAAAAAAAAAAAAAAAAAAAAAAAAAAAAAAAAAAAAAAAAAAAAAAAAAAAAAAAAAAAA&#10;AAAAAAAAAAAAAAAAAAAAAAAAAAAAAAAAAAAAAAAAAAAAAAAAAAAAAAAAAAAAAAAAAAAAAAAAAAAA&#10;AAAAAAAAAAAAAAAAAAAAAAAAAAAAAAAAAAAAAAAAAAAAAMYAAAD/AAAAJ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oAAAA5QAAAP8AAAD/AAAA/wAAACAA&#10;AAD3AAAAzwAAAB4AAAAAAAAAAAAAAAAAAAAAAAAAAAAAAAAAAAAAAAAAAAAAAAAAAAAAAAAAAAAA&#10;AAAAAAAAAAAAAAAAAAAAAAAAAAAAAAAAAAAAAAAAAAAAAAAAAAAAAAAAAAAAAAAAAAAAAAAAAAAA&#10;AAAAAAAAAAAAAAAAAAAAAAAAAAAAAAAAAAAAAAAAAAAAAAAAAAAAAAAAAAAAAAAAMAAAAP8AAAD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kAAAA/wAAAP8AAAD/AAAA/wAAAP8AAAD/AAAA/wAAAJIAAACiAAAA/wAAAI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GIAAAD/AAAA/wAAAP8AAAD/AAAA/wAAAP8AAAD/AAAAcgAAAAAAAAAAAAAAAAAAAAAA&#10;AAAAAAAAAAAAAAAAAAAAAAAAAAAAAAAAAAAAAAAAAAAAAAAAAAAAAAAAAAAAAAAAAAAAAAAAAAAA&#10;AAAAAAAAAAAAAAAAAAAAAAAAAAAAAAAAAAAAAAAAAAAAAAAAAAAAAAAAAAAAAAAAAAAAAAAAAAAA&#10;AAAAAAAAAADGAAAA/wAAAC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AAAAP8AAAD+AAAA7wAAAP8AAAA4AAAA/gAAAP8AAACDAAAAAAAAAAAAAAAAAAAA&#10;AAAAAAAAAAAAAAAAAAAAAAAAAAAAAAAAAAAAAAAAAAAAAAAAAAAAAAAAAAAAAAAAAAAAAAAAAAAA&#10;AAAAAAAAAAAAAAAAAAAAAAAAAAAAAAAAAAAAAAAAAAAAAAAAAAAAAAAAAAAAAAAAAAAAAAAAAAAA&#10;AAAAAAAAAAAAAAAAAAAAAAAAAAAAADAAAAD/AAAAz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AAAAP8AAAD/AAAA/wAAAP8A&#10;AAD/AAAA/wAAAP8AAACSAAAAPQAAAP8AAADwAAAAB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hwAAAPoAAAD/AAAA/wAA&#10;AP8AAAD+AAAAnQAAAAEAAAAAAAAAAAAAAAAAAAAAAAAAAAAAAAAAAAAAAAAAAAAAAAAAAAAAAAAA&#10;AAAAAAAAAAAAAAAAAAAAAAAAAAAAAAAAAAAAAAAAAAAAAAAAAAAAAAAAAAAAAAAAAAAAAAAAAAAA&#10;AAAAAAAAAAAAAAAAAAAAAAAAAAAAAAAAAAAAAAAAAAAAAAAAAAAAxgAAAP8AAAA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AAAAP8AAAD7AAAAKgAAAHgAAAD/&#10;AAAAHQAAAEkAAAD/AAAAygAAAAAAAAAAAAAAAAAAAAAAAAAAAAAAAAAAAAAAAAAAAAAAAAAAAAAA&#10;AAAAAAAAAAAAAAAAAAAAAAAAAAAAAAAAAAAAAAAAAAAAAAAAAAAAAAAAAAAAAAAAAAAAAAAAAAAA&#10;AAAAAAAAAAAAAAAAAAAAAAAAAAAAAAAAAAAAAAAAAAAAAAAAAAAAAAAAAAAAAAAAAAAAAAAwAAAA&#10;/wAAAM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oAAAAaAAAAGgAAABoAAAAaAAAAGgAAABoAAAAaAAAADgAAAAAAAADMAAAA&#10;/wAAAE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AAAAWQAAAHgAAABjAAAAKwAAAAAAAAAAAAAAAAAAAAAAAAAA&#10;AAAAAAAAAAAAAAAAAAAAAAAAAAAAAAAAAAAAAAAAAAAAAAAAAAAAAAAAAAAAAAAAAAAAAAAAAAAA&#10;AAAAAAAAAAAAAAAAAAAAAAAAAAAAAAAAAAAAAAAAAAAAAAAAAAAAAAAAAAAAAAAAAAAAAAAAAAAA&#10;AAAAAAAAAAAAAAAAAMYAAAD/AAAAJ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QAAAD/AAAA4AAAAAEAAAB4AAAA/wAAAB0AAAAgAAAA/wAAAO4AAAAAAAAAAAAA&#10;AAAAAAAAAAAAAAAAAAAAAAAAAAAAAAAAAAAAAAAAAAAAAAAAAAAAAAAAAAAAAAAAAAAAAAAAAAAA&#10;AAAAAAAAAAAAAAAAAAAAAAAAAAAAAAAAAAAAAAAAAAAAAAAAAAAAAAAAAAAAAAAAAAAAAAAAAAAA&#10;AAAAAAAAAAAAAAAAAAAAAAAAAAAAAAAAAAAAMAAAAP8AAAD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gAAAP8AAAD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HAAAAXAAAAAAA&#10;AAAAAAAALQAAAE4AAAAAAAAAAAAAAAAAAAAAAAAAAAAAAAAAAAAAAAAAAAAAAAAAAAAAAAAAAAAA&#10;AAAAAAAAAAAAAAAAAAAAAAAAAAAAAAAAAAAAAAAAAAAAAAAAAAAAAAAAAAAAAAAAAAAAAAAAAAAA&#10;AAAAAAAAAAAAAAAAAAAAAAAAAAAAAAAAAAAAAAAAAAAAAAAAAAAAAAAAAADGAAAA/wAAAC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MAAAA/QAAAP8AAACLAAAA&#10;mAAAAP8AAABdAAAAuQAAAP8AAADBAAAAAAAAAAAAAAAAAAAAAAAAAAAAAAAAAAAAAAAAAAAAAAAA&#10;AAAAAAAAAAAAAAAAAAAAAAAAAAAAAAAAAAAAAAAAAAAAAAAAAAAAAAAAAAAAAAAAAAAAAAAAAAAA&#10;AAAAAAAAAAAAAAAAAAAAAAAAAAAAAAAAAAAAAAAAAAAAAAAAAAAAAAAAAAAAAAAAAAAAAAAAAAAA&#10;ADAAAAD/AAAAz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wAAADxAAAA/w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AAAA2gAAAP8AAAAbAAAAAAAAAG0AAAD/AAAAvAAAABcAAAAAAAAA&#10;AAAAAAAAAAAAAAAAAAAAAAAAAAAAAAAAAAAAAAAAAAAAAAAAAAAAAAAAAAAAAAAAAAAAAAAAAAAA&#10;AAAAAAAAAAAAAAAAAAAAAAAAAAAAAAAAAAAAAAAAAAAAAAAAAAAAAAAAAAAAAAAAAAAAAAAAAAAA&#10;AAAAAAAAAAAAAAAAAAAAAAAAxgAAAP8AAAA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EAAAD/AAAA/wAAAP8AAAD/AAAA/wAAAP8AAAD8AAAAMQAAAAAA&#10;AAAAAAAAAAAAAAAAAAAAAAAAAAAAAAAAAAAAAAAAAAAAAAAAAAAAAAAAAAAAAAAAAAAAAAAAAAAA&#10;AAAAAAAAAAAAAAAAAAAAAAAAAAAAAAAAAAAAAAAAAAAAAAAAAAAAAAAAAAAAAAAAAAAAAAAAAAAA&#10;AAAAAAAAAAAAAAAAAAAAAAAAAAAAAAAAAAAAAAAAAAAwAAAA/wAAAM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wAAAP8AAAB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gAAAP8AAAD/&#10;AAAAPwAAAAAAAAB7AAAA/wAAAP8AAABwAAAAAAAAAAAAAAAAAAAAAAAAAAAAAAAAAAAAAAAAAAAA&#10;AAAAAAAAAAAAAAAAAAAAAAAAAAAAAAAAAAAAAAAAAAAAAAAAAAAAAAAAAAAAAAAAAAAAAAAAAAAA&#10;AAAAAAAAAAAAAAAAAAAAAAAAAAAAAAAAAAAAAAAAAAAAAAAAAAAAAAAAAAAAAAAAAMYAAAD/AAAA&#10;J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AAAAqAAA&#10;AP8AAAD/AAAA/wAAAP8AAAD6AAAAewAAAAAAAAAAAAAAAAAAAAAAAAAAAAAAAAAAAAAAAAAAAAAA&#10;AAAAAAAAAAAAAAAAAAAAAAAAAAAAAAAAAAAAAAAAAAAAAAAAAAAAAAAAAAAAAAAAAAAAAAAAAAAA&#10;AAAAAAAAAAAAAAAAAAAAAAAAAAAAAAAAAAAAAAAAAAAAAAAAAAAAAAAAAAAAAAAAAAAAAAAAAAAA&#10;AAAAAAAAMAAAAP8AAAD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EAAAD/AAAA5Q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LcAAAD/AAAAXAAAAAAAAAAAAAAAAAAAAFwAAAD/AAAAvQAA&#10;AAAAAAAAAAAAAAAAAAAAAAAAAAAAAAAAAAAAAAAAAAAAAAAAAAAAAAAAAAAAAAAAAAAAAAAAAAAA&#10;AAAAAAAAAAAAAAAAAAAAAAAAAAAAAAAAAAAAAAAAAAAAAAAAAAAAAAAAAAAAAAAAAAAAAAAAAAAA&#10;AAAAAAAAAAAAAAAAAAAAAAAAAAAAAADGAAAA/wAAAC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rAAAAWQAAAHMAAABYAAAAHQAAAAAAAAAA&#10;AAAAAAAAAAAAAAAAAAAAAAAAAAAAAAAAAAAAAAAAAAAAAAAAAAAAAAAAAAAAAAAAAAAAAAAAAAAA&#10;AAAAAAAAAAAAAAAAAAAAAAAAAAAAAAAAAAAAAAAAAAAAAAAAAAAAAAAAAAAAAAAAAAAAAAAAAAAA&#10;AAAAAAAAAAAAAAAAAAAAAAAAAAAAAAAAAAAAAAAAAAAAAAAAADAAAAD/AAAAz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2wAAAP8AAAA6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bAAAA&#10;/wAAADEAAAAAAAAAAAAAAAAAAAA6AAAA/wAAAOwAAAAAAAAAAAAAAAAAAAAAAAAAAAAAAAAAAAAA&#10;AAAAAAAAAAAAAAAAAAAAAAAAAAAAAAAAAAAAAAAAAAAAAAAAAAAAAAAAAAAAAAAAAAAAAAAAAAAA&#10;AAAAAAAAAAAAAAAAAAAAAAAAAAAAAAAAAAAAAAAAAAAAAAAAAAAAAAAAAAAAAAAAAAAAAAAAxgAA&#10;AP8AAAA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EA&#10;AABnAAAAnwAAAAAAAAAAAAAAbAAAAJ8AAAAZAAAAAAAAAAAAAAAAAAAAAAAAAAAAAAAAAAAAAAAA&#10;AAAAAAAAAAAAAAAAAAAAAAAAAAAAAAAAAAAAAAAAAAAAAAAAAAAAAAAAAAAAAAAAAAAAAAAAAAAA&#10;AAAAAAAAAAAAAAAAAAAAAAAAAAAAAAAAAAAAAAAAAAAAAAAAAAAAAAAAAAAAAAAAAAAAAAAAAAAA&#10;AAAAAAAAAAAAAAAwAAAA/wAAAM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0AAAD/AAAAq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sgAAAP8AAADBAAAAVgAAACQAAAA+AAAAxgAAAP8A&#10;AADAAAAAAAAAAAAAAAAAAAAAAAAAAAAAAAAAAAAAAAAAAAAAAAAAAAAAAAAAAAAAAAAAAAAAAAAA&#10;AAAAAAAAAAAAAAAAAAAAAAAAAAAAAAAAAAAAAAAAAAAAAAAAAAAAAAAAAAAAAAAAAAAAAAAAAAAA&#10;AAAAAAAAAAAAAAAAAAAAAAAAAAAAAAAAAAAAAMYAAAD/AAAAJ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AAAA/wAAAPIAAAABAAAAAAAAAJoAAAD/AAAA&#10;8wAAAC8AAAAAAAAAAAAAAAAAAAAAAAAAAAAAAAAAAAAAAAAAAAAAAAAAAAAAAAAAAAAAAAAAAAAA&#10;AAAAAAAAAAAAAAAAAAAAAAAAAAAAAAAAAAAAAAAAAAAAAAAAAAAAAAAAAAAAAAAAAAAAAAAAAAAA&#10;AAAAAAAAAAAAAAAAAAAAAAAAAAAAAAAAAAAAAAAAAAAAAAAAAAAAAAAAMAAAAP8AAAD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AAAA/QAA&#10;APcAAAA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UAAAD/AAAA/wAAAP8AAAD/AAAA/wAAAP8AAAD/AAAAVgAAAAAAAAAAAAAAAAAAAAAAAAAAAAAA&#10;AAAAAAAAAAAAAAAAAAAAAAAAAAAAAAAAAAAAAAAAAAAAAAAAAAAAAAAAAAAAAAAAAAAAAAAAAAAA&#10;AAAAAAAAAAAAAAAAAAAAAAAAAAAAAAAAAAAAAAAAAAAAAAAAAAAAAAAAAAAAAAAAAAAAAAAAAAAA&#10;AADGAAAA/wAAAC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gAAAP8AAADYAAAADQAAAAAAAABtAAAA8AAAAP8AAACEAAAAAAAAAAAAAAAAAAAAAAAAAAAA&#10;AAAAAAAAAAAAAAAAAAAAAAAAAAAAAAAAAAAAAAAAAAAAAAAAAAAAAAAAAAAAAAAAAAAAAAAAAAAA&#10;AAAAAAAAAAAAAAAAAAAAAAAAAAAAAAAAAAAAAAAAAAAAAAAAAAAAAAAAAAAAAAAAAAAAAAAAAAAA&#10;AAAAAAAAAAAAAAAAAAAAADAAAAD/AAAAz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gAAAD/AAAAW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YwAAAO0AAAD/AAAA/wAAAP8AAADx&#10;AAAAbAAAAAAAAAAAAAAAAAAAAAAAAAAAAAAAAAAAAAAAAAAAAAAAAAAAAAAAAAAAAAAAAQAAADgA&#10;AACAAAAAdQAAACwAAAAAAAAAAAAAAAAAAAAAAAAANQAAAHsAAAB6AAAAMgAAAAAAAAAAAAAAAAAA&#10;AAAAAAAAAAAAAAAAAAAAAAAAAAAAAAAAAAAAAAAAAAAAxgAAAP8AAAA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GwAAAP8AAADvAAAABgAAAAAAAAAAAAAAAAAA&#10;AEsAAAD/AAAAzwAAAAAAAAAAAAAAAAAAAAAAAAAAAAAAAAAAAAAAAAAAAAAAAAAAAAAAAAAAAAAA&#10;AAAAAAAAAAAAAAAAAAAAAAAAAAAAAAAAAAAAAAAAAAAAAAAAAAAAAAAAAAAAAAAAAAAAAAAAAAAA&#10;AAAAAAAAAAAAAAAAAAAAAAAAAAAAAAAAAAAAAAAAAAAAAAAAAAAAAAAAAAAAAAAwAAAA/wAAAM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nAAAA/wAAAM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KAAAAMwAAAFAAAAA1AAAADAAAAAAAAAAAAAAAAAAAAAAAAAAAAAAAAAAA&#10;AAAAAAAAAAAAAAAAAAAAAAAAAAAAGQAAAN4AAAD/AAAA/wAAAP8AAAD8AAAAXwAAAAAAAAAAAAAA&#10;XQAAAPwAAAD/AAAA/wAAAPsAAABYAAAAAAAAAAAAAAAAAAAAAAAAAAAAAAAAAAAAAAAAAAAAAAAA&#10;AAAAAAAAAMYAAAD/AAAAJ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CoAAAD/AAAA8wAAAA4AAAAAAAAAAAAAAAAAAABfAAAA/wAAAOEAAAAAAAAAAAAAAAAAAAAA&#10;AAAAAAAAAAAAAAAAAAAAAAAAAAAAAAAAAAAAAAAAAAAAAAAAAAAAAAAAAAAAAAAAAAAAAAAAAAAA&#10;AAAAAAAAAAAAAAAAAAAAAAAAAAAAAAAAAAAAAAAAAAAAAAAAAAAAAAAAAAAAAAAAAAAAAAAAAAAA&#10;AAAAAAAAAAAAAAAAAAAAAAAAAAAAMAAAAP8AAAD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DAAAAPgAAAD8AAAAG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UAAAB+AAAAvwAAANAAAADSAAAA&#10;0gAAANIAAADSAAAAnwAAAAAAAAAAAAAAAAAAAAAAAAAAAAAAAAAAAAAAAAAAAAAAAAAAAI8AAAD/&#10;AAAA4AAAAGMAAACvAAAA/wAAAO4AAAABAAAABQAAAOMAAAD/AAAAkwAAAJgAAAD/AAAA3gAAAAMA&#10;AAAAAAAAAAAAAAAAAAAAAAAAAAAAAAAAAAAAAAAAAAAAAAAAAADGAAAA/wAAAC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EAAAA+AAAAP8AAADAAAAAbgAAAEYA&#10;AABrAAAA5AAAAP8AAAC4AAAAAAAAAAAAAAAAAAAAAAAAAAAAAAAAAAAAAAAAAAAAAAAAAAAAAAAA&#10;AAAAAAAAAAAAAAAAAAAAAAAAAAAAAAAAAAAAAAAAAAAAAAAAAAAAAAAAAAAAAAAAAAAAAAAAAAAA&#10;AAAAAAAAAAAAAAAAAAAAAAAAAAAAAAAAAAAAAAAAAAAAAAAAAAAAAAAAAAAAAAAAAAAAADAAAAD/&#10;AAAAz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qAAAA/wAAAI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BAAAA/wAAAP8AAAD/AAAA/wAAAP8AAAD/AAAA/wAAAMIAAAAAAAAAAAAAAAAA&#10;AAAAAAAAAAAAAAAAAAAAAAAAAAAAAAAAAACPAAAAzAAAAGoAAAAAAAAALwAAAP8AAAD/AAAAEQAA&#10;AD4AAAD/AAAA9AAAAAUAAAAIAAAA9wAAAP8AAAA4AAAAAAAAAAAAAAAAAAAAAAAAAAAAAAAAAAAA&#10;AAAAAAAAAAAAAAAAxgAAAP8AAAA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D/AAAA/wAAAP8AAAD/AAAA/wAAAP8AAAD9AAAAPgAAAAAAAAAAAAAA&#10;AAAAAAAAAAAAAAAAAAAAAAAAAAAAAAAAAAAAAAAAAAAAAAAAAAAAAAAAAAAAAAAAAAAAAAAAAAAA&#10;AAAAAAAAAAAAAAAAAAAAAAAAAAAAAAAAAAAAAAAAAAAAAAAAAAAAAAAAAAAAAAAAAAAAAAAAAAAA&#10;AAAAAAAAAAAAAAAAAAAAAAAAAAAAAAAAAAAwAAAA/wAAAM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QgAAAP8AAAD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gAAAP8AAADdAAAAlgAA&#10;AIwAAACKAAAAigAAAIoAAABpAAAAAAAAAAAAAAAAAAAAAAAAAAAAAAAAAAAAAAAAAAAAAAAAAAAA&#10;AAAAAAAAAAAAAAAAAAAAAHIAAAD/AAAA5wAAAAAAAABZAAAA/wAAANUAAAAAAAAAAAAAANoAAAD/&#10;AAAAVAAAAAAAAAAAAAAAzgAAANYAAADWAAAA1gAAANYAAADWAAAA1gAAAPYAAAD/AAAA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FAAAAgQAAAPcAAAD/&#10;AAAA/wAAAP8AAADkAAAAVAAAAAAAAAAAAAAAAAAAAAAAAAAAAAAAAAAAAAAAAAAAAAAAAAAAAAAA&#10;AAAAAAAAAAAAAAAAAAAAAAAAAQAAAAcAAAAEAAAAAAAAAAAAAAAAAAAAAAAAAAAAAAAAAAAAAAAA&#10;AAAAAAAAAAAAAAAAAAEAAAAAAAAAAAAAAAAAAAAAAAAAAAAAAAAAAAAAAAAAAAAAAAAAAAAAAAAA&#10;MAAAAP8AAAD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AAADwAAAA/wAAAC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M8AAAD/AAAAGQAAAAAAAAAAAAAAAAAAAAAAAAAAAAAAAAAAAAAAAAAA&#10;AAAAAAAAAAAAAAAAAAAAAAAAAAAAAAAAAAAAAAAAAAAAAAAAAAAAAAAAAEUAAAD3AAAA/wAAAHAA&#10;AAAAAAAAcgAAAP8AAADLAAAAAAAAAAAAAADRAAAA/wAAAGwAAAAAAAAAAAAAAPYAAAD/AAAA/wAA&#10;AP8AAAD/AAAA/wAAAP8AAAD/AAAA/wAAAC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MAAAAMgAAAEgAAAAoAAAABQAAAAAAAAAAAAAAAAAA&#10;AAAAAAAAAAAAAAAAAAAAAAAAAAAAAAAAAAAAAAAAAAAAAAAAAAAAAAAAAAAAAAAAAI4AAAD/AAAA&#10;sgAAAAAAAAAAAAAAAAAAAAAAAAAAAAAAAAAAAAAAAAAAAAAAXQAAANoAAAD7AAAA1wAAAFMAAAAA&#10;AAAAAAAAAAAAAAAAAAAAAAAAAAAAAAAAAAAAAAAAADAAAAD/AAAAz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wAAAP8A&#10;AAC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IAAAA/wAAAD8A&#10;AAAAAAAAAAAAAAAAAAAAAAAAAAAAAAAAAAAAAAAAAAAAAAAAAAAAAAAAAAAAAAAAAAAAAAAAAAAA&#10;AAAAAAAAAAAAAAAAAEoAAAD4AAAA/wAAAK4AAAADAAAAAAAAAGoAAAD/AAAAzgAAAAAAAAAAAAAA&#10;1AAAAP8AAABkAAAAAAAAAAAAAAARAAAAEgAAABIAAAASAAAAEgAAABIAAAASAAAAygAAAP8AAAA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JAAAA&#10;JgAAADUAAAA1AAAANQAAADUAAAA1AAAAKQAAAAAAAAAAAAAAAAAAAAAAAAAAAAAAAAAAAAAAAAAA&#10;AAAAAAAAAAAAAAAAAAAAAAAAAFwAAAD/AAAA/wAAALIAAAAAAAAAAAAAAAAAAAAAAAAAAAAAAAAA&#10;AAAAAAAAPwAAAP8AAAD/AAAA+QAAAP8AAAD/AAAAMwAAAAAAAAAAAAAAAAAAAAAAAAAAAAAAAAAA&#10;AAAAAAAwAAAA/wAAAM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YAAAD/AAAA3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AAAAPEAAAD0AAAAmAAAAIIAAAB9AAAAfQAAAH0AAABfAAAA&#10;AAAAAAAAAAAAAAAAAAAAAAAAAAAAAAAAAAAAAAAAAAAAAAAAAAAAAEkAAAD4AAAA/wAAAK4AAAAF&#10;AAAAAAAAAAAAAABTAAAA/wAAAN0AAAAAAAAAAAAAAOQAAAD/AAAASgAAAAAAAAAAAAAAAAAAAAAA&#10;AAAAAAAAAAAAAAAAAAAAAAAAAAAAAMYAAAD/AAAAJ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8AAAAP8AAAD/AAAA/wAAAP8AAAD/AAAA/wAAAMMA&#10;AAAAAAAAAAAAAAAAAAAAAAAAAAAAAAAAAAAAAAAAAAAAAAAAAAAAAAAAFAAAALUAAAD/AAAA/wAA&#10;AP8AAACyAAAAAAAAAAAAAAAAAAAAAAAAAAAAAAAAAAAAAAAAALEAAAD/AAAAsAAAAAQAAAC+AAAA&#10;/wAAAKUAAAAAAAAAAAAAAAAAAAAAAAAAAAAAAAAAAAAAAAAAMAAAAP8AAAD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AAAA4wAAAP8AAAB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LUAAAD/&#10;AAAA/wAAAP8AAAD/AAAA/wAAAP8AAAD/AAAAwgAAAAAAAAAAAAAAAAAAAAAAAAAAAAAAAAAAAAAA&#10;AAAAAAAAAAAAACYAAADyAAAA/wAAAK4AAAAHAAAAAgAAAAIAAAAAAAAAKwAAAP8AAAD8AAAAIAAA&#10;ACIAAAD+AAAA/gAAACIAAAAAAAAAAAAAAAAAAAAAAAAAAAAAAAAAAAAAAAAAAAAAAAAAAADGAAAA&#10;/wAAAC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A8gAA&#10;AP8AAAD/AAAA/wAAAP8AAAD/AAAA/wAAAP8AAADDAAAAAAAAAAAAAAAAAAAAAAAAAAAAAAAAAAAA&#10;AAAAAAAAAAAAAAAAAAAAADkAAAD/AAAA1QAAAMAAAAD/AAAAsgAAAAAAAAAAAAAAAAAAAAAAAAAA&#10;AAAAAAAAAAAAAADrAAAA/wAAAFsAAAAAAAAAZQAAAP8AAADgAAAAAAAAAAAAAAAUAAAAeQAAAHkA&#10;AAB5AAAAeQAAAJIAAAD/AAAAz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sAAAD/AAAAm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AAAA3wAAAN8AAADfAAAA3wAAAN8AAADfAAAA3wAA&#10;AKoAAAAAAAAAAAAAAAAAAAAAAAAAAAAAAAAAAAAAAAAAAAAAAAAAAACZAAAA/wAAAP8AAAD/AAAA&#10;/wAAAP8AAAD/AAAAGgAAAAAAAADEAAAA/wAAAN8AAADfAAAA/wAAALUAAAAAAAAAAAAAAAAAAAAA&#10;AAAAAAAAAAAAAAAAAAAAAAAAAAAAAAAAAAAAxgAAAP8AAAA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gAAAP8AAAD9AAAAggAAAEoAAABCAAAAQgAAAEIAAABC&#10;AAAALgAAAAAAAAAAAAAAAAAAAAAAAAAAAAAAAAAAAAAAAAAAAAAAAAAAAAAAAAAoAAAAcAAAAAQA&#10;AACMAAAA/wAAALIAAAAAAAAAAAAAAAAAAAAAAAAAAAAAAAAAAAAGAAAA/gAAAP8AAABCAAAAAAAA&#10;AE0AAAD/AAAA+AAAAAAAAAAAAAAAKgAAAP8AAAD/AAAA/wAAAP8AAAD/AAAA/wAAAM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AAAA/wAAAOIAA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6wAAAP8AAAD/AAAA/wAAAP8AAAD/AAAA/wAAABkAAAAAAAAAIAAAAMsA&#10;AAD/AAAA/wAAAMsAAAAgAAAAAAAAAAAAAAAAAAAAAAAAAAAAAAAAAAAAAAAAAAAAAAAAAAAAAAAA&#10;AMYAAAD/AAAAJ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UA&#10;AAD/AAAAzwAAAAAAAAAAAAAAAAAAAAAAAAAAAAAAAAAAAAAAAAAAAAAAAAAAAAAAAAAAAAAAAAAA&#10;AAAAAAAAAAAAAAAAAAAAAAAAAAAAAAAAAAAAAAAAAAAAjAAAAP8AAACyAAAAAAAAAAAAAAAAAAAA&#10;AAAAAAAAAAAAAAAAGgAAAP8AAAD/AAAAPAAAAAAAAABHAAAA/wAAAP8AAAAOAAAAAAAAABYAAACE&#10;AAAAhAAAAIQAAACEAAAAmwAAAP8AAAD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OEAAAD/AAAAV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MAAAABAAAAAAAAAAgA&#10;AAAkAAAAUAAAAAAAAAAAAAAAAAAAAAAAAAAAAAAAAAAAAAAAAAAAAAAAAAAAAAAAAAAAAAAAAAAA&#10;AAAAAAAAAAAAAAAAAAAAAAAAAAAAAAAAAAAAAAAAAAAAFwAAABcAAAAAAAAAAAAAAAAAAAAAAAAA&#10;AAAAAAAAAAAAAAAAAAAAAAAAAAAAAAAAAAAAAAAAAADGAAAA/wAAAC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wAAAAPgAAAAoAAAAAAAAAAAAAAAAAAAA&#10;AAAAAAAAAAAAAAAAAAAAAAAAAAAAAAAAAAAAAAAAAAAAAAAAAAAAAAAAAAAAAAAAAAAAAAAAAAAA&#10;AAAAAAAAAIwAAAD/AAAAsgAAAAAAAAAAAAAAAAAAAAAAAAAAAAAAAAAAAAoAAAD/AAAA/wAAAEAA&#10;AAAAAAAATQAAAP8AAAD7AAAAAgAAAAAAAAAAAAAAAAAAAAAAAAAAAAAAAAAAADAAAAD/AAAAz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2AAAA/wAAAJ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NAAAAugAAAPcAAAD/AAAA/wAAAP8AAAD/AAAA/wAAAMIAAAAAAAAAAAAAAAAAAAAAAAAA&#10;AAAAAAAAAAAAAAAAAAAAAAAAAAAAAAAAAAAAAAAAAAAAAAAAAAAAAAAAAAAAAAAAAAAAAAAAAAAA&#10;AAAAAAAAAAAAAAAAAAAAAAAAAAAAAAAAAAAAAAAAAAAAAAAAAAAAAAAAAAAAAAAAAAAAAAAAAAAA&#10;AAAAAAAAxgAAAP8A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BAAAAJEAAAD/AAAA9AAAALgAAACoAAAApAAAAKQAAACkAAAAfQAAAAAAAAAAAAAAAAAAAAAA&#10;AAAAAAAAAAAAAAAAAAAAAAAAAAAAAAAAAAAAAAAAAAAAAAAAAACMAAAA/wAAALIAAAAAAAAAAAAA&#10;AAAAAAAAAAAAAAAAAAAAAAAAAAAA8wAAAP8AAABUAAAAAAAAAGEAAAD/AAAA4wAAAAAAAAAAAAAA&#10;AAAAAAAAAAAAAAAAAAAAAAAAAAAwAAAA/wAAAM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LwAAAP8AAADs&#10;AAAA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gAAAP8AAAD/AAAA/wAAAP8AAAD/&#10;AAAA/wAAAP8AAAC6AAAAAAAAAAAAAAAAAAAAAAAAAAAAAAAAAAAAAAAAAAAAAAAAAAAAAAAAAAAA&#10;AAAAAAAAAAAAAAAAAAAAAAAAAAAAAAAAAAAAAAAAAAAAAAAAAAAAAAAAAAAAAAAAAAAAAAAAAAAA&#10;AAAAAAAAAAAAAAAAAAAAAAAAAAAAAAAAAAAAAAAAAAAAAAAAAMYAAAD/AAAAJ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gAAAD/AAAA/wAAAP8AAAD/AAAA/wAA&#10;AP8AAAD/AAAA/wAAAMMAAAAAAAAAAAAAAAAAAAAAAAAAAAAAAAAAAAAAAAAAAAAAAAAAAAAAAAAA&#10;AAAAAAAAAAAAAAAAjAAAAP8AAACyAAAAAAAAAAAAAAAAAAAAPwAAAD8AAAAPAAAAAAAAAMUAAAD/&#10;AAAAnQAAAAAAAACnAAAA/wAAALQAAAAAAAAAAAAAAAAAAAAAAAAAAAAAAAAAAAAAAAAAMAAAAP8A&#10;AAD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FAAAA/wAAAF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4AAAD/AAAAlwAAAM8AAAD0AAAAWQAAALAAAAD/AAAAQAAAAAAAAAAAAAAAAAAA&#10;AAAAAAAAAAAAAAAAAAAAAAAAAAAAAAAAAAAAAAAAAAAAAAAAAAAAAAAAAAAAAAAAAAAAAAAAAAAA&#10;AAAAAAAAAAAAAAAAAAAAAAAAAAAAAAAAAAAAAAAAAAAAAAAAAAAAAAAAAAAAAAAAAAAAAAAAAAAA&#10;AAAAAAAAAAAAAADGAAAA/wAAAC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HAAAA0wAAANMAAADTAAAA0wAAANMAAADTAAAA0wAAANMAAAChAAAAAAAAAAAAAAAA&#10;AAAAAAAAAAAAAAAAAAAAAAAAAAAAAAAAAAAAAAAAAAAAAAAAAAAAAAAAAIwAAAD/AAAAsgAAAAAA&#10;AAAAAAAAAAAAAP8AAAD/AAAAPgAAAAAAAABbAAAA/wAAAP0AAADUAAAA/gAAAP8AAABFAAAAAAAA&#10;AAAAAAAAAAAAAAAAAAAAAAAAAAAAAAAAADAAAAD/AAAAz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QAAAP8AAAC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dAAAA/wAAAA4AAAB+AAAA&#10;/wAAACMAAAAHAAAA8QAAAL0AAAAAAAAAAAAAAAAAAAAAAAAAAAAAAAAAAAAAAAAAAAAAAAAAAAAA&#10;AAAAAAAAAAAAAAAAAAAAAAAAAAAAAAAAAAAAAAAAAAAAAAAAAAAAAAAAAAAAAAAAAAAAAAAAAAAA&#10;AAAAAAAAAAAAAAAAAAAAAAAAAAAAAAAAAAAAAAAAAAAAAAAAAAAAAAAAxgAAAP8AAAA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MAAAA/wAAALEAAAAAAAAAAAAAAAAAAAD+AAAA/wAAADwAAAAAAAAA&#10;AQAAAIAAAAD4AAAA/wAAAPkAAAB7AAAAAAAAAAAAAAAAAAAAAAAAAAAAAAAAAAAAAAAAAAAAAAAw&#10;AAAA/wAAAM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8AAAD/AAAA7AAAAA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sQAAAP8AAABXAAAAQwAAAP8AAACLAAAAJAAAAPcAAADnAAAAAAAAAAAA&#10;AAAAAAAAAAAAAAAAAAAAAAAAAAAAAAAAAAAAAAAAAAAAAAAAAAAAAAAAAAAAAAAAAAAAAAAAAAAA&#10;AAAAAAAAAAAAAAAAAAAAAAAAAAAAAAAAAAAAAAAAAAAAAAAAAAAAAAAAAAAAAAAAAAAAAAAAAAAA&#10;AAAAAAAAAAAAAAAAAAAAAMYAAAD/AAAAJ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AAAAFQAAABdAAAAWwAAAFkAAABkAAAAgQAAAJkAAAAAAAAA&#10;AAAAAAAAAAAAAAAAAAAAAAAAAAAAAAAAAAAAAAAAAAAAAAAAAAAAAAAAAAAAAAAAAAAAAAAAAAAA&#10;AAAAAAAAAAAAAAAAAAAAAAAAAAAAAAAAAAAAAAAAAAAAAAAAAAAABgAAACIAAAAGAAAAAAAAAAAA&#10;AAAAAAAAAAAAAAAAAAAAAAAAAAAAAAAAAAAAAAAAMAAAAP8AAAD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QAAAP8AAABW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QAAAD/AAAA8AAA&#10;AAYAAADzAAAA/wAAAP8AAAD/AAAAqgAAAAAAAAAAAAAAAAAAAAAAAAAAAAAAAAAAAAAAAAAAAAAA&#10;AAAAAAAAAAAAAAAAAAAAAAAAAAAAAAAAAAAAAAAAAAAAAAAAAAAAAAAAAAAAAAAAAAAAAAAAAAAA&#10;AAAAAAAAAAAAAAAAAAAAAAAAAAAAAAAAAAAAAAAAAAAAAAAAAAAAAAAAAAAAAADGAAAA/wAAAC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QAAAP8AAAD/&#10;AAAA/wAAAP8AAAD/AAAA/wAAAP8AAADDAAAAAAAAAAAAAAAAAAAAAAAAAAAAAAAAAAAAAAAAAAAA&#10;AAAAAAAAAAAAAAAAAAAAAAAAAAAAAAAAAAAAAAAAAAAAAAAAAAAAAAAAAAAAAAAAAAAAAAAAAAAA&#10;AAAAAAAAAAAAAAAAAAAAAAAAAAAAAAAAAAAAAAAAAAAAAAAAAAAAAAAAAAAAAAAAAAAAAAAAAAAA&#10;AAAAADAAAAD/AAAAz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HYAAAD/AAAAo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AAAAlgAAAMQAAAAAAAAAeAAAAP8AAAD/AAAA9AAAAEYAAAAA&#10;AAAAAAAAAAAAAAAAAAAAAAAAAAAAAAAAAAAAAAAAAAAAAAAAAAAAAAAAAAAAAAAAAAAAAAAAAAAA&#10;AAAAAAAAAAAAAAAAAAAAAAAAAAAAAAAAAAAAAAAAAAAAAAAAAAAAAAAAAAAAAAAAAAAAAAAAAAAA&#10;AAAAAAAAAAAAAAAAAAAAAAAAAAAAxgAAAP8AAAA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IAAAD/AAAA/wAAAP8AAAD/AAAA/wAAAP8AAAD/AAAAiwAA&#10;AAAAAAAAAAAAAAAAAAAAAAAAAAAAAAAAAAAAAAAAAAAAAAAAAAAAAAAAAAAAAAAAAAAAAAAAAAAA&#10;AAAAAAAAAAAAAAAAAAAAAAAAAAAAAAAAAAAAAAAAAAAAAAAAAAAAAAAAAAAAAAAAAAAAAAAAAAAA&#10;AAAAAAAAAAAAAAAAAAAAAAAAAAAAAAAAAAAAAAAAAAAAAAAwAAAA/wAAAM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nAAAA+wAAAPwAA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EIAAABUAAAAYQAAAA8AAAAAAAAAAAAAAAAAAAAAAAAAAAAAAAAAAAAAAAAAAAAA&#10;AAAAAAAAAAAAAAAAAAAAAAAAAAAAAAAAAAAAAAAAAAAAAAAAAAAAAAAAAAAAAAAAAAAAAAAAAAAA&#10;AAAAAAAAAAAAAAAAAAAAAAAAAAAAAAAAAAAAAAAAAAAAAAAAAAAAAAAAAAAAAAAAAAAAAMYAAAD/&#10;AAAAJ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sAAAD/AAAA&#10;8gAAADYAAADmAAAA0QAAABwAAACLAAAA/wAAAF8AAAAAAAAAAAAAAAAAAAAAAAAAAAAAAAAAAAAA&#10;AAAAAAAAAAAAAAAAAAAAAAAAAAAAAAAAAAAAAAAAAAAAAAAAAAAAAAAAAAAAAAAAAAAAAAAAAAAA&#10;AAAAAAAAAAAAAAAAAAAAAAAAAAAAAAAAAAAAAAAAAAAAAAAAAAAAAAAAAAAAAAAAAAAAAAAAAAAA&#10;AAAAAAAAAAAAMAAAAP8AAAD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MEAAAD/AAAA&#10;T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yAAAA8AAAAP8AAAD/AAAA/wAAAOwAAABsAAAA&#10;AAAAAAAAAAAAAAAAAAAAAAAAAAAAAAAAAAAAAAAAAAAAAAAAAAAAAAAAAAAAAAAAAAAAAAAAAAAA&#10;AAAAAAAAAAAAAAAAAAAAAAAAAAAAAAAAAAAAAAAAAAAAAAAAAAAAAAAAAAAAAAAAAAAAAAAAAAAA&#10;AAAAAAAAAAAAAAAAAAAAAAAAAAAAAAAAAADGAAAA/wAAAC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1AAAA/wAAAMoAAAAAAAAApgAAAPwAAAATAAAABwAAAPYA&#10;AADJAAAAAAAAAAAAAAAAAAAAAAAAAAAAAAAAAAAAAAAAAAAAAAAAAAAAAAAAAAAAAAAAAAAAAAAA&#10;AAAAAAAAAAAAAAAAAAAAAAAAAAAAAAAAAAAAAAAAAAAAAAAAAAAAAAAAAAAAAAAAAAAAAAAAAAAA&#10;AAAAAAAAAAAAAAAAAAAAAAAAAAAAAAAAAAAAAAAAAAAAAAAAAAAAADAAAAD/AAAAz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5AAAA/wAAAJ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k&#10;AAAA/wAAAP8AAAD/AAAA/wAAAP8AAAD/AAAA/wAAAGQAAAAAAAAAAAAAAAAAAAAAAAAAAAAAAAAA&#10;AAAAAAAAAAAAAAAAAAAAAAAAAAAAAAAAAAAAAAAAAAAAAAAAAAAAAAAAAAAAAAAAAAAAAAAAAAAA&#10;AAAAAAAAAAAAAAAAAAAAAAAAAAAAAAAAAAAAAAAAAAAAAAAAAAAAAAAAAAAAAAAAAAAAAAAAAAAA&#10;xgAAAP8AAAAk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gAA&#10;AP8AAAD2AAAAQwAAAGoAAAD/AAAAiwAAAFQAAAD/AAAA6AAAAAAAAAAAAAAAAAAAAAAAAAAAAAAA&#10;AAAAAAAAAAAAAAAAAAAAAAAAAAAAAAAAAAAAAAAAAAAAAAAAAAAAAAAAAAAAAAAAAAAAAAAAAAAA&#10;AAAAAAAAAAAAAAAAAAAAAAAAAAAAAAAAAAAAAAAAAAAAAAAAAAAAAAAAAAAAAAAAAAAAAAAAAAAA&#10;AAAAAAAAAAAAAAAAAAAwAAAA/wAAAM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QAA&#10;AP4AAAD2AAAAD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wAAAP8AAADPAAAAbAAAADoAAABpAAAAzQAA&#10;AP8AAADNAAAAAAAAAAAAAAAAAAAAAAAAAAAAAAAAAAAAAAAAAAAAAAAAAAAAAAAAAAAAAAAAAAAA&#10;AAAAAAAAAAAAAAAAAAAAAAAAAAAAAAAAAAAAAAAAAAAAAAAAAAAAAAAAAAAAAAAAAAAAAAAAAAAA&#10;AAAAAAAAAAAAAAAAAAAAAAAAAAAAAAAAAAAAAAAAAMYAAAD/AAAAJ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UAAAA/wAAALQAAAAgAAAA/wAAAP8AAAD/&#10;AAAA/wAAAKEAAAAAAAAAAAAAAAAAAAAAAAAAAAAAAAAAAAAAAAAAAAAAAAAAAAAAAAAAAAAAAAAA&#10;AAAAAAAAAAAAAAAAAAAAAAAAAAAAAAAAAAAAAAAAAAAAAAAAAAAAAAAAAAAAAAAAAAAAAAAAAAAA&#10;AAAAAAAAAAAAAAAAAAAAAAAAAAAAAAAAAAAAAAAAAAAAAAAAAAAAAAAAAAAAMAAAAP8AAAD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DAAAA/wAAAE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NoAAAD/AAAAMQAAAAAAAAAAAAAAAAAAACwAAAD/AAAA4wAAAAAAAAAAAAAAAAAAAAAAAAAA&#10;AAAAAAAAAAAAAAAAAAAAAAAAAAAAAAAAAAAAAAAAAAAAAAAAAAAAAAAAAAAAAAAAAAAAAAAAAAAA&#10;AAAAAAAAAAAAAAAAAAAAAAAAAAAAAAAAAAAAAAAAAAAAAAAAAAAAAAAAAAAAAAAAAAAAAAAAAAAA&#10;AAAAAADGAAAA/wAAAC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AAAALQAAACIAAAAAAAAAJQAAAD/AAAA/wAAAOsAAAA8AAAAAAAAAAAAAAAAAAAAAAAA&#10;AAAAAAAAAAAAAAAAAAAAAAAAAAAAAAAAAAAAAAAAAAAAAAAAAAAAAAAAAAAAAAAAAAAAAAAAAAAA&#10;AAAAAAAAAAAAAAAAAAAAAAAAAAAAAAAAAAAAAAAAAAAAAAAAAAAAAAAAAAAAAAAAAAAAAAAAAAAA&#10;AAAAAAAAAAAAAAAAAAAAAAAAADAAAAD/AAAAz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AAAAP8AAAC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dAAAA/wAAAE0AAAAAAAAAAAAAAAAA&#10;AABBAAAA/wAAAKEAAAAAAAAAAAAAAAAAAAAAAAAAAAAAAAAAAAAAAAAAAAAAAAAAAAAAAAAAAAAA&#10;AAAAAAAAAAAAAAAAAAAAAAAAAAAAAAAAAAAAAAAAAAAAAAAAAAAAAAAAAAAAAAAAAAAAAAAAAAAA&#10;AAAAAAAAAAAAAAAAAAAAAAAAAAAAAAAAAAAAAAAAAAAAAAAAxgAAAP8AAAA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DwAAAAAAAAABAAAA&#10;NwAAAFQAAAAIAAAAAAAAAAAAAAAAAAAAAAAAAAAAAAAAAAAAAAAAAAAAAAAAAAAAAAAAAAAAAAAA&#10;AAAAAAAAAAAAAAAAAAAAAAAAAAAAAAAAAAAAAAAAAAAAAAAAAAAAAAAAAAAAAAAAAAAAAAAAAAAA&#10;AAAAAAAAAAAAAAAAAAAAAAAAAAAAAAAAAAAAAAAAAAAAAAAAAAAAAAAAAAAAAAAAAAAwAAAA/wAA&#10;AM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YAAAD8AAAA+AAAA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WwAA&#10;AGkAAABpAAAAfQAAAP8AAADwAAAAqQAAAHwAAACpAAAA8gAAAPcAAABFAAAAAAAAAAAAAAAAAAAA&#10;AAAAAAAAAAAAAAAAAAAAAAAAAAAAAAAAAAAAAAAAAAAAAAAAAAAAAAAAAAAAAAAAAAAAAAAAAAAA&#10;AAAAAAAAAAAAAAAAAAAAAAAAAAAAAAAAAAAAAAAAAAAAAAAAAAAAAAAAAAAAAAAAAAAAAAAAAAAA&#10;AAAAAAAAAAAAAMYAAAD/AAAA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AAAAHAAAACYAAAAqAAAAIkAAABOAAAAAAAAAAAAAAAAAAAAAAAAAAAA&#10;AAAAAAAAAAAAAAAAAAAAAAAAAAAAAAAAAAAAAAAAAAAAAAAAAAAAAAAAAAAAAAAAAAAAAAAAAAAA&#10;AAAAAAAAAAAAAAAAAAAAAAAAAAAAAAAAAAAAAAAAAAAAAAAAAAAAAAAAAAAAAAAAAAAAAAAAAAAA&#10;AAAAAAAAAAAAAAAAAAAAAAAAAAAAAAAAMAAAAP8AAAD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yQAAAP8AAAB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wAAAD/AAAA/wAAAP8AAAD/AAAA/wAAAP8AAAD/&#10;AAAA/wAAAP8AAAD/AAAAwgAAAAAAAAAAAAAAAAAAAAAAAAAAAAAAAAAAAAAAAAAAAAAAAAAAAAAA&#10;AAAAAAAAAAAAAAAAAAAAAAAAAAAAAAAAAAAAAAAAAAAAAAAAAAAAAAAAAAAAAAAAAAAAAAAAAAAA&#10;AAAAAAAAAAAAAAAAAAAAAAAAAAAAAAAAAAAAAAAAAAAAAAAAAAAAAADGAAAA/wA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gAAAOwAAAD/AAAA/wAA&#10;AP8AAAD/AAAA/wAAAMIAAAALAAAAAAAAAAAAAAAAAAAAAAAAAAAAAAAAAAAAAAAAAAAAAAAAAAAA&#10;AAAAAAAAAAAAAAAAAAAAAAAAAAAAAAAAAAAAAAAAAAAAAAAAAAAAAAAAAAAAAAAAAAAAAAAAAAAA&#10;AAAAAAAAAAAAAAAAAAAAAAAAAAAAAAAAAAAAAAAAAAAAAAAAAAAAAAAAAAAAAAAAAAAAAAAAADAA&#10;AAD/AAAAz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AAAAD/AAAA9AAA&#10;AOIAAADiAAAA4gAAAOIAAADiAAAA3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RAAAA8wAAAPMAAADzAAAA8wAAAPMAAADzAAAA8wAAAPMAAADzAAAA8wAAALkAAAAAAAAAAAAA&#10;AAAAAAAAAAAAAAAAAAAAAAAAAAAAAAAAAAAAAAAAAAAAAAAAAAAAAAAAAAAAAAAAAAAAAAAAAAAA&#10;AAAAAAAAAAAAAAAAAAAAAAAAAAAAAAAAAAAAAAAAAAAAAAAAAAAAAAAAAAAAAAAAAAAAAAAAAAAA&#10;AAAAAAAAAAAAAAAAAAAAxgAAAP8AAAA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QAAAOAAAAD/AAAA/wAAAPEAAADqAAAA/wAAAP8AAAD/AAAAlAAAAAAAAAAA&#10;AAAAAAAAAAAAAAAAAAAAAAAAAAAAAAAAAAAAAAAAAAAAAAAAAAAAAAAAAAAAAAAAAAAAAAAAAAAA&#10;AAAAAAAAAAAAAAAAAAAAAAAAAAAAAAAAAAAAAAAAAAAAAAAAAAAAAAAAAAAAAAAAAAAAAAAAAAAA&#10;AAAAAAAAAAAAAAAAAAAAAAAAAAAAAAAAAAAAAAAwAAAA/wAAAM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AAAA/gAAAP8AAAD/AAAA/wAAAP8AAAD/AAAA/wAAAPk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gAAAEoAAAAEAAAA&#10;AAAAAAAAAAAAAAAAAAAAAAAAAAAAAAAAAAAAAAAAAAAAAAAAAAAAAAAAAAAAAAAAAAAAAAAAAAAA&#10;AAAAAAAAAAAAAAAAAAAAAAAAAAAAAAAAAAAAAAAAAAAAAAAAAAAAAAAAAAAAAAAAAAAAAAAAAAAA&#10;AAAAAAAAAAAAAAAAAAAAAAAAAAAAAAAAAAAAAAAAAAAAAAAAAAAAAAAAAAAAAMYAAAD/AAAA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oAAAD/AAAA/wAAAGgA&#10;AAABAAAAAAAAACcAAACuAAAA/wAAAN4AAAAAAAAAAAAAAAAAAAAAAAAAAAAAAAAAAAAAAAAAAAAA&#10;AAAAAAAAAAAAAAAAAAAAAAAAAAAAAAAAAAAAAAAAAAAAAAAAAAAAAAAAAAAAAAAAAAAAAAAAAAAA&#10;AAAAAAAAAAAAAAAAAAAAAAAAAAAAAAAAAAAAAAAAAAAAAAAAAAAAAAAAAAAAAAAAAAAAAAAAAAAA&#10;AAAAMAAAAP8AAAD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4A&#10;AAD/AAAA/wAAAP8AAAD/AAAA/wAAAP8AAAD5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oAAAD/AAAAggAAAAAAAAAAAAAAAAAAAAAAAAAAAAAAAAAAAAAA&#10;AAAAAAAAAAAAAAAAAAAAAAAAAAAAAAAAAAAAAAAAAAAAAAAAAAAAAAAAAAAAAAAAAAAAAAAAAAAA&#10;AAAAAAAAAAAAAAAAAAAAAAAAAAAAAAAAAAAAAAAAAAAAAAAAAAAAAAAAAAAAAAAAAAAAAAAAAAAA&#10;AAAAAAAAAAAAAAAAAAAAAAAAAADGAAAA/wAAAC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lAAAA/wAAAOEAAAAAAAAAAAAAAAAAAAAAAAAALQAAAP8AAADaAAAA&#10;AAAAAAAAAAAAAAAAAAAAAAAAAAAAAAAAAAAAAAAAAAAAAAAAAAAAAAAAAAAAAAAAAAAAAAAAAAAA&#10;AAAAAAAAAAAAAAAAAAAAAAAAAAAAAAAAAAAAAAAAAAAAAAAAAAAAAAAAAAAAAAAAAAAAAAAAAAAA&#10;AAAAAAAAAAAAAAAAAAAAAAAAAAAAAAAAAAAAAAAAAAAAADAAAAD/AAAAz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PAAAA/wAAAPAAAAD/AAAA/wAAANUAAABBAAAA&#10;G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FAAAA/wAA&#10;AGcAAAAAAAAAAAAAAAAAAAAAAAAAAAAAAAAAAAAAAAAAAAAAAAAAAAAAAAAAAAAAAAAAAAAAAAAA&#10;AAAAAAAAAAAAAAAAAAAAAAAAAAAAAAAAAAAAAAAAAAAAAAAAAAAAAAAAAAAAAAAAAAAAAAAAAAAA&#10;AAAAAAAAAAAAAAAAAAAAAAAAAAAAAAAAAAAAAAAAAAAAAAAAAAAAAAAAAAAAAAAAAAAAxgAAAP8A&#10;AAA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NgAAAD+&#10;AAAAKwAAAAAAAAAAAAAAAAAAAHUAAAD/AAAAigAAAAAAAAAAAAAAAAAAAAAAAAAAAAAAAAAAAAAA&#10;AAAAAAAAAAAAAAAAAAAAAAAAAAAAAAAAAAAAAAAAAAAAAAAAAAAAAAAAAAAAAAAAAAAAAAAAAAAA&#10;AAAAAAAAAAAAAAAAAAAAAAAAAAAAAAAAAAAAAAAAAAAAAAAAAAAAAAAAAAAAAAAAAAAAAAAAAAAA&#10;AAAAAAAAAAAwAAAA/wAAAM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gAAAP8AAAD/AAAA/wAAAP8AAAD/AAAA5QAAAD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XgAAAP8AAAD5AAAAnwAAAHgAAABuAAAAagAAAGkAAABQ&#10;AAAAAAAAAAAAAAAAAAAAAAAAAAAAAAAAAAAAAAAAAAAAAAAAAAAAAAAAAAAAAAAAAAAAAAAAAAAA&#10;AAAAAAAAAAAAAAAAAAAAAAAAAAAAAAAAAAAAAAAAAAAAAAAAAAAAAAAAAAAAAAAAAAAAAAAAAAAA&#10;AAAAAAAAAAAAAAAAAAAAAAAAAAAAAAAAAMYAAAD/AAAA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wAAACQAAAAkAAAAJAAAAC7AAAA/wAAAPsAAADDAAAAqAAAANkAAAD/AAAA+QAA&#10;AFMAAAAAAAAAAAAAAAAAAAAAAAAAAAAAAAAAAAAAAAAAAAAAAAAAAAAAAAAAAAAAAAAAAAAAAAAA&#10;AAAAAAAAAAAAAAAAAAAAAAAAAAAAAAAAAAAAAAAAAAAAAAAAAAAAAAAAAAAAAAAAAAAAAAAAAAAA&#10;AAAAAAAAAAAAAAAAAAAAAAAAAAAAAAAAAAAAAAAAAAAAAAAAAAAAMAAAAP8AAAD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IAAAD/AAAA/wAAAP8AAAD/AAAA/wAA&#10;AP8AAAC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LUA&#10;AAD/AAAA/wAAAP8AAAD/AAAA/wAAAP8AAAD/AAAAwgAAAAAAAAAAAAAAAAAAAAAAAAAAAAAAAAAA&#10;AAAAAAAAAAAAAAAAAAAAAAAAAAAAAAAAAAAAAAAAAAAAAAAAAAAAAAAAAAAAAAAAAAAAAAAAAAAA&#10;AAAAAAAAAAAAAAAAAAAAAAAAAAAAAAAAAAAAAAAAAAAAAAAAAAAAAAAAAAAAAAAAAAAAAAAAAADG&#10;AAAA/wAAAC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OAAAA/wAAAP8AAAD/AAAA&#10;/wAAAP8AAAD/AAAA/wAAAP8AAAD/AAAA/wAAAP8AAADDAAAAAAAAAAAAAAAAAAAAAAAAAAAAAAAA&#10;AAAAAAAAAAAAAAAAAAAAAAAAAAAAAAAAAAAAAAAAAAAAAAAAAAAAAAAAAAAAAAAAAAAAAAAAAAAA&#10;AAAAAAAAAAAAAAAAAAAAAAAAAAAAAAAAAAAAAAAAAAAAAAAAAAAAAAAAAAAAAAAAAAAAAAAAAAAA&#10;AAAAAAAAAAAAAAAAADAAAAD/AAAAz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UAAADuAAAA/wAAAP8AAAD/AAAA/wAAAP8AAAD/AAAA6wAAAA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tAAAA8wAAAPMAAADzAAAA8wAAAPMAAADzAAAA&#10;8wAAALkAAAAAAAAAAAAAAAAAAAAAAAAAAAAAAAAAAAAAAAAAAAAAAAAAAAAAAAAAAAAAAAAAAAAA&#10;AAAAAAAAAAAAAAAAAAAAAAAAAAAAAAAAAAAAAAAAAAAAAAAAAAAAAAAAAAAAAAAAAAAAAAAAAAAA&#10;AAAAAAAAAAAAAAAAAAAAAAAAAAAAAAAAAAAAAAAAxgAAAP8AAAA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QgAAAOcAAADnAAAA5wAAAOcAAADnAAAA5wAAAOcAAADnAAAA5wAAAOcA&#10;AADnAAAAsQAAAAAAAAAAAAAAAAAAAAAAAAAAAAAAAAAAAAAAAAAAAAAAAAAAAAAAAAAAAAAAAAAA&#10;AAAAAAAAAAAAAAAAAAAAAAAAAAAAAAAAAAAAAAAAAAAAAAAAAAAAAAAAAAAAAAAAAAAAAAAAAAAA&#10;AAAAAAAAAAAAAAAAAAAAAAAAAAAAAAAAAAAAAAAAAAAAAAAAAAAAAAAAAAAwAAAA/wAAAM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IAAAA8wAAAP8AAAD/AAAA/wAAAP8A&#10;AAD/AAAA/wAAAPAAAAAF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YAAAD/AAAAJ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AP8AAAD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AAAAD/AAAA/wAAAP8AAAD/AAAA/wAAAP8AAAC9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AAAACsAAABMAAAAKwAA&#10;AAQAAAAAAAAAAAAAAAAAAAAAAAAAAAAAAAAAAAAAAAAAAAAAAAAAAAAAAAAAAAAAAAAAAAAAAAAA&#10;AAAAAAAAAAAAAAAAAAAAAAAAAAAAAAAAAAAAAAAAAAAAAAAAAAAAAAAAAAAAAAAAAAAAAAAAAAAA&#10;AAAAAAAAAAAAAAAAAAAAAAAAAAAAAAAAAAAAAAAAAAAAAADGAAAA/wAAAC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BAAAAuQAAAHcAAAAVAAAAAAAAAAAAAAAA&#10;AAAAAAAAAAAAAAAAAAAAAAAAAAAAAAAAAAAAAAAAAAAAAAAAAAAAAAAAAAAAAAAAAAAAAAAAAAAA&#10;AAAAAAAAAAAAAAAAAAAAAAAAAAAAAAAAAAAAAAAAAAAAAAAAAAAAAAAAAAAAAAAAAAAAAAAAAAAA&#10;AAAAAAAAAAAAAAAAAAAAAAAAAAAAAAAAAAAAAAAAAAAAAAAAAAAAAAAAAAAAAAAAADAAAAD/AAAA&#10;z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KAAAA9AAAAP8AAAD/&#10;AAAA/wAAAP8AAADzAAAAR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gAAANsAAAD/AAAA/wAAAP8AAADdAAAAQQAAAAAAAAAAAAAAAAAAAAAAAAAA&#10;AAAAAAAAAAAAAAAAAAAAAAAAAAAAAAAAAAAAAAAAAAAAAAAAAAAAAAAAAAAAAAAAAAAAAAAAAAAA&#10;AAAAAAAAAAAAAAAAAAAAAAAAAAAAAAAAAAAAAAAAAAAAAAAAAAAAAAAAAAAAAAAAAAAAAAAAAAAA&#10;AAAAAAAAAAAAxgAAAP8AAAA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P8AAAD/AAAAOAAAAAAAAAAAAAAAAAAAAAAAAAAAAAAAAAAAAAAAAAAAAAAAAAAA&#10;AAAAAAAAAAAAAAAAAAAAAAAAAAAAAAAAAAAAAAAAAAAAAAAAAAAAAAAAAAAAAAAAAAAAAAAAAAAA&#10;AAAAAAAAAAAAAAAAAAAAAAAAAAAAAAAAAAAAAAAAAAAAAAAAAAAAAAAAAAAAAAAAAAAAAAAAAAAA&#10;AAAAAAAAAAAAAAAAAAAAAAAAAAAAAAAwAAAA/wAAAM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4AAADnAAAA/wAAAP8AAADjAAAAT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JQAAAPUAAAD/AAAA/wAAAP8A&#10;AAD/AAAA/wAAAPcAAAApAAAAAAAAAAAAAAAAAAAAAAAAAAAAAAAAAAAAAAAAAAAAAAAAAAAAAAAA&#10;AAAAAAAAAAAAAAAAAAAAAAAAAAAAAAAAAAAAAAAAAAAAAAAAAAAAAAAAAAAAAAAAAAAAAAAAAAAA&#10;AAAAAAAAAAAAAAAAAAAAAAAAAAAAAAAAAAAAAAAAAAAAAAAAAAAAAMYAAAD/AAAAJ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8AAAD4AAAA/wAAAEEAAAAAAAAA&#10;AAAAAAAAAAAAAAAAAAAAAAAAAAAAAAAAAAAAAAAAAAAAAAAAAAAAAAAAAAAAAAAAAAAAAAAAAAAA&#10;AAAAAAAAAAAAAAAAAAAAAAAAAAAAAAAAAAAAAAAAAAAAAAAAAAAAAAAAAAAAAAAAAAAAAAAAAAAA&#10;AAAAAAAAAAAAAAAAAAAAAAAAAAAAAAAAAAAAAAAAAAAAAAAAAAAAAAAAAAAAAAAAAAAAAAAAMAAA&#10;AP8AAAD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O0AAADvAAAA&#10;9wAAAP8AAAD/AAAA+QAAAO8AAADp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AAAAD/AAAA4AAAAHAAAAA1AAAAbQAAANsAAAD/AAAAqwAAAAAAAAAAAAAA&#10;AAAAAAAAAAAAAAAAAAAAAAAAAAAAAAAAAAAAAAAAAAAAAAAAAAAAAAAAAAAAAAAAAAAAAAAAAAAA&#10;AAAAAAAAAAAAAAAAAAAAAAAAAAAAAAAAAAAAAAAAAAAAAAAAAAAAAAAAAAAAAAAAAAAAAAAAAAAA&#10;AAAAAAAAAAAAAAAAAADGAAAA/wAAAC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CAAAAqAAAAP8AAAD8AAAAuQAAAJsAAACUAAAAkAAAAJAAAABtAAAAAAAAAAAA&#10;AAAAAAAAAAAAAAAAAAAAAAAAAAAAAAAAAAAAAAAAAAAAAAAAAAAAAAAAAAAAAAAAAAAAAAAAAAAA&#10;AAAAAAAAAAAAAAAAAAAAAAAAAAAAAAAAAAAAAAAAAAAAAAAAAAAAAAAAAAAAAAAAAAAAAAAAAAAA&#10;AAAAAAAAAAAAAAAAAAAAAAAAAAAAAAAAAAAAADAAAAD/AAAAz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9AAAA/wAAAP8AAAD/AAAA/wAAAP8AAAD/A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TAAAA/wAAAFoAAAAA&#10;AAAAAAAAAAAAAABOAAAA/wAAAN4AAAAAAAAAAAAAAAAAAAAAAAAAAAAAAAAAAAAAAAAAAAAAAAAA&#10;AAAAAAAAAAAAAAAAAAAAAAAAAAAAAAAAAAAAAAAAAAAAAAAAAAAAAAAAAAAAAAAAAAAAAAAAAAAA&#10;AAAAAAAAAAAAAAAAAAAAAAAAAAAAAAAAAAAAAAAAAAAAAAAAAAAAAAAAAAAAxgAAAP8AAAAk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CAAAAP8AAAD/AAAA/wAA&#10;AP8AAAD/AAAA/wAAAP8AAAD/AAAAwwAAAAAAAAAAAAAAAAAAAAAAAAAAAAAAAAAAAAAAAAAAAAAA&#10;AAAAAAAAAAAAAAAAAAAAAAAAAAAAAAAAAAAAAAAAAAAAAAAAAAAAAAAAAAAAAAAAAAAAAAAAAAAA&#10;AAAAAAAAAAAAAAAAAAAAAAAAAAAAAAAAAAAAAAAAAAAAAAAAAAAAAAAAAAAAAAAAAAAAAAAAAAAA&#10;AAAwAAAA/wAAAM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QAA&#10;AP8AAAD/AAAA/wAAAP8AAAD/AAAA/wAAAPk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QAAAP8AAABWAAAAAAAAAAAAAAAAAAAASgAAAP8AAADZAAAAAAAA&#10;AAAAAAAAAAAAAAAAAAAAAAAAAAAAAAAAAAAAAAAAAAAAAAAAAAAAAAAAAAAAAAAAAAAAAAAAAAAA&#10;AAAAAAAAAAAAAAAAAAAAAAAAAAAAAAAAAAAAAAAAAAAAAAAAAAAAAAAAAAAAAAAAAAAAAAAAAAAA&#10;AAAAAAAAAAAAAAAAAAAAAAAAAMYAAAD/AAAAJ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gAAADnAAAA5wAAAOcAAADnAAAA5wAAAOcAAADnAAAA5wAAALEAAAAA&#10;AAAAAAAAAAAAAAAAAAAAAAAAAAAAAAAAAAAAAAAAAAAAAAAAAAAAAAAAAAAAAAAAAAAAAAAAAAAA&#10;AAAAAAAAAAAAAAAAAAAAAAAAAAAAAAAAAAAAAAAAAAAAAAAAAAAAAAAAAAAAAAAAAAAAAAAAAAAA&#10;AAAAAAAAAAAAAAAAAAAAAAAAAAAAAAAAAAAAAAAAAAAAMAAAAP8A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wAAAANAAAADQAAAA0AAADXAAAA/wAAAGcAAAA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4AAAD/AAAA&#10;3AAAAGYAAAAsAAAAYgAAANYAAAD/AAAAnQAAAAAAAAAAAAAAAAAAAAAAAAAAAAAAAAAAAAAAAAAA&#10;AAAAAAAAAAAAAAAAAAAAAAAAAAAAAAAAAAAAAAAAAAAAAAAAAAAAAAAAAAAAAAAAAAAAAAAAAAAA&#10;AAAAAAAAAAAAAAAAAAAAAAAAAAAAAAAAAAAAAAAAAAAAAAAAAAAAAAAAAAAAAAAAAADGAAAA/wAA&#10;AC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AAAD/AAAAz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wAAAP8AAAC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vAAAA8AAAAP8AAAD/AAAA/wAAAP8AAAD/AAAA9QAAADcA&#10;AAAAAAAAAAAAAAAAAAAAAAAAAAAAAAAAAAAAAAAAAAAAAAAAAAAAAAAAAAAAAAAAAAAAAAAAAAAA&#10;AAAAAAAAAAAAAAAAAAAAAAAAAAAAAAAAAAAAAAAAAAAAAAAAAAAAAAAAAAAAAAAAAAAAAAAAAAAA&#10;AAAAAAAAAAAAAAAAAAAAAAAAAAAAAAAAxgAAAP8AAAAk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CAAAAYAAAAJoAAAC0AAAAjAAAADwAAAAAAAAA&#10;AAAAAAAAAAAAAAAAAAAAAAAAAAAAAAAAAAAAAAAAAAAAAAAAAAAAAAAAAAAAAAAAAAAAAAAAAAAA&#10;AAAAAAAAAAAAAAAAAAAAAAAAAAAAAAAAAAAAAAAAAAAAAAAAAAAAAAAAAAAAAAAAAAAAAAAAAAAA&#10;AAAAAAAAAAAAAAAAAAAAAAAAAAAAAAAAAAAAAAAAAAAAAAAAAAAwAAAA/wAAAM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kAAAD/AAAA&#10;9AAAABk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DQAAADjAAAA/wAAAP8AAAD/AAAA6gAAAEUAAAAAAAAAAAAAAAAAAAAAAAAAAAAAAAAAAAAAAAAA&#10;AAAAAAAAAAAAAAAAAAAAAAAAAAAAAAAAAAAAAAAAAAAAAAAAAAAAAAAAAAAAAAAAAAAAAAAAAAAA&#10;AAAAAAAAAAAAAAAAAAAAAAAAAAAAAAAAAAAAAAAAAAAAAAAAAAAAAAAAAAAAAAAAAAAAAAAAAMYA&#10;AAD/AAAAJ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P&#10;AAAAxwAAAP8AAAD/AAAA/wAAAP8AAAD+AAAAiwAAAAAAAAAAAAAAAAAAAAAAAAAAAAAAAAAAAAAA&#10;AAAAAAAAAAAAAAAAAAAAAAAAAAAAAAAAAAAAAAAAAAAAAAAAAAAAAAAAAAAAAAAAAAAAAAAAAAAA&#10;AAAAAAAAAAAAAAAAAAAAAAAAAAAAAAAAAAAAAAAAAAAAAAAAAAAAAAAAAAAAAAAAAAAAAAAAAAAA&#10;AAAAAAAAAAAAAAAAMAAAAP8AAAD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tgAAAP8AAABs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gAAABQAAAAJAAAAAAAAAAA&#10;AAAAAAAAAAAAAAAAAAAAAAAAAAAAAAAAAAAAAAAAAAAAAAAAAAAAAAAAAAAAAAAAAAAAAAAAAAAA&#10;AAAAAAAAAAAAAAAAAAAAAAAAAAAAAAAAAAAAAAAAAAAAAAAAAAAAAAAAAAAAAAAAAAAAAAAAAAAA&#10;AAAAAAAAAAAAAAAAAAAAAAAAAAAAAAAAAAAAAADGAAAA/wAAAC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gAAAP8AAAD/AAAA/gAAAOkAAAD/AAAA/wAA&#10;AP8AAABVAAAAAAAAAAAAAAAAAAAAAAAAAAAAAAAAAAAAAAAAAAAAAAAAAAAAAAAAAAAAAAAAAAAA&#10;AAAAAAAAAAAAAAAAAAAAAAAAAAAAAAAAAAAAAAAAAAAAAAAAAAAAAAAAAAAAAAAAAAAAAAAAAAAA&#10;AAAAAAAAAAAAAAAAAAAAAAAAAAAAAAAAAAAAAAAAAAAAAAAAAAAAAAAAADAAAAD/AAAAz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FwAAAD/AAAAt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UAAAAtAAAAAgAAAAAAAAAAAAAAAAAAAAAAAAAAAAAAAAAA&#10;AAAAAAAAAAAAAAAAAAAAAAAAAAAAAAAAAAAAAAAAAAAAAAAAAAAAAAAAAAAAAAAAAAAAAAAAAAAA&#10;AAAAAAAAAAAAAAAAAAAAAAAAAAAAAAAAAAAAAAAAAAAAAAAAAAAAAAAAAAAAAAAAAAAAAAAAAAAA&#10;AAAAxgAAAP8AAAAk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wAAAPsAAAD/AAAAlAAAABgAAAAAAAAALQAAAMYAAAD/AAAAvAAAAAAAAAAAAAAAAAAAAAAAAAAA&#10;AAAAAAAAAAAAAAAAAAAAAAAAAAAAAAAAAAAAAAAAAAAAAAAAAAAAAAAAAAAAAAAAAAAAAAAAAAAA&#10;AAAAAAAAAAAAAAAAAAAAAAAAAAAAAAAAAAAAAAAAAAAAAAAAAAAAAAAAAAAAAAAAAAAAAAAAAAAA&#10;AAAAAAAAAAAAAAAAAAAAAAAwAAAA/wAAAM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AAAA/AAAAPkA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BQAAAJIAAACJAAAAAAAAAIwAAAD4AAAA&#10;/wAAAMcAAAASAAAAAAAAAAAAAAAAAAAAAAAAAAAAAAAAAAAAAAAAAAAAAAAAAAAAAAAAAAAAAAAA&#10;AAAAAAAAAAAAAAAAAAAAAAAAAAAAAAAAAAAAAAAAAAAAAAAAAAAAAAAAAAAAAAAAAAAAAAAAAAAA&#10;AAAAAAAAAAAAAAAAAAAAAAAAAAAAAAAAAAAAAAAAAAAAAMYAAAD/AAAAJ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4AAAD/AAAA9wAAAA4AAAAAAAAAAAAAAAAA&#10;AABLAAAA/wAAAOkAAAAAAAAAAAAAAAAAAAAAAAAAAAAAAAAAAAAAAAAAAAAAAAAAAAAAAAAAAAAA&#10;AAAAAAAAAAAAAAAAAAAAAAAAAAAAAAAAAAAAAAAAAAAAAAAAAAAAAAAAAAAAAAAAAAAAAAAAAAAA&#10;AAAAAAAAAAAAAAAAAAAAAAAAAAAAAAAAAAAAAAAAAAAAAAAAAAAAAAAAAAAAAAAAMAAAAP8AAAD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kAAAD/AAAAd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kAAAD/AAAAwQAAADIAAAD/AAAA/wAAAP8AAAD/AAAAjAAAAAAAAAAAAAAAAAAAAAAA&#10;AAAAAAAAAAAAAAAAAAAAAAAAAAAAAAAAAAAAAAAAAAAAAAAAAAAAAAAAAAAAAAAAAAAAAAAAAAAA&#10;AAAAAAAAAAAAAAAAAAAAAAAAAAAAAAAAAAAAAAAAAAAAAAAAAAAAAAAAAAAAAAAAAAAAAAAAAAAA&#10;AAAAAAAAAADGAAAA/wAAACQ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AAAA/wAAAP8AAAAuAAAAAAAAAAAAAAAAAAAAcwAAAP8AAADPAAAAAAAAAAAAAAAAAAAA&#10;AAAAAAAAAAAAAAAAAAAAAAAAAAAAAAAAAAAAAAAAAAAAAAAAAAAAAAAAAAAAAAAAAAAAAAAAAAAA&#10;AAAAAAAAAAAAAAAAAAAAAAAAAAAAAAAAAAAAAAAAAAAAAAAAAAAAAAAAAAAAAAAAAAAAAAAAAAAA&#10;AAAAAAAAAAAAAAAAAAAAAAAAAAAAADAAAAD/AAAAz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AAAA/wAAAM4AA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IAAAA/wAAAH4AAACDAAAA/wAA&#10;AO4AAABRAAAA/wAAANIAAAAAAAAAAAAAAAAAAAAAAAAAAAAAAAAAAAAAAAAAAAAAAAAAAAAAAAAA&#10;AAAAAAAAAABMAAAAkAAAAEIAAAAAAAAAAAAAAAAAAAAAAAAANQAAAHsAAAB6AAAAMgAAAAAAAAAA&#10;AAAAAAAAAAAAAAAAAAAAAAAAAAAAAAAAAAAAAAAAAAAAAAAAAAAAxgAAAP8AAAA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NYAAAD/AAAA2QAAAH0AAABQ&#10;AAAAkgAAAO8AAAD/AAAAkwAAAAAAAAAAAAAAAAAAAAAAAAAAAAAAAAAAAAAAAAAAAAAAAAAAAAAA&#10;AAAAAAAAAAAAAAAAAAAAAAAAAAAAAAAAAAAAAAAAAAAAAAAAAAAAAAAAAAAAAAAAAAAAAAAAAAAA&#10;AAAAAAAAAAAAAAAAAAAAAAAAAAAAAAAAAAAAAAAAAAAAAAAAAAAAAAAAAAAAAAAAAAAAAAAwAAAA&#10;/wAAAM0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DAAAAOcAAAD/AAAAN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4AAAAPMAAAACAAAAyAAAAP8AAACiAAAAAAAAAOkAAADqAAAAAAAAAAAAAAAA&#10;AAAAAAAAAAAAAAAAAAAAAAAAAAAAAAAAAAAAAAAAAAAAAAAqAAAA9AAAAP8AAAB4AAAAAAAAAAAA&#10;AAAAAAAAXQAAAPwAAAD/AAAA/wAAAPsAAABYAAAAAAAAAAAAAAAAAAAAAAAAAAAAAAAAAAAAAAAA&#10;AAAAAAAAAAAAAAAAAMYAAAD/AAAAJ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AAAA/AAAAP8AAAD/AAAA/wAAAP8AAAD/AAAA6gAAACgAAAAAAAAAAAAA&#10;AAAAAAAAAAAAAAAAAAAAAAAAAAAAAAAAAAAAAAAAAAAAAAAAAAAAAAAAAAAAAAAAAAAAAAAAAAAA&#10;AAAAAAAAAAAAAAAAAAAAAAAAAAAAAAAAAAAAAAAAAAAAAAAAAAAAAAAAAAAAAAAAAAAAAAAAAAAA&#10;AAAAAAAAAAAAAAAAAAAAAAAAAAAAAAAAAAAAMAAAAP8AAAD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TAAAA/wAA&#10;AIQ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NIAAAD9AAAAKQAAAPwA&#10;AAD/AAAAYAAAACwAAAD/AAAAuwAAAAAAAAAAAAAAAAAAAAAAAAAAAAAAAAAAAAAAAAAAAAAAAAAA&#10;AAIAAABhAAAA5wAAAP8AAAD/AAAAeAAAAAAAAAAAAAAABQAAAOMAAAD/AAAAkwAAAJgAAAD/AAAA&#10;3gAAAAMAAAAAAAAAAAAAAAAAAAAAAAAAAAAAAAAAAAAAAAAAAAAAAAAAAADGAAAA/wAAAC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gAAADpAAAA&#10;/wAAAP8AAAD/AAAA2AAAADAAAAAAAAAAAAAAAAAAAAAAAAAAAAAAAAAAAAAAAAAAAAAAAAAAAAAA&#10;AAAAAAAAAAAAAAAAAAAAAAAAAAAAAAAAAAAAAAAAAAAAAAAAAAAAAAAAAAAAAAAAAAAAAAAAAAAA&#10;AAAAAAAAAAAAAAAAAAAAAAAAAAAAAAAAAAAAAAAAAAAAAAAAAAAAAAAAAAAAAAAAAAAAAAAAAAAA&#10;ADAAAAD/AAAAz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AAAAP8AAADdAAAAB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hAAAA/wAAAP8AAAD/AAAA+AAAACgAAAD4AAAA/wAAAHoAAAAAAAAA&#10;AAAAAAAAAAAAAAAAAAAAAAAAAAAAAAAAAAAAAAAAAABDAAAA/wAAAPcAAADrAAAA/wAAAHgAAAAA&#10;AAAAAAAAAD4AAAD/AAAA9AAAAAUAAAAIAAAA9wAAAP8AAAA4AAAAAAAAAAAAAAAlAAAAJgAAACYA&#10;AAAmAAAAJgAAACYAAAAmAAAAzgAAAP8AAAAk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CsAAABGAAAAFAAAAAAAAAAAAAAAAAAAAAAA&#10;AAAAAAAAAAAAAAAAAAAAAAAAAAAAAAAAAAAAAAAAAAAAAAAAAAAAAAAAAAAAAAAAAAAAAAAAAAAA&#10;AAAAAAAAAAAAAAAAAAAAAAAAAAAAAAAAAAAAAAAAAAAAAAAAAAAAAAAAAAAAAAAAAAAAAAAAAAAA&#10;AAAAAAAAAAAAAAAAAAAAAAAAAAAAAAAAAAAAAAAAAAAwAAAA/wAAAM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UA&#10;AADXAAAA/wAAAE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QAAAOYAAAD/&#10;AAAA/wAAAHwAAAABAAAA9QAAAO8AAAAkAAAAAAAAAAAAAAAAAAAAAAAAAAAAAAAAAAAAAAAAAAAA&#10;AAAAAAAAQQAAAKwAAAAgAAAAsAAAAP8AAAB4AAAAAAAAAAAAAABZAAAA/wAAANUAAAAAAAAAAAAA&#10;ANoAAAD/AAAAVAAAAAAAAAAAAAAA9gAAAP8AAAD/AAAA/wAAAP8AAAD/AAAA/wAAAP8AAAD/AAAA&#10;J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wAA&#10;ABYAAAAAAAAAEgAAAHAAAACEAAAAJwAAAAAAAAAAAAAAAAAAAAAAAAAAAAAAAAAAAAAAAAAAAAAA&#10;AAAAAAAAAAAAAAAAAAAAAAAAAAAAAAAAAAAAAAAAAAAAAAAAAAAAAAAAAAAAAAAAAAAAAAAAAAAA&#10;AAAAAAAAAAAAAAAAAAAAAAAAAAAAAAAAAAAAAAAAAAAAAAAAAAAAAAAAAAAAAAAAAAAAAAAAAAAA&#10;AAAAAAAAMAAAAP8AAADN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ewAAAP8AAACl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PAAAASwAAAE0AAABCAAAAJgAAAHAAAAAbAAAAAAAA&#10;AAAAAAAAAAAAAAAAAAAAAAAAAAAAAAAAAAAAAAAAAAAAAAAAAAAAAAAAAAAAAAAAALAAAAD/AAAA&#10;eAAAAAAAAAAAAAAAcgAAAP8AAADLAAAAAAAAAAAAAADRAAAA/wAAAGwAAAAAAAAAAAAAALoAAADB&#10;AAAAwQAAAMEAAADBAAAAwQAAAMEAAADxAAAA/wAAACQ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VAAAAPYAAABkAAAAFwAAAPAAAAD/AAAA/wAAAPIAAAAs&#10;AAAAAAAAAAAAAAAAAAAAAAAAAAAAAAAAAAAAAAAAAAAAAAAAAAAAAAAAAAAAAAAAAAAAAAAAAAEA&#10;AAAAAAAAAAAAAAAAAAAAAAAAAAAAAAAAAAAAAAAAAAAAAAAAAAAAAAAAAAAAAAAAAAAAAAAAAAAA&#10;AAAAAAAAAAAAAAAAAAAAAAAAAAAAAAAAAAAAAAAAAAAAAAAAADAAAAD/AAAAz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MAAAD5AAAA/AAAAB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cgAAAPAAAAD/AAAA/wAAAP8AAADsAAAAbAAAAAAAAAAAAAAAAAAAAAAAAAAAAAAAAAAAAAAAAAAA&#10;AAAAAAAAAAAAAAAAAAAAAAAAAAAAAACwAAAA/wAAAHgAAAAAAAAAAAAAAGoAAAD/AAAAzgAAAAAA&#10;AAAAAAAA1AAAAP8AAABkAAAAAAAAAAAAAAAAAAAAAAAAAAAAAAAAAAAAAAAAAAAAAAAAAAAAxgAA&#10;AP8AAAA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wAAAOUA&#10;AAD/AAAAkwAAAHwAAAD/AAAA/wAAAPsAAAD/AAAAqQAAAAAAAAAAAAAAAAAAAAAAAAAAAAAAAAAA&#10;AAAAAAAAAAAAAAAAAAAAAAAAAAAAJwAAAMEAAAD2AAAA6AAAAI8AAAAFAAAAAAAAAAAAAAAAAAAA&#10;AAAAAAAAAAAAAAAAAAAAALUAAADWAAAA1gAAANYAAADWAAAAuQAAAAAAAAAAAAAAAAAAAAAAAAAA&#10;AAAAAAAAAAAAAAAwAAAA/wAAAM0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wAAAP8AAAB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ZAAAAP8AAAD/AAAA/wAAAP8AAAD/AAAA/wAAAP8A&#10;AABkAAAAAAAAAAAAAAAAAAAAAAAAAAAAAAAAAAAAAAAAAAAAAAAAAAAAAAAAAAAAAAAAAAAAsAAA&#10;AP8AAAB4AAAAAAAAAAAAAABTAAAA/wAAAN0AAAAAAAAAAAAAAOQAAAD/AAAASgAAAAAAAAAAAAAA&#10;AAAAAAAAAAAAAAAAAAAAAAAAAAAAAAAAAAAAAMYAAAD/AAAAJ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MAAAD/AAAA6AAAACUAAADIAAAA/wAAAMQAAAAkAAAA&#10;/wAAANsAAAAAAAAAAAAAAAAAAAAAAAAAAAAAAAAAAAAAAAAAAAAAAAAAAAAAAAAABQAAAOQAAAD/&#10;AAAA+QAAAP8AAAD/AAAAiAAAAAAAAAAAAAAAAAAAAAAAAAAAAAAAAAAAAAkAAAD8AAAA/wAAAP8A&#10;AAD/AAAA/wAAAOIAAAAAAAAAAAAAAAAAAAAAAAAAAAAAAAAAAAAAAAAAMAAAAP8AAADN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gAAAD/AAAAz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cAAAD/AAAAzwAAAGwAAAA6AAAAaQAAAM0AAAD/AAAAzQAAAAAAAAAAAAAAAAAAAAAAAAAAAAAA&#10;AAAAAAAAAAAAAAAAAAAAAAAAAAAAAAAAAAAAALAAAAD/AAAAeAAAAAAAAAAAAAAAKwAAAP8AAAD8&#10;AAAAIAAAACIAAAD+AAAA/gAAACIAAAAAAAAAAAAAAAAAAAAAAAAAAAAAAAAAAAAAAAAAAAAAAAAA&#10;AADGAAAA/wAAAC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2&#10;AAAA/wAAAK4AAAAPAAAA/AAAAP8AAAB3AAAAAgAAAPcAAADrAAAAAAAAAAAAAAAAAAAAAAAAAAAA&#10;AAAAAAAAAAAAAAAAAAAAAAAAAAAAAFwAAAD/AAAA8QAAABYAAABsAAAA/wAAAO8AAAALAAAAAAAA&#10;AAAAAAAAAAAAAAAAAAAAAAA2AAAA/wAAAO8AAABHAAAARwAAAEcAAAA+AAAAAAAAAAAAAAAAAAAA&#10;AAAAAAAAAAAAAAAAAAAAADAAAAD/AAAAz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JAAAA6AAAAP8A&#10;AAA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AAAA/wAAADEAAAAAAAAAAAAAAAAAAAAs&#10;AAAA/wAAAOMAAAAAAAAAAAAAAAAAAAAAAAAAAAAAAAAAAAAAAAAAAAAAAAAAAAAAAAAAAAAAAAAA&#10;AACwAAAA/wAAAHgAAAAAAAAAAAAAAAAAAADEAAAA/wAAAN8AAADfAAAA/wAAALUAAAAAAAAAAAAA&#10;AAAAAAAAAAAAAAAAAAAAAAAAAAAAAAAAAAAAAAAAAAAAxgAAAP8AAAA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IQAAAP8AAADVAAAAbgAAAP8AAAD/AAAANQAA&#10;AFwAAAD/AAAAsgAAAAAAAAAAAAAAAAAAAAAAAAAAAAAAAAAAAAAAAAAAAAAAAAAAAAAAAACWAAAA&#10;/wAAALAAAAAAAAAAEAAAAP8AAAD/AAAANQAAAAAAAAAAAAAAAAAAAAAAAAAAAAAAZgAAAP8AAADS&#10;AAAATwAAAFIAAAAVAAAAAAAAAAAAAAAAAAAAAAAAAAAAAAAAAAAAAAAAAAAAAAAwAAAA/wAAAM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QAAAD/AAAAo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nQAAAP8AAABNAAAAAAAAAAAAAAAAAAAAQQAAAP8AAAChAAAAAAAAAAAAAAAAAAAAAAAA&#10;AAAAAAAAAAAAAAAAAAAAAAAAAAAAAAAAAAAAAAAAAAAAsAAAAP8AAAB4AAAAAAAAAAAAAAAAAAAA&#10;IAAAAMsAAAD/AAAA/wAAAMsAAAAgAAAAAAAAAAAAAAAAAAAAAAAAAAAAAAAAAAAAAAAAAAAAAAAA&#10;AAAAAAAAAMYAAAD/AAAAJ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QAAADlAAAA/wAAAP8AAAD/AAAA3AAAADEAAAD/AAAA/wAAAHEAAAAAAAAAAAAAAAAAAAAA&#10;AAAAAAAAAAAAAAAAAAAAAAAAAAAAAAAAAAAAsAAAAP8AAACYAAAAAAAAAAAAAAD4AAAA/wAAAE4A&#10;AAAAAAAAAAAAAAAAAAAAAAAAAAAAAJYAAAD/AAAA/wAAAP8AAAD/AAAA7gAAAEUAAAAAAAAAAAAA&#10;AB0AAACyAAAAsgAAALIAAACyAAAAwQAAAP8AAADN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i&#10;AAAA/wAAAPEAAAA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sAAABpAAAAaQAAAH0AAAD/AAAA8AAAAKkAAAB8AAAA&#10;qQAAAPIAAAD3AAAARQAAAAAAAAAAAAAAAAAAAAAAAAAAAAAAAAAAAAAAAAAAAAAAAAAAAAAAAAAA&#10;AAAAAAAAAAAAAAAAAAAAAAAAAAAAAAAAAAAAAAAAAAAAAAAAAAAAFwAAABcAAAAAAAAAAAAAAAAA&#10;AAAAAAAAAAAAAAAAAAAAAAAAAAAAAAAAAAAAAAAAAAAAAAAAAADGAAAA/wAAAC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UgAAAPcAAAD/AAAA+AAAAEwA&#10;AAAOAAAA/wAAAOYAAAAbAAAAAAAAAAAAAAAAAAAAAAAAAAAAAAAAAAAAAAAAAAAAAAAAAAAAAAAA&#10;AMUAAAD/AAAAkQAAAAAAAAAAAAAA8gAAAP8AAABjAAAAAAAAAAAAAAAAAAAAAAAAAAAAAADFAAAA&#10;/wAAAOwAAACUAAAA3gAAAP8AAADnAAAADAAAAAAAAAAqAAAA/wAAAP8AAAD/AAAA/wAAAP8AAAD/&#10;AAAAz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M0AAAD/AAAAT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c&#10;AAAA/wAAAP8AAAD/AAAA/wAAAP8AAAD/AAAA/wAAAP8AAAD/AAAA/wAAAMIAAAAAAAAAAAAAAAAA&#10;AAAAAAAAAAAAAAAAAAAAAAAAAAAAAAAAAAAAAAAAAAAAAAAAAAAAAAAAAAAAAAAAAAAAAAAAAAAA&#10;AAAAAAAAAAAAAAAAAAAAAAAAAAAAAAAAAAAAAAAAAAAAAAAAAAAAAAAAAAAAAAAAAAAAAAAAAAAA&#10;AAAAAAAAAAAAAAAAxgAAAP8AAAA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XAAAAQgAAABYAAAAAAAAAAAAAAHAAAAARAAAAAAAAAAAAAAAAAAAA&#10;AAAAAAAAAAAAAAAAAAAAAAAAAAAAAAAAAAAAAAAAAAC1AAAA/wAAAJYAAAAAAAAAAAAAAPcAAAD/&#10;AAAAUgAAAAAAAAAAAAAAAAAAAAAAAAAAAAAABgAAACcAAAAMAAAAAAAAADcAAAD/AAAA/wAAAD8A&#10;AAAAAAAADAAAAEsAAABLAAAASwAAAEsAAABtAAAA/wAAAM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wAAAA/wAAAMo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QAAAPMAAADzAAAA8wAAAPMAAADzAAAA8wAA&#10;APMAAADzAAAA8wAAAPMAAAC5AAAAAAAAAAAAAAAAAAAAAAAAAAAAAAAAAAAAAAAAAAAAAAAAAAAA&#10;AAAAAAAAAAAAAAAAAAAAAAAAAAAAAAAAAAAAAAAAAAAAAAAAAAAAAAAAAAAAAAAAAAAAAAAAAAAA&#10;AAAAAAAAAAAAAAAAAAAAAAAAAAAAAAAAAAAAAAAAAAAAAAAAAAAAAAAAAMYAAAD/AAAAJ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AAAAHAAAACY&#10;AAAAqAAAAIkAAABOAAAAAAAAAAAAAAAAAAAAAAAAAAAAAAAAAAAAAAAAAAAAAAAAAAAAAAAAAAAA&#10;AAAAAAAAngAAAP8AAACpAAAAAAAAAAwAAAD/AAAA/wAAADkAAAAAAAAAAAAAAAAAAAAAAAAAAAAA&#10;AAUAAAAeAAAACAAAAAAAAAANAAAA/wAAAP8AAABLAAAAAAAAAAAAAAAAAAAAAAAAAAAAAAAAAAAA&#10;MAAAAP8AAAD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wAAAPEAAAD/AAAAL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GAAAA/wAAACQ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OgAAAOwAAAD/AAAA/wAAAP8AAAD/AAAA/wAAAMIAAAALAAAAAAAA&#10;AAAAAAAAAAAAAAAAAAAAAAAAAAAAAAAAAAAAAAAAAAAAAAAAAHAAAAD/AAAA6AAAAAoAAABRAAAA&#10;/wAAAPcAAAASAAAAAAAAAD8AAAA/AAAADwAAAAMAAADkAAAA/wAAAHkAAAAAAAAAVAAAAP8AAAD1&#10;AAAACQAAAAAAAAAAAAAAAAAAAAAAAAAAAAAAAAAAADAAAAD/AAAAz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ZAAAA/wAAAK4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AAAAGQAAAAAAAAAAAAAAAAAAAAAAAAAAAAAAAAAAAAAAAAAAAAA&#10;AAAAAAAAAAAAAAAAAAAAAAAAAAAAAAAAAAAAAAAAAAAAAAAAAAAAAAAAAAAAAAAAAAAAAAAAAAAA&#10;AAAAAAAAAAAAAAAAAAAAAAAAAAAAAAAAAAAAAAAAAAAAAAAAAAAAAAAAAAAAAAAAxgAAAP8AAAA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QAAAOAAAAD/AAAA&#10;/wAAAPEAAADqAAAA/wAAAP8AAAD/AAAAlAAAAAAAAAAAAAAAAAAAAAAAAAAAAAAAAAAAAAAAAAAA&#10;AAAAAAAAAAAAAAAQAAAA9AAAAP8AAADeAAAA8wAAAP8AAACbAAAAAAAAAAAAAAD/AAAA/wAAAD4A&#10;AAAAAAAAagAAAP8AAAD+AAAAzQAAAPwAAAD/AAAApQAAAAAAAAAAAAAAAAAAAAAAAAAAAAAAAAAA&#10;AAAAAAAwAAAA/wAAAM0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FwAAAP0AAAD3&#10;AAAAD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oAAABgAAAAxgAAAP8AAADCAAAA&#10;AAAAAAAAAAAAAAAAAAAAAAAAAAAAAAAAAAAAAAAAAAAAAAAAAAAAAAAAAAAAAAAAAAAAAAAAAAAA&#10;AAAAAAAAAAAAAAAAAAAAAAAAAAAAAAAAAAAAAAAAAAAAAAAAAAAAAAAAAAAAAAAAAAAAAAAAAAAA&#10;AAAAAAAAAAAAAAAAAAAAAAAAAAAAAMYAAAD/AAAAJ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oAAAD/AAAA/wAAAGgAAAABAAAAAAAAACcAAACuAAAA/wAAAN4A&#10;AAAAAAAAAAAAAAAAAAAAAAAAAAAAAAAAAAAAAAAAAAAAAAAAAAAAAAAAAAAAAEAAAADlAAAA/wAA&#10;AP8AAAC4AAAAEwAAAAAAAAAAAAAA/gAAAP8AAAA8AAAAAAAAAAUAAACiAAAA/gAAAP8AAAD5AAAA&#10;pQAAAAkAAAAAAAAAAAAAAAAAAAAAAAAAAAAAAAAAAAAAAAAAMAAAAP8AAADN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AAA/wAAAHk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gAAAJQAAADwAAAA/wAAAP8AAAD/AAAAwgAAAAAAAAAAAAAAAAAAAAAAAAAAAAAAAAAAAAAA&#10;AAAAAAAAAAAAAAAAAAAAAAAAAAAAAAAAAAAAAAAAAAAAAAAAAAAAAAAAAAAAAAAAAAAAAAAAAAAA&#10;AAAAAAAAAAAAAAAAAAAAAAAAAAAAAAAAAAAAAAAAAAAAAAAAAAAAAAAAAAAAAAAAAAAAAADGAAAA&#10;/wAAAC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AAAA/wAA&#10;AOEAAAAAAAAAAAAAAAAAAAAAAAAALQAAAP8AAADaAAAAAAAAAAAAAAAAAAAAAAAAAAAAAAAAAAAA&#10;AAAAAAAAAAAAAAAAAAAAAAAAAAAAAAAAAAAAACAAAAARAAAAAAAAAAAAAAAAAAAAAAAAAAAAAAAA&#10;AAAAAAAAAAAAAAAAAAAAAAAAAAsAAAAnAAAABwAAAAAAAAAAAAAAAAAAAAAAAAAAAAAAAAAAAAAA&#10;AAAAAAAAAAAAADAAAAD/AAAAz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QAAAP8AAADiAA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sAAABiAAAAyAAAAP8AAAD/AAAA/wAAAP8AAADsAAAAkAAA&#10;ACwAAAAAAAAAAAAAAAAAAAAAAAAAAAAAAAAAAAAAAAAAAAAAAAAAAAAAAAAAAAAAAAAAAAAAAAAA&#10;AAAAAAAAAAAAAAAAAAAAAAAAAAAAAAAAAAAAAAAAAAAAAAAAAAAAAAAAAAAAAAAAAAAAAAAAAAAA&#10;AAAAAAAAAAAAAAAAAAAAAAAAAAAAAAAAAAAAxgAAAP8AAAA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gAAAD+AAAAKwAAAAAAAAAAAAAAAAAAAHUAAAD/&#10;AAAAigAAAAAAAAAAAAAAAAAAAAAAAAAAAAAAAAAAAAAAAAAAAAAAAAAAAAAAAAAAAAAAAAAAAAAA&#10;AAAAAAAAAAAAAAAAAAAAAAAAAAAAAAAAAAAAAAAAAAAAAAAAAAAAAAAAAAAAAAAAAAAAAAAAAAAA&#10;AAAAAAAAAAAAAAAAAAAAAAAAAAAAAAAAAAAAAAAAAAAAAAAAAAAAAAAwAAAA/wAAAM0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cAAAA/wAAAE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wAAAJYAAADxAAAA&#10;/wAAAP8AAAD/AAAA/AAAAP8AAAD/AAAAKwAAAAAAAAAAAAAAAAAAAAAAAAAAAAAAAAAAAAAAAAAA&#10;AAAAAAAAAAAAAAAAAAAAAAAAAAAAAAAAAAAAAAAAAAAAAAAAAAAAAAAAAAAAAAAAAAAAAAAAAAAA&#10;AAAAAAAAAAAAAAAAAAAAAAAAAAAAAAAAAAAAAAAAAAAAAAAAAAAAAAAAAAAAAAAAAAAAAAAAAAAA&#10;AMYAAAD/AAAAJ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CwAAACQAAAAkAAAAJAA&#10;AAC7AAAA/wAAAPsAAADDAAAAqAAAANkAAAD/AAAA+QAAAFMAAAAAAAAAAAAAAAAAAAAAAAAAAAAA&#10;AAAAAAAAAAAAAAAAAAAAAAAAAAAAAAAAAAAAAAAAAAAAAAAAAAAAAAAAAAAAAAAAAAAAAAAAAAAA&#10;AAAAAAAAAAAAAAAAAAAAAAAAAAAAAAAAAAAAAAAAAAAAAAAAAAAAAAAAAAAAAAAAAAAAAAAAAAAA&#10;AAAAAAAAAAAAAAAAAAAAMAAAAP8AAAD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bQAAAP8AAAD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NwAAAD/AAAA/wAAAP8AAADSAAAAdAAAABkAAADzAAAA/wAAACkA&#10;AAAAAAAAAAAAAAAAAAAAAAAAAAAAAAAAAAAAAAAAAAAAAAAAAAAAAAAAAAAAAAAAAAAAAAAAAAAA&#10;AAAAAAAAAAAAAAAAAAAAAAAAAAAAAAAAAAAAAAAAAAAAAAAAAAAAAAAAAAAAAAAAAAAAAAAAAAAA&#10;AAAAAAAAAAAAAAAAAAAAAAAAAAAAAAAAAAAAAAAAAADGAAAA/wAAAC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OAAAA/wAAAP8AAAD/AAAA/wAAAP8AAAD/AAAA/wAAAP8AAAD/AAAA&#10;/wAAAP8AAADDAAAAAAAAAAAAAAAAAAAAAAAAAAAAAAAAAAAAAAAAAAAAAAAAAAAAAAAAAAAAAAAA&#10;AAAAAAAAAAAAAAAAAAAAAAAAAAAAAAAAAAAAAAAAAAAAAAAAAAAAAAAAAAAAAAAAAAAAAAAAAAAA&#10;AAAAAAAAAAAAAAAAAAAAAAAAAAAAAAAAAAAAAAAAAAAAAAAAAAAAAAAAAAAAADAAAAD/AAAAz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AADxAAAA/wAAAE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cAAAA/wAA&#10;AP8AAADQAAAAQgAAAAIAAAAAAAAA8wAAAP8AAAApAAAAAAAAAAAAAAAAAAAAAAAAAAAAAAAAAAAA&#10;AAAAAAAAAAAAAAAAAAAAAAAAAAAAAAAAAAAAAAAAAAAAAAAAAAAAAAAAAAAAAAAAAAAAAAAAAAAA&#10;AAAAAAAAAAAAAAAAAAAAAAAAAAAAAAAAAAAAAAAAAAAAAAAAAAAAAAAAAAAAAAAAAAAAAAAAAAAA&#10;AAAAAAAAxgAAAP8AAAA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gAAAOcAAADn&#10;AAAA5wAAAOcAAADnAAAA5wAAAOcAAADnAAAA5wAAAOcAAADnAAAAsQAAAAAAAAAAAAAAAAAAAAAA&#10;AAAAAAAAAAAAAAAAAAAAAAAAAAAAAAAAAAAAAAAAAAAAAAAAAAAAAAAAAAAAAAAAAAAAAAAAAAAA&#10;AAAAAAAAAAAAAAAAAAAAAAAAAAAAAAAAAAAAAAAAAAAAAAAAAAAAAAAAAAAAAAAAAAAAAAAAAAAA&#10;AAAAAAAAAAAAAAAAAAAAAAAAAAAwAAAA/wAAAM0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ewAAAP8AAAC6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ogAAAPwAAAD/AAAA/wAAAP8AAADjAAAAiAAAAP0AAAD/&#10;AAAAKQAAAAAAAAAAAAAAAAAAAAAAAAAAAAAAAAAAAAAAAAAAAAAAAAAAAAAAAAAAAAAAAAAAAAAA&#10;AAAAAAAAAAAAAAAAAAAAAAAAAAAAAAAAAAAAAAAAAAAAAAAAAAAAAAAAAAAAAAAAAAAAAAAAAAAA&#10;AAAAAAAAAAAAAAAAAAAAAAAAAAAAAAAAAAAAAAAAAAAAAAAAAMYAAAD/AAAAJ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kAAAAAAAAAAAAAAAAAAAAAAAAAAAAAAAAAAAAAAAAAAAAAAAAAAAAAAAAA&#10;AAAAAAAAAAAAAAAAAAAAAAAAAAAAAAAAAAAAAAAAAAAAAAAAAAAAAAAAAAAAAAAAAAAAAAAAAAAA&#10;AAAAAAAAAAAAAAAAAAAAAAAAAAAAAAAAAAAAAAAAAAAAAAAAAAAAAAAAAAAAAAAAAAAAMAAAAP8A&#10;AADN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8AAAD1AAAA&#10;/wAAAD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bAAAAewAAAN0AAAD/AAAA/wAAAP8AAAD/AAAA/wAAAIEAAAAXAAAAAAAAAAAAAAAAAAAAAAAA&#10;AAAAAAAAAAAAAAAAAAAAAAAAAAAAAAAAAAAAAAAAAAAAAAAAAAAAAAAAAAAAAAAAAAAAAAAAAAAA&#10;AAAAAAAAAAAAAAAAAAAAAAAAAAAAAAAAAAAAAAAAAAAAAAAAAAAAAAAAAAAAAAAAAAAAAAAAAAAA&#10;AAAAAAAAAAAAAADGAAAA/wAAAC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AAAASAAAAK4AAAC+AAAAAAAAAAAAAAAA&#10;AAAAAAAAAAAAAAAAAAAAAAAAAAAAAAAAAAAAAAAAAAAAAAAAAAAAAAAAAAAAAAAAAAAAAAAAAAAA&#10;AAAAAAAAAAAAAAAAAAAAAAAAAAAAAAAAAAAAAAAAAAAAAAAAAAAAAAAAAAAAAAAAAAAAAAAAAAAA&#10;AAAAAAAAAAAAAAAAAAAAAAAAAAAAAAAAADAAAAD/AAAAz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gAAAP8AAAC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AAAAQgAAAKUAAAD3AAAA&#10;/wAAAP8AAAD/AAAA/AAAAJMAAAAAAAAAAAAAAAAAAAAAAAAAAAAAAAAAAAAAAAAAAAAAAAAAAAAA&#10;AAAAAAAAAAAAAAAAAAAAAAAAAAAAAAAAAAAAAAAAAAAAAAAAAAAAAAAAAAAAAAAAAAAAAAAAAAAA&#10;AAAAAAAAAAAAAAAAAAAAAAAAAAAAAAAAAAAAAAAAAAAAAAAAAAAAAAAAxgAAAP8AAAA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kA&#10;AAB7AAAA3wAAAP8AAAD/AAAAwwAAAAAAAAAAAAAAAAAAAAAAAAAAAAAAAAAAAAAAAAAAAAAAAAAA&#10;AAAAAAAAAAAAAAAAAAAAAAAAAAAAAAAAAAAAAAAAAAAAAAAAAAAAAAAAAAAAAAAAAAAAAAAAAAAA&#10;AAAAAAAAAAAAAAAAAAAAAAAAAAAAAAAAAAAAAAAAAAAAAAAAAAAAAAAAAAAAAAAAAAAAAAAAAAAw&#10;AAAA/wAAAM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cAAAD1AAAA/wAAAD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QAAAGsAAADPAAAA/wAAAP8AAADCAAAAAAAAAAAA&#10;AAAAAAAAAAAAAAAAAAAAAAAAAAAAAAAAAAAAAAAAAAAAAAAAAAAAAAAAAAAAAAAAAAAAAAAAAAAA&#10;AAAAAAAAAAAAAAAAAAAAAAAAAAAAAAAAAAAAAAAAAAAAAAAAAAAAAAAAAAAAAAAAAAAAAAAAAAAA&#10;AAAAAAAAAAAAAAAAAAAAAMYAAAD/AAAAJ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CAAAARwAAAK4AAAD7AAAA/wAAAP8AAAD/AAAA/wAAAKMAAAAAAAAA&#10;AAAAAAAAAAAAAAAAAAAAAAAAAAAAAAAAAAAAAAAAAAAAAAAAAAAAAAAAAAAAAAAAAAAAAAAAAAAA&#10;AAAAAAAAAAAAAAAAAAAAAAAAAAAAAAAAAAAAAAAAAAAAAAAAAAAAAAAAAAAAAAAAAAAAAAAAAAAA&#10;AAAAAAAAAAAAAAAAAAAAAAAAAAAAAAAAAAAAAAAAMAAAAP8AAADN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ggAAAP8AAACu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IAAACVAAAArQAAAAAAAAAAAAAAAAAAAAAAAAAAAAAAAAAAAAAAAAAAAAAA&#10;AAAAAAAAAAAAAAAAAAAAAAAAAAAAAAAAAAAAAAAAAAAAAAAAAAAAAAAAAAAAAAAAAAAAAAAAAAAA&#10;AAAAAAAAAAAAAAAAAAAAAAAAAAAAAAAAAAAAAAAAAAAAAAAAAAAAAAAAAAAAAADGAAAA/wAAAC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gAAAB6AAAA3wAAAP8AAAD/&#10;AAAA/wAAAP8AAAD/AAAAlAAAAC0AAAAAAAAAAAAAAAAAAAAAAAAAAAAAAAAAAAAAAAAAAAAAAAAA&#10;AAAAAAAAAAAAAAAAAAAAAAAAAAAAAAAAAAAAAAAAAAAAAAAAAAAAAAAAAAAAAAAAAAAAAAAAAAAA&#10;AAAAAAAAAAAAAAAAAAAAAAAAAAAAAAAAAAAAAAAAAAAAAAAAAAAAAAAAAAAAAAAAAAAAAAAAAAAA&#10;AAAAADAAAAD/AAAAz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cAAAD0AAAA/wAAAD4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xgAAAP8AAAA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IAAAAK0AAAD7AAAA/wAAAP8AAAD/AAAA/AAAAMcAAAD/AAAA/wAAABAAAAAAAAAAAAAA&#10;AAAAAAAAAAAAAAAAAAAAAAAAAAAAAAAAAAAAAAAAAAAAAAAAAAAAAAAAAAAAAAAAAAAAAAAAAAAA&#10;AAAAAAAAAAAAAAAAAAAAAAAAAAAAAAAAAAAAAAAAAAAAAAAAAAAAAAAAAAAAAAAAAAAAAAAAAAAA&#10;AAAAAAAAAAAAAAAAAAAAAAAAAAAAAAAAAAAAAAAAAAAAAAAwAAAA/wAAAM0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QAAAP8AAADGAA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YAAAD/&#10;AAAAJ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4AAAD/AAAA/wAAAP8AAADSAAAA&#10;cwAAABgAAAAgAAAA/wAAAP8AAAAQAAAAAAAAAAAAAAAAAAAAAAAAAAAAAAAAAAAAAAAAAAAAAAAA&#10;AAAAAAAAAAAAAAAAAAAAAAAAAAAAAAAAAAAAAAAAAAAAAAAAAAAAAAAAAAAAAAAAAAAAAAAAAAAA&#10;AAAAAAAAAAAAAAAAAAAAAAAAAAAAAAAAAAAAAAAAAAAAAAAAAAAAAAAAAAAAAAAAAAAAAAAAAAAA&#10;AAAAAAAAAAAAMAAAAP8AAADN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BUAAADnAAAA/wAAAF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GAAAA/wAAAC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OAAAA/wAAAP8AAAD/AAAAwAAAAGMAAAAOAAAAIAAAAP8AAAD/AAAAEAAAAAAA&#10;AAAAAAAAAAAAAAAAAAAAAAAAAAAAAAAAAAAAAAAAAAAAAAAAAAAAAAAAAAAAAAAAAAAAAAAAAAAA&#10;AAAAAAAAAAAAAAAAAAAAAAAAAAAAAAAAAAAAAAAAAAAAAAAAAAAAAAAAAAAAAAAAAAAAAAAAAAAA&#10;AAAAAAAAAAAAAAAAAAAAAAAAAAAAAAAAAAAAAAAAAAAAAAAAAAAAADAAAAD/AAAAz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QAA&#10;AP8AAADYAAAA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xgAAAP8AAAAk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IgAAALAAAAD7AAAA/wAA&#10;AP8AAAD/AAAA9wAAALwAAAD/AAAA/wAAABAAAAAAAAAAAAAAAAAAAAAAAAAAAAAAAAAAAAAAAAAA&#10;AAAAAAAAAAAAAAAAAAAAAAAAAAAAAAAAAAAAAAAAAAAAAAAAAAAAAAAAAAAAAAAAAAAAAAAAAAAA&#10;AAAAAAAAAAAAAAAAAAAAAAAAAAAAAAAAAAAAAAAAAAAAAAAAAAAAAAAAAAAAAAAAAAAAAAAAAAAA&#10;AAAAAAAAAAAAAAAAAAAwAAAA/wAAAM0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sAAADVAAAA/wAAAH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MYAAAD/AAAAJ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GAAAAHcAAADaAAAA/wAAAP8AAAD/AAAA/wAAAP8AAACT&#10;AAAAMgAAAAAAAAAAAAAAAAAAAAAAAAAAAAAAAAAAAAAAAAAAAAAAAAAAAAAAAAAAAAAAAAAAAAAA&#10;AAAAAAAAAAAAAAAAAAAAAAAAAAAAAAAAAAAAAAAAAAAAAAAAAAAAAAAAAAAAAAAAAAAAAAAAAAAA&#10;AAAAAAAAAAAAAAAAAAAAAAAAAAAAAAAAAAAAAAAAAAAAAAAAAAAAAAAAAAAAMAAAAP8AAAD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wAAAP0AAAD5AAAAH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GAAAA/wAAAC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8AAACiAAAA9gAAAP8AAAD/AAAA/wAAAP8AAACqAAAAAAAAAAAAAAAAAAAAAAAA&#10;AAAAAAAAAAAAAAAAAAAAAAAAAAAAAAAAAAAAAAAAAAAAAAAAAAAAAAAAAAAAAAAAAAAAAAAAAAAA&#10;AAAAAAAAAAAAAAAAAAAAAAAAAAAAAAAAAAAAAAAAAAAAAAAAAAAAAAAAAAAAAAAAAAAAAAAAAAAA&#10;AAAAAAAAAAAAAAAAAAAAAAAAADAAAAD/AAAAz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iAAAA/wAAAL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gAAAP8AAAAk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AAAABqAAAA&#10;zQAAAP8AAAD/AAAAwwAAAAAAAAAAAAAAAAAAAAAAAAAAAAAAAAAAAAAAAAAAAAAAAAAAAAAAAAAA&#10;AAAAAAAAAAAAAAAAAAAAAAAAAAAAAAAAAAAAAAAAAAAAAAAAAAAAAAAAAAAAAAAAAAAAAAAAAAAA&#10;AAAAAAAAAAAAAAAAAAAAAAAAAAAAAAAAAAAAAAAAAAAAAAAAAAAAAAAAAAAAAAAAAAAwAAAA/wAA&#10;AM0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HwAAAO0AAAD/AAAAU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YAAAD/AAAAJ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xAAAAlQAAAK4AAAAAAAAAAAAAAAAA&#10;AAAAAAAAAAAAAAAAAAAAAAAAAAAAAAAAAAAAAAAAAAAAAAAAAAAAAAAAAAAAAAAAAAAAAAAAAAAA&#10;AAAAAAAAAAAAAAAAAAAAAAAAAAAAAAAAAAAAAAAAAAAAAAAAAAAAAAAAAAAAAAAAAAAAAAAAAAAA&#10;AAAAAAAAAAAAAAAAAAAAAAAAAAAAAAAAMAAAAP8AAAD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vAAAA/wAA&#10;AOQAAAAL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AAAA/wAAAC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DAA&#10;AAD/AAAAz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wAAAD/AAAAq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gAAAP8AAAAk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AAAA/wAAAM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kAAAA8wAAAP8AAAB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MYAAAD/AAAAJ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AAAAP8AAAD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FoAAAD/AAAA8AAAABs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GAAAA/wAAAC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AAAAD/AAAAz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tgAAAP8AAADJAAAAB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xgAAAP8A&#10;AAA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wAAAA/wAAAM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AAAFcAAADuAAAA/wAA&#10;AJ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YAAAD/AAAAJ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AAAAP8AAADN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KAAAAMUAAAD/AAAA/wAAAP8AAAD/AAAAl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G&#10;AAAA/wAAACQ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AAAAD/AAAAz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BQAAAMsAAAD/AAAA/wAAAP8A&#10;AAD/AAAA/wAAAP8AAABp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gAAAP8AAAA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wAAAA/wAAAM0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sAAAD/AAAA/wAAAP8AAAD/AAAA/wAAAP8AAAD/AAAA+wAAAE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YAAAD/AAAAJ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AAAAP8AAAD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9AAAA/wAAAP8AAAD/&#10;AAAA/wAAAP8AAAD/AAAA/wAAAP8AAAD3AAAAU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GAAAA/wAAAC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kAAACbAAAAwwAAALQAAABtAAAAC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AAAAD/AAAA&#10;z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4AAABQAAAAUgAAAC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wAAAP8AAAD/AAAA/wAAAP8AAAD/AAAA/wAAAP8AAADOAAAA/wAA&#10;APoAAAB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xgAAAP8AAAAk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MAAAD/AAAA/wAAAP8AAAD/AAAA/wAA&#10;ANcA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wAAAA/wAAAM0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gAAALQAAAD/AAAA/wAAAP8AAAD/AAAAwgAAACo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sAAADoAAAA&#10;/wAAAP8AAAD/AAAA/wAAAP8AAAD1AAAANAAAAIUAAAD/AAAA/gAAAG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AAA&#10;AP8AAADN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IAAAAOcAAAD/AAAA/wAAAP8AAAD/AAAA/wAAAP8A&#10;AADxAAAAM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QAAAPAAAAD/AAAA/wAAAP8AAAD4AAAAcgAAAAAA&#10;AAAAAAAAfgAAAP8AAAD/AAAAmgAAAB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AAAAD/AAAAz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L4AAAD/AAAA/wAAAPwAAAC4AAAAsgAAAPgAAAD/AAAA/wAAANU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wAAAAjgAAAKwAAACUAAAAPgAAAAAAAAAAAAAAAAAAAAAAAABfAAAA+AAAAP8AAADbAAAA&#10;MgAAAAAAAAAAAAAAAAAAAAAAAAAAAAAAAAAAAAAAAAAAAAAAAAAAADAAAABsAAAAagAAACo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wAAAA/wAAAM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sAAAD/AAAA/wAAAPkAAAA8AAAAAAAAAAAAAAAr&#10;AAAA8AAAAP8AAAD/AAAA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AAAAP8AAADN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hAAAA/wAAAP8AAACqAAAAAAAAAAAAAAAAAAAAAAAAAJAAAAD/AAAA/wAAAHs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AAAAD/AAAAz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wAAAP8AAAD/AAAAnAAAAAAAAAAAAAAA&#10;AAAAAAAAAACCAAAA/wAAAP8AAAC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pgAAAP8AAAD/AAAA/wAAAP8AAAD/AAAA/wAAAP8AAADM&#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PwAAAOMAAAD/AAAA/wAAAKoAAAAq&#10;AAAAAAAAAAEAAADcAAAA/wAAAP8AAAD/AAAA/wAAAP8AAAD/AAAAz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wAAAA/wAAAM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0AAAD/AAAA/wAAAOsAAAAXAAAAAAAAAAAAAAAMAAAA3AAAAP8AAAD/AAAA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QAAAP8A&#10;AAD/AAAA/wAAALsAAAB5AAAApgAAAP4AAAD/AAAA/wAAAH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OAAAAigAAAPQAAAD/AAAA/QAAALAAAABLAAAA/QAAAP8AAAD/AAAA/wAA&#10;AP8AAAD/AAAA/wAAAO4AA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yAAAA/wAAAMsAAAAA&#10;AAAAAAAAANEAAAD/AAAAbAAAAAAAAAAAAAAA9g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C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MAAAAP8AAAD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DAAAA3AAAAP8AAAD/AAAA4QAA&#10;AHgAAAByAAAA1gAAAP8AAAD/AAAA7QAAAA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8AAAD/AAAA/wAAAJkAAAAAAAAAAAAAAAAAAABrAAAA&#10;/wAAAP8AAAD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fAAAA&#10;nQAAAP0AAAD/AAAA/wAAAPkAAAD/AAAA/wAAAP8AAAD/AAAA/wAAAP8AAAD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2AAAA/wAAAL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gAAAP8AAAC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YAAAD/AAAAt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AAAAywAAAP8AAAD/AAAAywAAACAAAAAA&#10;AAAAAAAAAAAAAAAAAAAAAAAAAAAAAAAAAAAAAAAAAAAAAAAAAAAAxgAAAP8AAAAk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4gAAAP8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gAAAOw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wAAAN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2AAAA/wAAALQ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XAAAAFwAAAAAAAAAAAAAAAAAAAAAAAAAAAAAAAAAAAAAAAAAAAAAAAAAA&#10;AAAAAAAAAAAAAAAAAMYAAAD/AAAAJ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OIAAAD/AAAA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4AAADs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gAAAP8AAADQ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NgAAAP8AAAC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GAAAA/wAAAC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iAAAA/wAAAA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AAAA7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BoAAAD/AAAA&#10;0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YAAAD/&#10;AAAAt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AAAJcAAAAV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gAAAJcAAAA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lgAAAI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AAAAlwAAAHs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gAAAAlwAAAGo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QAAAP8AAACRAAAAAAAAAAAAAADyAAAA/wAAAGMAAAAAAAAAAAAAAAAAAAAA&#10;AAAAGgAAAP8AAAD/AAAAPAAAAAAAAABHAAAA/wAAAP8AAAAOAAAAAAAAACo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H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BAAAAD0AAAA/wAAAN4AAADzAAAA/wAAAJsAAAAAAAAAAAAA&#10;AP8AAAD/AAAAPgAAAAAAAABbAAAA/wAAAP0AAADUAAAA/gAAAP8AAABFAAAAAAAAAAAAAAAAAAAA&#10;AAAAAAAAAAAAAAAAAAAAADAAAAD/AAAAz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MAAAD/AAAAe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cAAAD/AAAAJ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KwAAAP8AAADS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fgAAAP8A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0AAABcAAAAhwAAAGoAAAAS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sAAABSAAAAhwAAAGcAAAA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AAAAewAAAJAA&#10;AAAS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IAAABWAAAAhgAAAGkAAAA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AAAAJAAAAB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AAAAOUAAAD/AAAA/wAAALgAAAATAAAAAAAAAAAAAAD+AAAA/wAAADwAAAAAAAAAAQAAAIAAAAD4&#10;AAAA/wAAAPkAAAB7AAAAAAAAAAAAAAAAAAAAAAAAAAAAAAAAAAAAAAAAAAAAAAAwAAAA/wAAAM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DAAAA/wAAAHk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XAAAA/wAAAC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sAAAD/AAAA0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4AAAD/AAAAf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UAAADVAAAA/wAAAP8AAAD/AAAA5wAAABc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QAAAD4AAAA/wAAAP8AAAD/AAAA5wAAAB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dAAAAP8AAAD/AAAAI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AAAA/wAAAP8AAAD/AAAA4gAAABw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KgAAAPQAAAD/AAAAe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IAAAABEAAAAAAAAAAAAAAAAA&#10;AAAAAAAAAAAAAAAAAAAAAAAAAAAAAAAAAAAAAAAABgAAACIAAAAGAAAAAAAAAAAAAAAAAAAAAAAA&#10;AAAAAAAAAAAAAAAAAAAAAAAAAAAAAgAAAAwAAAA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gAAAAwAAAAF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CgAAAAwA&#10;A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CAAAADAAAAA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AADAAAAAY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5AAAA/wAAANUAAABeAAAA1AAA&#10;AP8AAAB9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jAAAA/wAAALIAAABiAAAA&#10;3QAAAP8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SAAAAkQAAAPwAAAD/&#10;AAAA/wAAACM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9AAAA/wAAAPcAAABkAAAAzwAAAP8A&#10;AACM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CAAAAYQAAAOcAAAD/AAAA/wAA&#10;AH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wAAAIMAAABBAAAAAAAAAJYAAAD/AAAAq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UAAAAuwAAANUAAAAhAAAAAAAAAIQAAAD/AAAAv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QAAAP8AAADhAAAA/wAAAP8AAAAj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kwAAAP8AAACkAAAAAAAAAFUAAAD/AAAA4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QwAAAP8AAAD3AAAA6wAAAP8AAAB4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DQAAAJsA&#10;AAD1AAAA+AAAAE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DGAAAA/wAAAJ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4AAAB7AAAA&#10;DQAAAP8AAAD/AAAAI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8AAAD/AAAAgAAAAAAAAAAv&#10;AAAA/wAAAPwAA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EAAACsAAAAIAAAALAA&#10;AAD/AAAAe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cAAAD/AAAA/wAAALwAAAAR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RAAAA/wAAAPgAAAAj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AAAAAAYAAAD/AAAA/wAAAC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IAAAA/wAAAHYAAAAAAAAAJgAAAP8AAAD/AAAAF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wAAAA/wAAAH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wAAADqAAAA6gAAAOoAAABxAAAAAAAAAAAAAAAV&#10;AAAARAAAAKwAAAD/AAAAy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NoAAADqAAAA6gAAAOoAAAAjAAAAAAAAAAEA&#10;AACWAAAA/wAAAP0AAAB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NoAAADqAAAA6gAAAOoAAAAjAAAAAAAA&#10;AAAAAAAGAAAA/wAAAP8AAAA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wAAAP8AAAB4AAAA&#10;AAAAACkAAAD/AAAA/wAAAA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AAAAP8AAAB4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QAAAAc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BAAAABwAAAA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ZAAAA/wAAAP8AAAD/AAAAfAAAAAAAAAAUAAAACQAAAAAAAAAiAAAA/wAAAP8AAAA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vAAAA/wAAAP8AAAD/AAAAJgAAAAAAAACXAAAA/wAAAP0AAABh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vAAAA/wAAAP8AAAD/AAAAJgAAAAAAAAAAAAAABgAAAP8AAAD/AAAAI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gAAAD/AAAAiAAAAAAAAAA5AAAA/wAAAP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AAAAD/AAAAe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QAAAPwAAAD/&#10;AAAAB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gAAACXAAAA6gAAAPQA&#10;AAC7AAAAI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gAAAP8AAAC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BgAAAG0AAAC8AAAA+gAAAOUAAACMAAAAC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AAAAK4AAADtAAAA9AAAALoAAAAm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AAAAD0AAAA9AAAAPQAAABsAAACxAAAA&#10;/wAAAIQAAAAAAAAATAAAAP8AAAD/AAAAG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wAAAD0AAAA9AAAAPQAAAAcAAABu&#10;AAAA/wAAAP8AAABeAAAAAgAAAAIAA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wAAAD0AAAA9AAAAPQAAAAcA&#10;AAAAAAAAAAAAAAYAAAD/AAAA/wAAACM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BAAAA/wAA&#10;AMcAAAAAAAAAdgAAAP8AAAD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wAAAA/wAAAH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IAAAAOUAAAD/AAAA/wAAAAc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UAAAA/wAAAP8AAAD6AAAA/wAAANsAA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XAAAAP8AAAD/AAAAs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MAAAD/AAAA/wAAAPkA&#10;AAD/AAAA/wAAAJ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A&#10;ANcAAAD/AAAA/AAAAPsAAAD/AAAA0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AAAAP8AAAD9AAAAyAAAAPkAAAD/AAAAt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DAAAA6gAAAP8AAAD/AAAA/wAAAP8AAAD/AAAAx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GAAAA/wAAAP8AAAA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QAAAPsAAAD/AAAAyQAAAPUAAAD/AAAAY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sAAAAP8AAAB4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fQAAAPcAAAD/AAAA&#10;/wAAAP8AAAAH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RAAAA9QAAAP8AAABd&#10;AAAAHgAAAPgAAAD/AAAAU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UAAAAtQAAAP8AAAD/AAAA/wAAAL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YAAADyAAAA/wAAAIcAAAAEAAAAiAAAAP8AAAD0AA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0AAAD/AAAA+AAAACIAAAAmAAAA/gAAAP8AAAA7&#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BAAAA+AAAAP8AAAD+AAAAqwAAAB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wAAAP8AAAD/AAAA/wAAAP8AAAD/AAAA/wAAAM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QAAAP8AAAD/AAAAI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TAAAA7gAAAP8AAAD8AAAAlQA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AAAAD/AAAAe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OQAAADyAAAApgAAAP8AAAD/AAAAB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QAAAP8AAAD9AAAACAAAAAAAAAC7AAAA/wAAAIo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QAAAP8AAADVAAAAwAAAAP8AAACy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AAAAaQAAAIIAAAAc&#10;AAAAAAAAAFYAAAD/AAAA+QAAAA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gAAADQAAAAAAAAAMQAAAP8AAAD/AAAAM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YAAAAlAAAAC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iAAAAC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DAAAAGQAA&#10;ADcAAAD/AAAA/wAAAAc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FoAAAD/AAAA&#10;7QAAAAAAAAAAAAAAowAAAP8AAACk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gAAABwAAAABAAAAIwAAAD/AAAAs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MAAAC+AAAA/wAAAM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wAAAPsAAAD/AAAA&#10;k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BAAAACEAAAAhAAAAIQAAACEAAAAAAAAAAAAAAAAAAAA3AAAA/wAAAP8AAAA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vAAAA/wAAAOYAAAAAAAAAAAAAAJwAAAD/AAAAu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MAAAA/wAA&#10;AL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MAAACjAAAA/wAAAP4AAAA6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sAAAD/AAAA/wAAAI8AAAAN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D0AAAD/AAAA/wAAAP8AAAD/AAAAAQAAAAAA&#10;AAAAAAAANwAAAP8AAAD/AAAAB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YAAA&#10;AP8AAADrAAAAAAAAAAAAAACiAAAA/wAAAK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AAAAP8AAAC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MAAACoAAAA/wAAAP8AAAB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OAAAAKAAA&#10;AN8AAAD/AAAAe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9AAAA/wAAAP8AAAD/AAAA/wAAAAEAAAAAAAAAAAAAADcAAAD/AAAA/wAAAA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gAAAD/AAAA+gAAAAMAAAAAAAAAtgAAAP8AAACO&#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wA&#10;AAD/AAAAs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CmAAAA/wAAAP4AAAB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QAAACoAAAAxAAAAAAAAAAAAAACUAAAA/wAAAM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BwAAAB4AAAAeAAAAHgAAABwAAAAA&#10;AAAAAAAAAAAAAAA3AAAA/wAAAP8AAA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AAA/QAAAP8AAABIAAAADgAAAO4AAAD/AAAAX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MAAAA/wAAAL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1AAAA/wAAAP8AAACBAAAAGQAAABkAAAAZ&#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cAAAD/AAAA8gAAABIA&#10;AAAGAAAAzwAAAP8AAAC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wAAAP8AAAD/AAAAB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AAAAD/AAAA8QAAAOAAAAD/AAAA&#10;6AAAAAc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AAAAP8AAACy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AAAA6QAAAP8AAAD/AAAA/wAAAP8AAAD/AAAA/wAAAA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AAAA7QAAAP8AAADxAAAA6AAAAP8AAAD/AAAAS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UAAAD/AAAA/wAAAAc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VAAAAuwAAAP8AAAD/AAAA4wAAAD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wAAAD/AAAAs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QQAAAP8AAAD/AAAA/wAAAP8AAAD/AAAA&#10;/wAAAP8AAAAN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oAAADX&#10;AAAA/wAAAP8AAADrAAAAX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RAAAAH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BkAAAAdAA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0AAAB8AAAAfAAAAHwAAAAOAAAAAAAAAAAAAAAAAAAAXgAAAHwAAAB8AAAAfAAAAB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&#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pAAAA/wAAAP8AAACvAAAAngAAAOoAAAD/AAAAywAAAAAAAABJAAAA/wAAAP8AAACxAAAA&#10;i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IAAACxAAAA5QAAAP8AAACbAAAAAAAAAAAAAABiAAAA/wAAAIEAAAAAAAAAOwAAAOwAAADk&#10;AAAAAAAAAAAAAAAAAAAAAAAAAAAAAAAAAAAAAAAAAAAAAAAAAAAAAAAAAAAAAAAAAAAAAAAAAAAA&#10;AAAAAAAAAAAAAAAAAAAAAAAAAAAAAAAAAAAAAAAAAAAAAAAAAACBAAAA/wAAAF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IAAAAM4AAAD/AAAA/wAAAP8AAAD/&#10;AAAA4QAAADQAAAAAAAAASQAAAP8AAAD/AAAA/wAAAM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2AAAA/wAAAP8AAAD/AAAAmwAAAAAA&#10;AAAAAAAABQAAAOAAAADnAAAABQAAAGAAAAD9AAAA5wAAABEAAAAAAAAAAAAAAAAAAAAAAAAAAAAA&#10;AAAAAAAAAAAAAAAAAAAAAAAAAAAAAAAAAAAAAAAAAAAAAAAAAAAAAAAAAAAAAAAAAAAAAAAAAAAA&#10;AAAAAAAAAAAGAAAA6AAAANwAAAA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LQAAAE0AAABOAAAALwAAAAUAAAAAAAAAAAAAAAwAAAA0AAAANAAA&#10;ADQAAAAm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AAAADQAAAA0AAAANAAAAB8AAAAAAAAAAAAAAAAAAAAyAAAAWAAAAA4AAAAfAAAA&#10;5AAAAMUAAAAAAAAAAAAAAAAAAAAAAAAAAAAAAAAAAAAAAAAAAAAAAAAAAAAAAAAAAAAAAAAAAAAA&#10;AAAAAAAAAAAAAAAAAAAAAAAAAAAAAAAAAAAAAAAAAAAAAAAAAAAAEAAAAFgAAAA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">
                <v:group id="Group 6" o:spid="_x0000_s1027" style="position:absolute;width:58356;height:43243" coordsize="58356,43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1" o:spid="_x0000_s1028" type="#_x0000_t75" alt="A picture containing shape&#10;&#10;Description automatically generated" style="position:absolute;top:21621;width:29718;height:21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">
                    <v:imagedata r:id="rId14" o:title="A picture containing shape&#10;&#10;Description automatically generated" croptop=".5" cropright="32162f"/>
                  </v:shape>
                  <v:shape id="Picture 13" o:spid="_x0000_s1029" type="#_x0000_t75" alt="A picture containing shape&#10;&#10;Description automatically generated" style="position:absolute;left:29051;width:29305;height:43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">
                    <v:imagedata r:id="rId14" o:title="A picture containing shape&#10;&#10;Description automatically generated" cropleft="32626f"/>
                  </v:shape>
                </v:group>
                <v:shape id="Picture 1" o:spid="_x0000_s1030" type="#_x0000_t75" alt="A picture containing shape&#10;&#10;Description automatically generated" style="position:absolute;top:190;width:3524;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">
                  <v:imagedata r:id="rId14" o:title="A picture containing shape&#10;&#10;Description automatically generated" cropbottom="59617f" cropright="61578f"/>
                </v:shape>
                <w10:wrap type="square"/>
              </v:group>
            </w:pict>
          </mc:Fallback>
        </mc:AlternateContent>
      </w:r>
      <w:r w:rsidR="002F4DEE" w:rsidRPr="006B27BB">
        <w:rPr>
          <w:noProof/>
        </w:rPr>
        <mc:AlternateContent>
          <mc:Choice Requires="wps">
            <w:drawing>
              <wp:anchor distT="0" distB="0" distL="114300" distR="114300" simplePos="0" relativeHeight="251629056" behindDoc="0" locked="0" layoutInCell="1" allowOverlap="1" wp14:anchorId="34731EC7" wp14:editId="4ED82389">
                <wp:simplePos x="0" y="0"/>
                <wp:positionH relativeFrom="column">
                  <wp:posOffset>-57150</wp:posOffset>
                </wp:positionH>
                <wp:positionV relativeFrom="paragraph">
                  <wp:posOffset>8206740</wp:posOffset>
                </wp:positionV>
                <wp:extent cx="6229985" cy="103505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6229985" cy="1035050"/>
                        </a:xfrm>
                        <a:prstGeom prst="rect">
                          <a:avLst/>
                        </a:prstGeom>
                        <a:noFill/>
                        <a:ln w="6350">
                          <a:noFill/>
                        </a:ln>
                      </wps:spPr>
                      <wps:txbx>
                        <w:txbxContent>
                          <w:p w14:paraId="22394337" w14:textId="77777777" w:rsidR="007C22A0" w:rsidRDefault="007C22A0" w:rsidP="00ED472B">
                            <w:pPr>
                              <w:rPr>
                                <w:b/>
                                <w:bCs/>
                              </w:rPr>
                            </w:pPr>
                            <w:r w:rsidRPr="00B26F7A">
                              <w:rPr>
                                <w:b/>
                                <w:bCs/>
                              </w:rPr>
                              <w:t>Fi</w:t>
                            </w:r>
                            <w:r>
                              <w:rPr>
                                <w:b/>
                                <w:bCs/>
                              </w:rPr>
                              <w:t>gure</w:t>
                            </w:r>
                            <w:r w:rsidRPr="00B26F7A">
                              <w:rPr>
                                <w:b/>
                                <w:bCs/>
                              </w:rPr>
                              <w:t xml:space="preserve"> 1.</w:t>
                            </w:r>
                            <w:r>
                              <w:rPr>
                                <w:b/>
                                <w:bCs/>
                              </w:rPr>
                              <w:t xml:space="preserve"> Dose response curves of ARV drug effects on CEM, THP-1, KU812.</w:t>
                            </w:r>
                          </w:p>
                          <w:p w14:paraId="09D46B3A" w14:textId="77777777" w:rsidR="007C22A0" w:rsidRPr="00C06867" w:rsidRDefault="007C22A0" w:rsidP="00ED472B">
                            <w:pPr>
                              <w:rPr>
                                <w:rFonts w:eastAsiaTheme="minorHAnsi" w:cs="Arial"/>
                                <w:spacing w:val="-4"/>
                                <w:kern w:val="1"/>
                                <w:lang w:eastAsia="en-US"/>
                              </w:rPr>
                            </w:pPr>
                            <w:r w:rsidRPr="00B26F7A">
                              <w:t>Cell-based and cell-free MTT assay concentration-response curves (absorbance at 570 nm) generated by CEM cell line treated with (</w:t>
                            </w:r>
                            <w:r w:rsidRPr="00B26F7A">
                              <w:rPr>
                                <w:b/>
                                <w:bCs/>
                              </w:rPr>
                              <w:t>A</w:t>
                            </w:r>
                            <w:r w:rsidRPr="00B26F7A">
                              <w:t>) efavirenz (EFV), (</w:t>
                            </w:r>
                            <w:r w:rsidRPr="00B26F7A">
                              <w:rPr>
                                <w:b/>
                                <w:bCs/>
                              </w:rPr>
                              <w:t>B</w:t>
                            </w:r>
                            <w:r w:rsidRPr="00B26F7A">
                              <w:t>) lopinavir (LPV), (</w:t>
                            </w:r>
                            <w:r w:rsidRPr="00B26F7A">
                              <w:rPr>
                                <w:b/>
                                <w:bCs/>
                              </w:rPr>
                              <w:t>C</w:t>
                            </w:r>
                            <w:r w:rsidRPr="00B26F7A">
                              <w:t>) emtricitabine (FTC), (</w:t>
                            </w:r>
                            <w:r w:rsidRPr="00B26F7A">
                              <w:rPr>
                                <w:b/>
                                <w:bCs/>
                              </w:rPr>
                              <w:t>D</w:t>
                            </w:r>
                            <w:r w:rsidRPr="00B26F7A">
                              <w:t>) lamivudine (3TC), THP1 cell line treated with (</w:t>
                            </w:r>
                            <w:bookmarkStart w:id="7" w:name="_Hlk29312329"/>
                            <w:r w:rsidRPr="00B26F7A">
                              <w:rPr>
                                <w:b/>
                                <w:bCs/>
                              </w:rPr>
                              <w:t>E</w:t>
                            </w:r>
                            <w:r w:rsidRPr="00B26F7A">
                              <w:t>) EFV, (</w:t>
                            </w:r>
                            <w:r w:rsidRPr="00B26F7A">
                              <w:rPr>
                                <w:b/>
                                <w:bCs/>
                              </w:rPr>
                              <w:t>F</w:t>
                            </w:r>
                            <w:r w:rsidRPr="00B26F7A">
                              <w:t>) LPV, (</w:t>
                            </w:r>
                            <w:r w:rsidRPr="00B26F7A">
                              <w:rPr>
                                <w:b/>
                                <w:bCs/>
                              </w:rPr>
                              <w:t>G</w:t>
                            </w:r>
                            <w:r w:rsidRPr="00B26F7A">
                              <w:t>) FTC, (</w:t>
                            </w:r>
                            <w:r w:rsidRPr="00B26F7A">
                              <w:rPr>
                                <w:b/>
                                <w:bCs/>
                              </w:rPr>
                              <w:t>H</w:t>
                            </w:r>
                            <w:r w:rsidRPr="00B26F7A">
                              <w:t>) 3TC</w:t>
                            </w:r>
                            <w:bookmarkEnd w:id="7"/>
                            <w:r w:rsidRPr="00B26F7A">
                              <w:t>, and KU812 cell line treated with (</w:t>
                            </w:r>
                            <w:r w:rsidRPr="00B26F7A">
                              <w:rPr>
                                <w:b/>
                                <w:bCs/>
                              </w:rPr>
                              <w:t>I</w:t>
                            </w:r>
                            <w:r w:rsidRPr="00B26F7A">
                              <w:t>) EFV, (</w:t>
                            </w:r>
                            <w:r w:rsidRPr="00B26F7A">
                              <w:rPr>
                                <w:b/>
                                <w:bCs/>
                              </w:rPr>
                              <w:t>J</w:t>
                            </w:r>
                            <w:r w:rsidRPr="00B26F7A">
                              <w:t>) LPV, (</w:t>
                            </w:r>
                            <w:r w:rsidRPr="00B26F7A">
                              <w:rPr>
                                <w:b/>
                                <w:bCs/>
                              </w:rPr>
                              <w:t>K</w:t>
                            </w:r>
                            <w:r w:rsidRPr="00B26F7A">
                              <w:t>) FTC, (</w:t>
                            </w:r>
                            <w:r w:rsidRPr="00B26F7A">
                              <w:rPr>
                                <w:b/>
                                <w:bCs/>
                              </w:rPr>
                              <w:t>L</w:t>
                            </w:r>
                            <w:r w:rsidRPr="00B26F7A">
                              <w:t>) 3TC</w:t>
                            </w:r>
                            <w:r w:rsidRPr="00B26F7A">
                              <w:rPr>
                                <w:rFonts w:eastAsiaTheme="minorHAnsi" w:cs="Arial"/>
                                <w:spacing w:val="-4"/>
                                <w:kern w:val="1"/>
                                <w:lang w:eastAsia="en-US"/>
                              </w:rPr>
                              <w:t>. Data displayed as average of n=3 ± standard deviation.</w:t>
                            </w:r>
                            <w:r>
                              <w:rPr>
                                <w:rFonts w:eastAsiaTheme="minorHAnsi" w:cs="Arial"/>
                                <w:spacing w:val="-4"/>
                                <w:kern w:val="1"/>
                                <w:lang w:eastAsia="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4731EC7" id="_x0000_t202" coordsize="21600,21600" o:spt="202" path="m,l,21600r21600,l21600,xe">
                <v:stroke joinstyle="miter"/>
                <v:path gradientshapeok="t" o:connecttype="rect"/>
              </v:shapetype>
              <v:shape id="Text Box 27" o:spid="_x0000_s1026" type="#_x0000_t202" style="position:absolute;left:0;text-align:left;margin-left:-4.5pt;margin-top:646.2pt;width:490.55pt;height:81.5pt;z-index:251629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" filled="f" stroked="f" strokeweight=".5pt">
                <v:textbox>
                  <w:txbxContent>
                    <w:p w14:paraId="22394337" w14:textId="77777777" w:rsidR="007C22A0" w:rsidRDefault="007C22A0" w:rsidP="00ED472B">
                      <w:pPr>
                        <w:rPr>
                          <w:b/>
                          <w:bCs/>
                        </w:rPr>
                      </w:pPr>
                      <w:r w:rsidRPr="00B26F7A">
                        <w:rPr>
                          <w:b/>
                          <w:bCs/>
                        </w:rPr>
                        <w:t>Fi</w:t>
                      </w:r>
                      <w:r>
                        <w:rPr>
                          <w:b/>
                          <w:bCs/>
                        </w:rPr>
                        <w:t>gure</w:t>
                      </w:r>
                      <w:r w:rsidRPr="00B26F7A">
                        <w:rPr>
                          <w:b/>
                          <w:bCs/>
                        </w:rPr>
                        <w:t xml:space="preserve"> 1.</w:t>
                      </w:r>
                      <w:r>
                        <w:rPr>
                          <w:b/>
                          <w:bCs/>
                        </w:rPr>
                        <w:t xml:space="preserve"> Dose response curves of ARV drug effects on CEM, THP-1, KU812.</w:t>
                      </w:r>
                    </w:p>
                    <w:p w14:paraId="09D46B3A" w14:textId="77777777" w:rsidR="007C22A0" w:rsidRPr="00C06867" w:rsidRDefault="007C22A0" w:rsidP="00ED472B">
                      <w:pPr>
                        <w:rPr>
                          <w:rFonts w:eastAsiaTheme="minorHAnsi" w:cs="Arial"/>
                          <w:spacing w:val="-4"/>
                          <w:kern w:val="1"/>
                          <w:lang w:eastAsia="en-US"/>
                        </w:rPr>
                      </w:pPr>
                      <w:r w:rsidRPr="00B26F7A">
                        <w:t>Cell-based and cell-free MTT assay concentration-response curves (absorbance at 570 nm) generated by CEM cell line treated with (</w:t>
                      </w:r>
                      <w:r w:rsidRPr="00B26F7A">
                        <w:rPr>
                          <w:b/>
                          <w:bCs/>
                        </w:rPr>
                        <w:t>A</w:t>
                      </w:r>
                      <w:r w:rsidRPr="00B26F7A">
                        <w:t>) efavirenz (EFV), (</w:t>
                      </w:r>
                      <w:r w:rsidRPr="00B26F7A">
                        <w:rPr>
                          <w:b/>
                          <w:bCs/>
                        </w:rPr>
                        <w:t>B</w:t>
                      </w:r>
                      <w:r w:rsidRPr="00B26F7A">
                        <w:t>) lopinavir (LPV), (</w:t>
                      </w:r>
                      <w:r w:rsidRPr="00B26F7A">
                        <w:rPr>
                          <w:b/>
                          <w:bCs/>
                        </w:rPr>
                        <w:t>C</w:t>
                      </w:r>
                      <w:r w:rsidRPr="00B26F7A">
                        <w:t>) emtricitabine (FTC), (</w:t>
                      </w:r>
                      <w:r w:rsidRPr="00B26F7A">
                        <w:rPr>
                          <w:b/>
                          <w:bCs/>
                        </w:rPr>
                        <w:t>D</w:t>
                      </w:r>
                      <w:r w:rsidRPr="00B26F7A">
                        <w:t>) lamivudine (3TC), THP1 cell line treated with (</w:t>
                      </w:r>
                      <w:bookmarkStart w:id="8" w:name="_Hlk29312329"/>
                      <w:r w:rsidRPr="00B26F7A">
                        <w:rPr>
                          <w:b/>
                          <w:bCs/>
                        </w:rPr>
                        <w:t>E</w:t>
                      </w:r>
                      <w:r w:rsidRPr="00B26F7A">
                        <w:t>) EFV, (</w:t>
                      </w:r>
                      <w:r w:rsidRPr="00B26F7A">
                        <w:rPr>
                          <w:b/>
                          <w:bCs/>
                        </w:rPr>
                        <w:t>F</w:t>
                      </w:r>
                      <w:r w:rsidRPr="00B26F7A">
                        <w:t>) LPV, (</w:t>
                      </w:r>
                      <w:r w:rsidRPr="00B26F7A">
                        <w:rPr>
                          <w:b/>
                          <w:bCs/>
                        </w:rPr>
                        <w:t>G</w:t>
                      </w:r>
                      <w:r w:rsidRPr="00B26F7A">
                        <w:t>) FTC, (</w:t>
                      </w:r>
                      <w:r w:rsidRPr="00B26F7A">
                        <w:rPr>
                          <w:b/>
                          <w:bCs/>
                        </w:rPr>
                        <w:t>H</w:t>
                      </w:r>
                      <w:r w:rsidRPr="00B26F7A">
                        <w:t>) 3TC</w:t>
                      </w:r>
                      <w:bookmarkEnd w:id="8"/>
                      <w:r w:rsidRPr="00B26F7A">
                        <w:t>, and KU812 cell line treated with (</w:t>
                      </w:r>
                      <w:r w:rsidRPr="00B26F7A">
                        <w:rPr>
                          <w:b/>
                          <w:bCs/>
                        </w:rPr>
                        <w:t>I</w:t>
                      </w:r>
                      <w:r w:rsidRPr="00B26F7A">
                        <w:t>) EFV, (</w:t>
                      </w:r>
                      <w:r w:rsidRPr="00B26F7A">
                        <w:rPr>
                          <w:b/>
                          <w:bCs/>
                        </w:rPr>
                        <w:t>J</w:t>
                      </w:r>
                      <w:r w:rsidRPr="00B26F7A">
                        <w:t>) LPV, (</w:t>
                      </w:r>
                      <w:r w:rsidRPr="00B26F7A">
                        <w:rPr>
                          <w:b/>
                          <w:bCs/>
                        </w:rPr>
                        <w:t>K</w:t>
                      </w:r>
                      <w:r w:rsidRPr="00B26F7A">
                        <w:t>) FTC, (</w:t>
                      </w:r>
                      <w:r w:rsidRPr="00B26F7A">
                        <w:rPr>
                          <w:b/>
                          <w:bCs/>
                        </w:rPr>
                        <w:t>L</w:t>
                      </w:r>
                      <w:r w:rsidRPr="00B26F7A">
                        <w:t>) 3TC</w:t>
                      </w:r>
                      <w:r w:rsidRPr="00B26F7A">
                        <w:rPr>
                          <w:rFonts w:eastAsiaTheme="minorHAnsi" w:cs="Arial"/>
                          <w:spacing w:val="-4"/>
                          <w:kern w:val="1"/>
                          <w:lang w:eastAsia="en-US"/>
                        </w:rPr>
                        <w:t>. Data displayed as average of n=3 ± standard deviation.</w:t>
                      </w:r>
                      <w:r>
                        <w:rPr>
                          <w:rFonts w:eastAsiaTheme="minorHAnsi" w:cs="Arial"/>
                          <w:spacing w:val="-4"/>
                          <w:kern w:val="1"/>
                          <w:lang w:eastAsia="en-US"/>
                        </w:rPr>
                        <w:t xml:space="preserve"> </w:t>
                      </w:r>
                    </w:p>
                  </w:txbxContent>
                </v:textbox>
              </v:shape>
            </w:pict>
          </mc:Fallback>
        </mc:AlternateContent>
      </w:r>
    </w:p>
    <w:p w14:paraId="034BAD04" w14:textId="2968E706" w:rsidR="00C1560E" w:rsidRDefault="00C1560E" w:rsidP="000175B6">
      <w:pPr>
        <w:spacing w:line="480" w:lineRule="auto"/>
        <w:rPr>
          <w:b/>
          <w:noProof/>
        </w:rPr>
      </w:pPr>
      <w:r w:rsidRPr="00663713">
        <w:rPr>
          <w:b/>
          <w:noProof/>
        </w:rPr>
        <w:t>Figure 1. Determination of CC</w:t>
      </w:r>
      <w:r w:rsidRPr="009C240E">
        <w:rPr>
          <w:b/>
          <w:noProof/>
          <w:vertAlign w:val="subscript"/>
        </w:rPr>
        <w:t>20</w:t>
      </w:r>
      <w:r w:rsidRPr="00663713">
        <w:rPr>
          <w:b/>
          <w:noProof/>
        </w:rPr>
        <w:t xml:space="preserve"> values, for EFV, LPV and BAY-876,in cell lines used within the study</w:t>
      </w:r>
      <w:r>
        <w:rPr>
          <w:b/>
          <w:noProof/>
        </w:rPr>
        <w:t xml:space="preserve">. </w:t>
      </w:r>
    </w:p>
    <w:p w14:paraId="10A62CD2" w14:textId="118D4B83" w:rsidR="00300762" w:rsidRPr="009C5D16" w:rsidRDefault="00C1560E" w:rsidP="000175B6">
      <w:pPr>
        <w:spacing w:line="480" w:lineRule="auto"/>
        <w:rPr>
          <w:spacing w:val="-4"/>
          <w:kern w:val="1"/>
        </w:rPr>
      </w:pPr>
      <w:r w:rsidRPr="00A131C6">
        <w:rPr>
          <w:noProof/>
        </w:rPr>
        <w:t>Table (</w:t>
      </w:r>
      <w:r w:rsidRPr="00613248">
        <w:rPr>
          <w:b/>
          <w:noProof/>
        </w:rPr>
        <w:t>A</w:t>
      </w:r>
      <w:r w:rsidRPr="00A131C6">
        <w:rPr>
          <w:noProof/>
        </w:rPr>
        <w:t>) of</w:t>
      </w:r>
      <w:r w:rsidRPr="005126B2">
        <w:t xml:space="preserve"> CC</w:t>
      </w:r>
      <w:r w:rsidRPr="005126B2">
        <w:rPr>
          <w:vertAlign w:val="subscript"/>
        </w:rPr>
        <w:t>20</w:t>
      </w:r>
      <w:r w:rsidRPr="005126B2">
        <w:t xml:space="preserve"> concentrations generated from CC</w:t>
      </w:r>
      <w:r w:rsidRPr="00134308">
        <w:rPr>
          <w:vertAlign w:val="subscript"/>
        </w:rPr>
        <w:t>50</w:t>
      </w:r>
      <w:r w:rsidRPr="005126B2">
        <w:t xml:space="preserve"> values produced from the MTT assay concentration-response curves. The CC</w:t>
      </w:r>
      <w:r w:rsidRPr="005126B2">
        <w:rPr>
          <w:vertAlign w:val="subscript"/>
        </w:rPr>
        <w:t>20</w:t>
      </w:r>
      <w:r w:rsidRPr="005126B2">
        <w:t xml:space="preserve"> concentrations were calculated using</w:t>
      </w:r>
      <w:r w:rsidRPr="006B27BB">
        <w:t xml:space="preserve"> Prism EC</w:t>
      </w:r>
      <w:r w:rsidRPr="006B27BB">
        <w:rPr>
          <w:vertAlign w:val="subscript"/>
        </w:rPr>
        <w:t>Anything</w:t>
      </w:r>
      <w:r w:rsidRPr="006B27BB">
        <w:t xml:space="preserve"> </w:t>
      </w:r>
      <w:r w:rsidRPr="006B27BB">
        <w:lastRenderedPageBreak/>
        <w:t>calculator, based on CC</w:t>
      </w:r>
      <w:r w:rsidRPr="006B27BB">
        <w:rPr>
          <w:vertAlign w:val="subscript"/>
        </w:rPr>
        <w:t>50</w:t>
      </w:r>
      <w:r w:rsidRPr="006B27BB">
        <w:t xml:space="preserve"> values</w:t>
      </w:r>
      <w:r w:rsidR="009C240E">
        <w:t xml:space="preserve"> and slope factor</w:t>
      </w:r>
      <w:r w:rsidRPr="006B27BB">
        <w:t>. These concentrations informed the exposures in subsequent experimentation.</w:t>
      </w:r>
      <w:r w:rsidRPr="006B27BB">
        <w:rPr>
          <w:color w:val="FF0000"/>
        </w:rPr>
        <w:t xml:space="preserve"> </w:t>
      </w:r>
      <w:r w:rsidRPr="00662336">
        <w:rPr>
          <w:noProof/>
        </w:rPr>
        <w:t xml:space="preserve">Cell-based and cell-free MTT assay concentration-response curves </w:t>
      </w:r>
      <w:r w:rsidRPr="001A37EE">
        <w:t xml:space="preserve">(absorbance at 570 nm) generated by CEM cell line treated with </w:t>
      </w:r>
      <w:r w:rsidRPr="00A131C6">
        <w:rPr>
          <w:noProof/>
        </w:rPr>
        <w:t>(</w:t>
      </w:r>
      <w:r w:rsidRPr="00613248">
        <w:rPr>
          <w:b/>
          <w:noProof/>
        </w:rPr>
        <w:t>B</w:t>
      </w:r>
      <w:r w:rsidRPr="00B60A9C">
        <w:rPr>
          <w:noProof/>
        </w:rPr>
        <w:t xml:space="preserve">) </w:t>
      </w:r>
      <w:r w:rsidR="00760D0F">
        <w:rPr>
          <w:noProof/>
        </w:rPr>
        <w:t>e</w:t>
      </w:r>
      <w:r w:rsidRPr="00662336">
        <w:rPr>
          <w:noProof/>
        </w:rPr>
        <w:t>favirenz, (</w:t>
      </w:r>
      <w:r w:rsidRPr="00613248">
        <w:rPr>
          <w:b/>
          <w:noProof/>
        </w:rPr>
        <w:t>C</w:t>
      </w:r>
      <w:r w:rsidRPr="00662336">
        <w:rPr>
          <w:noProof/>
        </w:rPr>
        <w:t xml:space="preserve">) </w:t>
      </w:r>
      <w:r w:rsidR="00760D0F">
        <w:rPr>
          <w:noProof/>
        </w:rPr>
        <w:t>l</w:t>
      </w:r>
      <w:r w:rsidRPr="00662336">
        <w:rPr>
          <w:noProof/>
        </w:rPr>
        <w:t>opinavir and (</w:t>
      </w:r>
      <w:r w:rsidRPr="00613248">
        <w:rPr>
          <w:b/>
          <w:noProof/>
        </w:rPr>
        <w:t>D</w:t>
      </w:r>
      <w:r w:rsidRPr="00662336">
        <w:rPr>
          <w:noProof/>
        </w:rPr>
        <w:t xml:space="preserve">) BAY-876 for 24 hours. </w:t>
      </w:r>
      <w:r w:rsidRPr="00662336">
        <w:rPr>
          <w:spacing w:val="-4"/>
          <w:kern w:val="1"/>
        </w:rPr>
        <w:t>Data displayed as average of n=3 ± standard deviation.</w:t>
      </w:r>
    </w:p>
    <w:p w14:paraId="67F5BB73" w14:textId="77777777" w:rsidR="00AE1F99" w:rsidRPr="003527B6" w:rsidRDefault="00AE1F99" w:rsidP="000175B6">
      <w:pPr>
        <w:spacing w:line="480" w:lineRule="auto"/>
        <w:rPr>
          <w:b/>
          <w:noProof/>
        </w:rPr>
      </w:pPr>
    </w:p>
    <w:p w14:paraId="1BEC3A55" w14:textId="592517A6" w:rsidR="00134308" w:rsidRPr="00134308" w:rsidRDefault="00C1560E" w:rsidP="000175B6">
      <w:pPr>
        <w:pStyle w:val="Heading2"/>
        <w:spacing w:line="480" w:lineRule="auto"/>
      </w:pPr>
      <w:r w:rsidRPr="006B27BB">
        <w:t>Glucose uptake is lower in cells exposed to efavirenz and lopinavir, compared to untreated control cells</w:t>
      </w:r>
    </w:p>
    <w:p w14:paraId="1DB16C2C" w14:textId="51127D45" w:rsidR="00C1560E" w:rsidRPr="001A37EE" w:rsidRDefault="00C1560E" w:rsidP="000175B6">
      <w:pPr>
        <w:spacing w:line="480" w:lineRule="auto"/>
      </w:pPr>
      <w:r w:rsidRPr="006B27BB">
        <w:t xml:space="preserve">As the ARVs are known to </w:t>
      </w:r>
      <w:r w:rsidR="00760D0F">
        <w:t>affect</w:t>
      </w:r>
      <w:r w:rsidRPr="006B27BB">
        <w:t xml:space="preserve"> </w:t>
      </w:r>
      <w:r w:rsidR="00760D0F">
        <w:t xml:space="preserve">the </w:t>
      </w:r>
      <w:r w:rsidRPr="006B27BB">
        <w:t xml:space="preserve">activation of immune cells, we </w:t>
      </w:r>
      <w:r w:rsidRPr="001A37EE">
        <w:t xml:space="preserve">speculated that these compounds may have an inhibitory effect on glucose uptake.  We addressed this question by </w:t>
      </w:r>
      <w:r w:rsidR="00760D0F">
        <w:t>u</w:t>
      </w:r>
      <w:r w:rsidR="00760D0F" w:rsidRPr="001A37EE">
        <w:t>sing</w:t>
      </w:r>
      <w:r w:rsidRPr="001A37EE">
        <w:t xml:space="preserve">, commercially available, assays employing 2-DG as a surrogate for endogenous glucose, </w:t>
      </w:r>
      <w:r w:rsidR="00760D0F">
        <w:t>thereby</w:t>
      </w:r>
      <w:r w:rsidR="00760D0F" w:rsidRPr="001A37EE">
        <w:t xml:space="preserve"> </w:t>
      </w:r>
      <w:r w:rsidRPr="001A37EE">
        <w:t>determined the impact of ARVs on 2-DG accumulation.</w:t>
      </w:r>
    </w:p>
    <w:p w14:paraId="3A8F9D0A" w14:textId="77777777" w:rsidR="00C1560E" w:rsidRPr="001A37EE" w:rsidRDefault="00C1560E" w:rsidP="000175B6">
      <w:pPr>
        <w:spacing w:line="480" w:lineRule="auto"/>
      </w:pPr>
    </w:p>
    <w:p w14:paraId="23AAAE0F" w14:textId="6612F535" w:rsidR="00CA0CEF" w:rsidRDefault="00C1560E" w:rsidP="000175B6">
      <w:pPr>
        <w:spacing w:line="480" w:lineRule="auto"/>
      </w:pPr>
      <w:r w:rsidRPr="004B206A">
        <w:t>CEM cells treated with EFV at 11.73</w:t>
      </w:r>
      <w:r w:rsidR="003527B6">
        <w:t xml:space="preserve"> </w:t>
      </w:r>
      <w:r w:rsidRPr="004B206A">
        <w:rPr>
          <w:rFonts w:eastAsia="Symbol"/>
        </w:rPr>
        <w:t>μ</w:t>
      </w:r>
      <w:r w:rsidRPr="004B206A">
        <w:t>g/mL, over a period of 24 hours, had significantly lower 2-DG accumulation than that of untreated cells (</w:t>
      </w:r>
      <w:r>
        <w:t>26</w:t>
      </w:r>
      <w:r w:rsidRPr="004B206A">
        <w:t>% l</w:t>
      </w:r>
      <w:r>
        <w:t>o</w:t>
      </w:r>
      <w:r w:rsidRPr="004B206A">
        <w:t>wer)</w:t>
      </w:r>
      <w:r w:rsidR="00300762">
        <w:t xml:space="preserve"> (</w:t>
      </w:r>
      <w:r w:rsidRPr="004B206A">
        <w:t>Figure 2</w:t>
      </w:r>
      <w:r w:rsidR="006764BD">
        <w:t>B</w:t>
      </w:r>
      <w:r w:rsidRPr="004B206A">
        <w:t xml:space="preserve">). </w:t>
      </w:r>
    </w:p>
    <w:p w14:paraId="4B7C2C7A" w14:textId="77777777" w:rsidR="00C1560E" w:rsidRDefault="00C1560E" w:rsidP="000175B6">
      <w:pPr>
        <w:spacing w:line="480" w:lineRule="auto"/>
      </w:pPr>
    </w:p>
    <w:p w14:paraId="65E42FBE" w14:textId="76779EC5" w:rsidR="00C1560E" w:rsidRDefault="00C1560E" w:rsidP="000175B6">
      <w:pPr>
        <w:spacing w:line="480" w:lineRule="auto"/>
      </w:pPr>
      <w:r w:rsidRPr="004B206A">
        <w:t xml:space="preserve">Within the THP-1 cell line, </w:t>
      </w:r>
      <w:r>
        <w:t xml:space="preserve">at 0 hours, </w:t>
      </w:r>
      <w:r w:rsidRPr="004B206A">
        <w:t>EFV resulted in lower glucose uptake at both 4</w:t>
      </w:r>
      <w:r w:rsidR="003527B6">
        <w:t xml:space="preserve"> </w:t>
      </w:r>
      <w:r w:rsidRPr="004B206A">
        <w:rPr>
          <w:rFonts w:eastAsia="Symbol"/>
        </w:rPr>
        <w:t>μ</w:t>
      </w:r>
      <w:r w:rsidRPr="004B206A">
        <w:t xml:space="preserve">g/mL </w:t>
      </w:r>
      <w:r>
        <w:t xml:space="preserve">(50% lower) </w:t>
      </w:r>
      <w:r w:rsidRPr="004B206A">
        <w:t>and 14.04</w:t>
      </w:r>
      <w:r w:rsidR="003527B6">
        <w:t xml:space="preserve"> </w:t>
      </w:r>
      <w:r w:rsidRPr="004B206A">
        <w:rPr>
          <w:rFonts w:eastAsia="Symbol"/>
        </w:rPr>
        <w:t>μ</w:t>
      </w:r>
      <w:r w:rsidRPr="004B206A">
        <w:t>g/mL</w:t>
      </w:r>
      <w:r>
        <w:t xml:space="preserve"> (90% lower)</w:t>
      </w:r>
      <w:r w:rsidRPr="004B206A">
        <w:t xml:space="preserve"> when compared with the untreated</w:t>
      </w:r>
      <w:r>
        <w:t xml:space="preserve">, </w:t>
      </w:r>
      <w:r w:rsidRPr="004B206A">
        <w:t>control</w:t>
      </w:r>
      <w:r>
        <w:t>,</w:t>
      </w:r>
      <w:r w:rsidRPr="004B206A">
        <w:t xml:space="preserve"> cells (Figure 2</w:t>
      </w:r>
      <w:r w:rsidR="006764BD">
        <w:t>C</w:t>
      </w:r>
      <w:r w:rsidRPr="004B206A">
        <w:t>)</w:t>
      </w:r>
      <w:r>
        <w:t>. LPV at 10</w:t>
      </w:r>
      <w:r w:rsidR="003527B6">
        <w:t xml:space="preserve"> </w:t>
      </w:r>
      <w:r>
        <w:rPr>
          <w:rFonts w:ascii="Calibri" w:hAnsi="Calibri" w:cs="Calibri"/>
        </w:rPr>
        <w:t>μ</w:t>
      </w:r>
      <w:r>
        <w:t>g/mL resulted in 33% lower glucose accumulation when compared with the untreated cells. In addition, LPV at 17.78</w:t>
      </w:r>
      <w:r w:rsidR="003527B6">
        <w:t xml:space="preserve"> </w:t>
      </w:r>
      <w:r>
        <w:rPr>
          <w:rFonts w:ascii="Calibri" w:hAnsi="Calibri" w:cs="Calibri"/>
        </w:rPr>
        <w:t>μ</w:t>
      </w:r>
      <w:r>
        <w:t>g/mL significantly lowered the 2-DG accumulation (40% lower)</w:t>
      </w:r>
      <w:r w:rsidR="00300762">
        <w:t xml:space="preserve"> </w:t>
      </w:r>
      <w:r>
        <w:t>(Figure 2</w:t>
      </w:r>
      <w:r w:rsidR="006764BD">
        <w:t>C</w:t>
      </w:r>
      <w:r>
        <w:t xml:space="preserve">). </w:t>
      </w:r>
      <w:r w:rsidRPr="004B206A">
        <w:t>Similarly,</w:t>
      </w:r>
      <w:r>
        <w:t xml:space="preserve"> at 24 hours,</w:t>
      </w:r>
      <w:r w:rsidRPr="004B206A">
        <w:t xml:space="preserve"> treatment with EFV at 14.04</w:t>
      </w:r>
      <w:bookmarkStart w:id="9" w:name="_Hlk92968861"/>
      <w:r w:rsidR="003527B6">
        <w:t xml:space="preserve"> </w:t>
      </w:r>
      <w:r w:rsidRPr="004B206A">
        <w:rPr>
          <w:rFonts w:eastAsia="Symbol"/>
        </w:rPr>
        <w:t>μ</w:t>
      </w:r>
      <w:r w:rsidRPr="004B206A">
        <w:t xml:space="preserve">g/mL </w:t>
      </w:r>
      <w:bookmarkEnd w:id="9"/>
      <w:r w:rsidRPr="004B206A">
        <w:t>resulted in lower intracellular glucose accumulation than the untreated control cells at 24-hours</w:t>
      </w:r>
      <w:r>
        <w:t xml:space="preserve"> (76% lower) </w:t>
      </w:r>
      <w:r w:rsidRPr="004B206A">
        <w:t>(Figure 2</w:t>
      </w:r>
      <w:r w:rsidR="006764BD">
        <w:t>D</w:t>
      </w:r>
      <w:r w:rsidRPr="002D4C5D">
        <w:t xml:space="preserve">). LPV at </w:t>
      </w:r>
      <w:r>
        <w:t>10</w:t>
      </w:r>
      <w:r w:rsidR="003527B6">
        <w:t xml:space="preserve"> </w:t>
      </w:r>
      <w:r>
        <w:rPr>
          <w:rFonts w:ascii="Calibri" w:hAnsi="Calibri" w:cs="Calibri"/>
        </w:rPr>
        <w:t>μ</w:t>
      </w:r>
      <w:r>
        <w:t>g/mL resulted in a significant difference of glucose accumulation in 24 hours (30% lower) and LPV at 1</w:t>
      </w:r>
      <w:r w:rsidRPr="002D4C5D">
        <w:t>7.78</w:t>
      </w:r>
      <w:r w:rsidR="003527B6">
        <w:t xml:space="preserve"> </w:t>
      </w:r>
      <w:r w:rsidRPr="002D4C5D">
        <w:rPr>
          <w:rFonts w:eastAsia="Symbol"/>
        </w:rPr>
        <w:t>μ</w:t>
      </w:r>
      <w:r w:rsidRPr="002D4C5D">
        <w:t>g/mL resulted in 71% lower glucose uptake when compared to the untreated control cells (Figure 2</w:t>
      </w:r>
      <w:r w:rsidR="006764BD">
        <w:t>D</w:t>
      </w:r>
      <w:r>
        <w:t>).</w:t>
      </w:r>
    </w:p>
    <w:p w14:paraId="7E0871FF" w14:textId="77777777" w:rsidR="00C1560E" w:rsidRDefault="00C1560E" w:rsidP="000175B6">
      <w:pPr>
        <w:spacing w:line="480" w:lineRule="auto"/>
      </w:pPr>
    </w:p>
    <w:p w14:paraId="250A4C02" w14:textId="4BA7BF87" w:rsidR="00C1560E" w:rsidRDefault="00C1560E" w:rsidP="000175B6">
      <w:pPr>
        <w:spacing w:line="480" w:lineRule="auto"/>
      </w:pPr>
      <w:r w:rsidRPr="002D4C5D">
        <w:lastRenderedPageBreak/>
        <w:t>At 0 hours, KU812 cells when treated with 11.92</w:t>
      </w:r>
      <w:r w:rsidR="003527B6">
        <w:t xml:space="preserve"> </w:t>
      </w:r>
      <w:r w:rsidRPr="002D4C5D">
        <w:rPr>
          <w:rFonts w:eastAsia="Symbol"/>
        </w:rPr>
        <w:t>μ</w:t>
      </w:r>
      <w:r w:rsidRPr="002D4C5D">
        <w:t xml:space="preserve">g/mL EFV resulted in a decrease of glucose uptake when compared with the untreated control </w:t>
      </w:r>
      <w:r>
        <w:t xml:space="preserve">(35% </w:t>
      </w:r>
      <w:r w:rsidR="00300762">
        <w:t>lower</w:t>
      </w:r>
      <w:r>
        <w:t xml:space="preserve">) </w:t>
      </w:r>
      <w:r w:rsidRPr="002D4C5D">
        <w:t>(Figure 2</w:t>
      </w:r>
      <w:r w:rsidR="006764BD">
        <w:t>E</w:t>
      </w:r>
      <w:r w:rsidRPr="002D4C5D">
        <w:t>). LPV at 10</w:t>
      </w:r>
      <w:r w:rsidR="003527B6">
        <w:t xml:space="preserve"> </w:t>
      </w:r>
      <w:r w:rsidRPr="002D4C5D">
        <w:rPr>
          <w:rFonts w:eastAsia="Symbol"/>
        </w:rPr>
        <w:t>μ</w:t>
      </w:r>
      <w:r w:rsidRPr="002D4C5D">
        <w:t xml:space="preserve">g/mL </w:t>
      </w:r>
      <w:r>
        <w:t>(27% lower</w:t>
      </w:r>
      <w:r w:rsidR="00300762">
        <w:t>)</w:t>
      </w:r>
      <w:r>
        <w:t xml:space="preserve"> and 6.22</w:t>
      </w:r>
      <w:r w:rsidR="003527B6">
        <w:t xml:space="preserve"> </w:t>
      </w:r>
      <w:r>
        <w:rPr>
          <w:rFonts w:ascii="Calibri" w:hAnsi="Calibri" w:cs="Calibri"/>
        </w:rPr>
        <w:t>μ</w:t>
      </w:r>
      <w:r>
        <w:t xml:space="preserve">g/mL (41% lower) </w:t>
      </w:r>
      <w:r w:rsidRPr="002D4C5D">
        <w:t xml:space="preserve">showed lower cellular glucose uptake when compared with the untreated control </w:t>
      </w:r>
      <w:r>
        <w:t>(</w:t>
      </w:r>
      <w:r w:rsidRPr="002D4C5D">
        <w:t>Figure 2</w:t>
      </w:r>
      <w:r w:rsidR="006764BD">
        <w:t>F</w:t>
      </w:r>
      <w:r w:rsidRPr="002D4C5D">
        <w:t>).</w:t>
      </w:r>
      <w:r w:rsidRPr="002D4C5D">
        <w:rPr>
          <w:color w:val="000000"/>
        </w:rPr>
        <w:t xml:space="preserve"> </w:t>
      </w:r>
      <w:r w:rsidRPr="002D4C5D">
        <w:t xml:space="preserve">At 24 hours, EFV at </w:t>
      </w:r>
      <w:r w:rsidRPr="002D4C5D">
        <w:rPr>
          <w:color w:val="000000"/>
        </w:rPr>
        <w:t>4</w:t>
      </w:r>
      <w:r w:rsidR="003527B6">
        <w:rPr>
          <w:color w:val="000000"/>
        </w:rPr>
        <w:t xml:space="preserve"> </w:t>
      </w:r>
      <w:r w:rsidRPr="002D4C5D">
        <w:rPr>
          <w:rFonts w:eastAsia="Symbol"/>
        </w:rPr>
        <w:t>μ</w:t>
      </w:r>
      <w:r w:rsidRPr="002D4C5D">
        <w:t xml:space="preserve">g/mL and at </w:t>
      </w:r>
      <w:r w:rsidRPr="002D4C5D">
        <w:rPr>
          <w:color w:val="000000"/>
        </w:rPr>
        <w:t>11.92</w:t>
      </w:r>
      <w:r w:rsidR="003527B6">
        <w:rPr>
          <w:color w:val="000000"/>
        </w:rPr>
        <w:t xml:space="preserve"> </w:t>
      </w:r>
      <w:r w:rsidRPr="002D4C5D">
        <w:rPr>
          <w:rFonts w:eastAsia="Symbol"/>
        </w:rPr>
        <w:t>μ</w:t>
      </w:r>
      <w:r w:rsidRPr="002D4C5D">
        <w:t xml:space="preserve">g/mL resulted in a </w:t>
      </w:r>
      <w:r>
        <w:t>48</w:t>
      </w:r>
      <w:r w:rsidRPr="002D4C5D">
        <w:t>% and 82%</w:t>
      </w:r>
      <w:r w:rsidR="00300762">
        <w:t xml:space="preserve"> </w:t>
      </w:r>
      <w:r w:rsidRPr="002D4C5D">
        <w:t>decrease of glucose uptake</w:t>
      </w:r>
      <w:r w:rsidR="00760D0F">
        <w:t>,</w:t>
      </w:r>
      <w:r w:rsidRPr="002D4C5D">
        <w:t xml:space="preserve"> respectively</w:t>
      </w:r>
      <w:r w:rsidR="00760D0F">
        <w:t>,</w:t>
      </w:r>
      <w:r w:rsidRPr="002D4C5D">
        <w:t xml:space="preserve"> </w:t>
      </w:r>
      <w:r w:rsidR="00760D0F">
        <w:t>compared to the</w:t>
      </w:r>
      <w:r w:rsidRPr="002D4C5D">
        <w:t xml:space="preserve"> untreated control cells (Figure 2</w:t>
      </w:r>
      <w:r w:rsidR="006764BD">
        <w:t>F</w:t>
      </w:r>
      <w:r w:rsidRPr="002D4C5D">
        <w:t>).</w:t>
      </w:r>
    </w:p>
    <w:p w14:paraId="1712B2AF" w14:textId="77777777" w:rsidR="00C1560E" w:rsidRDefault="00C1560E" w:rsidP="000175B6">
      <w:pPr>
        <w:spacing w:line="480" w:lineRule="auto"/>
      </w:pPr>
    </w:p>
    <w:tbl>
      <w:tblPr>
        <w:tblpPr w:leftFromText="180" w:rightFromText="180" w:vertAnchor="text" w:horzAnchor="margin" w:tblpXSpec="center" w:tblpY="5063"/>
        <w:tblW w:w="5374" w:type="dxa"/>
        <w:tblLook w:val="04A0" w:firstRow="1" w:lastRow="0" w:firstColumn="1" w:lastColumn="0" w:noHBand="0" w:noVBand="1"/>
      </w:tblPr>
      <w:tblGrid>
        <w:gridCol w:w="1233"/>
        <w:gridCol w:w="1676"/>
        <w:gridCol w:w="2465"/>
      </w:tblGrid>
      <w:tr w:rsidR="009C5D16" w:rsidRPr="00A228DA" w14:paraId="77BA16B4" w14:textId="77777777" w:rsidTr="00C67E39">
        <w:trPr>
          <w:trHeight w:val="198"/>
        </w:trPr>
        <w:tc>
          <w:tcPr>
            <w:tcW w:w="12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5794F" w14:textId="77777777" w:rsidR="009C5D16" w:rsidRPr="005239E5" w:rsidRDefault="009C5D16" w:rsidP="00C67E39">
            <w:pPr>
              <w:jc w:val="center"/>
              <w:rPr>
                <w:rFonts w:ascii="Calibri" w:eastAsia="Times New Roman" w:hAnsi="Calibri" w:cs="Calibri"/>
              </w:rPr>
            </w:pPr>
            <w:r w:rsidRPr="005239E5">
              <w:rPr>
                <w:rFonts w:ascii="Calibri" w:eastAsia="Times New Roman" w:hAnsi="Calibri" w:cs="Calibri"/>
              </w:rPr>
              <w:t>Cell Line</w:t>
            </w:r>
          </w:p>
        </w:tc>
        <w:tc>
          <w:tcPr>
            <w:tcW w:w="1676" w:type="dxa"/>
            <w:tcBorders>
              <w:top w:val="single" w:sz="4" w:space="0" w:color="auto"/>
              <w:left w:val="nil"/>
              <w:bottom w:val="single" w:sz="4" w:space="0" w:color="auto"/>
              <w:right w:val="single" w:sz="4" w:space="0" w:color="auto"/>
            </w:tcBorders>
            <w:shd w:val="clear" w:color="auto" w:fill="auto"/>
            <w:noWrap/>
            <w:vAlign w:val="center"/>
            <w:hideMark/>
          </w:tcPr>
          <w:p w14:paraId="7ADBB9C4" w14:textId="77777777" w:rsidR="009C5D16" w:rsidRPr="005239E5" w:rsidRDefault="009C5D16" w:rsidP="00C67E39">
            <w:pPr>
              <w:jc w:val="center"/>
              <w:rPr>
                <w:rFonts w:ascii="Calibri" w:eastAsia="Times New Roman" w:hAnsi="Calibri" w:cs="Calibri"/>
              </w:rPr>
            </w:pPr>
            <w:r w:rsidRPr="005239E5">
              <w:rPr>
                <w:rFonts w:ascii="Calibri" w:eastAsia="Times New Roman" w:hAnsi="Calibri" w:cs="Calibri"/>
              </w:rPr>
              <w:t>ARV</w:t>
            </w:r>
          </w:p>
        </w:tc>
        <w:tc>
          <w:tcPr>
            <w:tcW w:w="2465" w:type="dxa"/>
            <w:tcBorders>
              <w:top w:val="single" w:sz="4" w:space="0" w:color="auto"/>
              <w:left w:val="nil"/>
              <w:bottom w:val="single" w:sz="4" w:space="0" w:color="auto"/>
              <w:right w:val="single" w:sz="4" w:space="0" w:color="auto"/>
            </w:tcBorders>
            <w:shd w:val="clear" w:color="auto" w:fill="auto"/>
            <w:noWrap/>
            <w:vAlign w:val="center"/>
            <w:hideMark/>
          </w:tcPr>
          <w:p w14:paraId="5A728DE3" w14:textId="5AA937A8" w:rsidR="009C5D16" w:rsidRPr="005239E5" w:rsidRDefault="009C5D16" w:rsidP="00C67E39">
            <w:pPr>
              <w:jc w:val="center"/>
              <w:rPr>
                <w:rFonts w:ascii="Calibri" w:eastAsia="Times New Roman" w:hAnsi="Calibri" w:cs="Calibri"/>
              </w:rPr>
            </w:pPr>
            <w:r w:rsidRPr="005239E5">
              <w:rPr>
                <w:rFonts w:ascii="Calibri" w:eastAsia="Times New Roman" w:hAnsi="Calibri" w:cs="Calibri"/>
              </w:rPr>
              <w:t>Concentration (</w:t>
            </w:r>
            <w:r w:rsidR="00301162">
              <w:rPr>
                <w:rFonts w:ascii="Calibri" w:eastAsia="Times New Roman" w:hAnsi="Calibri" w:cs="Calibri"/>
              </w:rPr>
              <w:t>μ</w:t>
            </w:r>
            <w:r w:rsidRPr="005239E5">
              <w:rPr>
                <w:rFonts w:ascii="Calibri" w:eastAsia="Times New Roman" w:hAnsi="Calibri" w:cs="Calibri"/>
              </w:rPr>
              <w:t>g/mL)</w:t>
            </w:r>
          </w:p>
        </w:tc>
      </w:tr>
      <w:tr w:rsidR="009C5D16" w:rsidRPr="00A228DA" w14:paraId="46E7D035" w14:textId="77777777" w:rsidTr="00C67E39">
        <w:trPr>
          <w:trHeight w:val="198"/>
        </w:trPr>
        <w:tc>
          <w:tcPr>
            <w:tcW w:w="12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05DE0B" w14:textId="77777777" w:rsidR="009C5D16" w:rsidRPr="005239E5" w:rsidRDefault="009C5D16" w:rsidP="00C67E39">
            <w:pPr>
              <w:jc w:val="center"/>
              <w:rPr>
                <w:rFonts w:ascii="Calibri" w:eastAsia="Times New Roman" w:hAnsi="Calibri" w:cs="Calibri"/>
              </w:rPr>
            </w:pPr>
            <w:r w:rsidRPr="005239E5">
              <w:rPr>
                <w:rFonts w:ascii="Calibri" w:eastAsia="Times New Roman" w:hAnsi="Calibri" w:cs="Calibri"/>
              </w:rPr>
              <w:t>CEM</w:t>
            </w:r>
          </w:p>
        </w:tc>
        <w:tc>
          <w:tcPr>
            <w:tcW w:w="1676" w:type="dxa"/>
            <w:tcBorders>
              <w:top w:val="nil"/>
              <w:left w:val="nil"/>
              <w:bottom w:val="single" w:sz="4" w:space="0" w:color="auto"/>
              <w:right w:val="single" w:sz="4" w:space="0" w:color="auto"/>
            </w:tcBorders>
            <w:shd w:val="clear" w:color="auto" w:fill="auto"/>
            <w:noWrap/>
            <w:vAlign w:val="center"/>
            <w:hideMark/>
          </w:tcPr>
          <w:p w14:paraId="31242024" w14:textId="77777777" w:rsidR="009C5D16" w:rsidRPr="005239E5" w:rsidRDefault="009C5D16" w:rsidP="00C67E39">
            <w:pPr>
              <w:jc w:val="center"/>
              <w:rPr>
                <w:rFonts w:ascii="Calibri" w:eastAsia="Times New Roman" w:hAnsi="Calibri" w:cs="Calibri"/>
              </w:rPr>
            </w:pPr>
            <w:r w:rsidRPr="005239E5">
              <w:rPr>
                <w:rFonts w:ascii="Calibri" w:eastAsia="Times New Roman" w:hAnsi="Calibri" w:cs="Calibri"/>
              </w:rPr>
              <w:t>EFV Low</w:t>
            </w:r>
          </w:p>
        </w:tc>
        <w:tc>
          <w:tcPr>
            <w:tcW w:w="2465" w:type="dxa"/>
            <w:tcBorders>
              <w:top w:val="nil"/>
              <w:left w:val="nil"/>
              <w:bottom w:val="single" w:sz="4" w:space="0" w:color="auto"/>
              <w:right w:val="single" w:sz="4" w:space="0" w:color="auto"/>
            </w:tcBorders>
            <w:shd w:val="clear" w:color="auto" w:fill="auto"/>
            <w:noWrap/>
            <w:vAlign w:val="center"/>
            <w:hideMark/>
          </w:tcPr>
          <w:p w14:paraId="51F1DE3E" w14:textId="77777777" w:rsidR="009C5D16" w:rsidRPr="005239E5" w:rsidRDefault="009C5D16" w:rsidP="00C67E39">
            <w:pPr>
              <w:jc w:val="center"/>
              <w:rPr>
                <w:rFonts w:ascii="Calibri" w:eastAsia="Times New Roman" w:hAnsi="Calibri" w:cs="Calibri"/>
              </w:rPr>
            </w:pPr>
            <w:r w:rsidRPr="005239E5">
              <w:rPr>
                <w:rFonts w:ascii="Calibri" w:eastAsia="Times New Roman" w:hAnsi="Calibri" w:cs="Calibri"/>
              </w:rPr>
              <w:t>4</w:t>
            </w:r>
          </w:p>
        </w:tc>
      </w:tr>
      <w:tr w:rsidR="009C5D16" w:rsidRPr="00A228DA" w14:paraId="7D1D8E67"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462B595F" w14:textId="77777777" w:rsidR="009C5D16" w:rsidRPr="005239E5"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08105C5E" w14:textId="77777777" w:rsidR="009C5D16" w:rsidRPr="005239E5" w:rsidRDefault="009C5D16" w:rsidP="00C67E39">
            <w:pPr>
              <w:jc w:val="center"/>
              <w:rPr>
                <w:rFonts w:ascii="Calibri" w:eastAsia="Times New Roman" w:hAnsi="Calibri" w:cs="Calibri"/>
              </w:rPr>
            </w:pPr>
            <w:r w:rsidRPr="005239E5">
              <w:rPr>
                <w:rFonts w:ascii="Calibri" w:eastAsia="Times New Roman" w:hAnsi="Calibri" w:cs="Calibri"/>
              </w:rPr>
              <w:t>EFV High</w:t>
            </w:r>
          </w:p>
        </w:tc>
        <w:tc>
          <w:tcPr>
            <w:tcW w:w="2465" w:type="dxa"/>
            <w:tcBorders>
              <w:top w:val="nil"/>
              <w:left w:val="nil"/>
              <w:bottom w:val="single" w:sz="4" w:space="0" w:color="auto"/>
              <w:right w:val="single" w:sz="4" w:space="0" w:color="auto"/>
            </w:tcBorders>
            <w:shd w:val="clear" w:color="auto" w:fill="auto"/>
            <w:noWrap/>
            <w:vAlign w:val="center"/>
            <w:hideMark/>
          </w:tcPr>
          <w:p w14:paraId="76B4473B" w14:textId="77777777" w:rsidR="009C5D16" w:rsidRPr="005239E5" w:rsidRDefault="009C5D16" w:rsidP="00C67E39">
            <w:pPr>
              <w:jc w:val="center"/>
              <w:rPr>
                <w:rFonts w:ascii="Calibri" w:eastAsia="Times New Roman" w:hAnsi="Calibri" w:cs="Calibri"/>
              </w:rPr>
            </w:pPr>
            <w:r w:rsidRPr="005239E5">
              <w:rPr>
                <w:rFonts w:ascii="Calibri" w:eastAsia="Times New Roman" w:hAnsi="Calibri" w:cs="Calibri"/>
              </w:rPr>
              <w:t>1</w:t>
            </w:r>
            <w:r>
              <w:rPr>
                <w:rFonts w:ascii="Calibri" w:eastAsia="Times New Roman" w:hAnsi="Calibri" w:cs="Calibri"/>
              </w:rPr>
              <w:t>1</w:t>
            </w:r>
            <w:r w:rsidRPr="005239E5">
              <w:rPr>
                <w:rFonts w:ascii="Calibri" w:eastAsia="Times New Roman" w:hAnsi="Calibri" w:cs="Calibri"/>
              </w:rPr>
              <w:t>.73</w:t>
            </w:r>
          </w:p>
        </w:tc>
      </w:tr>
      <w:tr w:rsidR="009C5D16" w:rsidRPr="00A228DA" w14:paraId="13C81F1C"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71ECFBE0" w14:textId="77777777" w:rsidR="009C5D16" w:rsidRPr="00A228DA"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2B87C753"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 xml:space="preserve">LPV Low </w:t>
            </w:r>
          </w:p>
        </w:tc>
        <w:tc>
          <w:tcPr>
            <w:tcW w:w="2465" w:type="dxa"/>
            <w:tcBorders>
              <w:top w:val="nil"/>
              <w:left w:val="nil"/>
              <w:bottom w:val="single" w:sz="4" w:space="0" w:color="auto"/>
              <w:right w:val="single" w:sz="4" w:space="0" w:color="auto"/>
            </w:tcBorders>
            <w:shd w:val="clear" w:color="auto" w:fill="auto"/>
            <w:noWrap/>
            <w:vAlign w:val="center"/>
            <w:hideMark/>
          </w:tcPr>
          <w:p w14:paraId="12F673E0"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10</w:t>
            </w:r>
          </w:p>
        </w:tc>
      </w:tr>
      <w:tr w:rsidR="009C5D16" w:rsidRPr="00A228DA" w14:paraId="4328A73F"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7F5E3AA0" w14:textId="77777777" w:rsidR="009C5D16" w:rsidRPr="00A228DA"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5CFC1AF0"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 xml:space="preserve">LPV High </w:t>
            </w:r>
          </w:p>
        </w:tc>
        <w:tc>
          <w:tcPr>
            <w:tcW w:w="2465" w:type="dxa"/>
            <w:tcBorders>
              <w:top w:val="nil"/>
              <w:left w:val="nil"/>
              <w:bottom w:val="single" w:sz="4" w:space="0" w:color="auto"/>
              <w:right w:val="single" w:sz="4" w:space="0" w:color="auto"/>
            </w:tcBorders>
            <w:shd w:val="clear" w:color="auto" w:fill="auto"/>
            <w:noWrap/>
            <w:vAlign w:val="center"/>
            <w:hideMark/>
          </w:tcPr>
          <w:p w14:paraId="4EA24B1E"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6.13</w:t>
            </w:r>
          </w:p>
        </w:tc>
      </w:tr>
      <w:tr w:rsidR="009C5D16" w:rsidRPr="00A228DA" w14:paraId="33B36062" w14:textId="77777777" w:rsidTr="00C67E39">
        <w:trPr>
          <w:trHeight w:val="198"/>
        </w:trPr>
        <w:tc>
          <w:tcPr>
            <w:tcW w:w="12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A50491"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THP-1</w:t>
            </w:r>
          </w:p>
        </w:tc>
        <w:tc>
          <w:tcPr>
            <w:tcW w:w="1676" w:type="dxa"/>
            <w:tcBorders>
              <w:top w:val="nil"/>
              <w:left w:val="nil"/>
              <w:bottom w:val="single" w:sz="4" w:space="0" w:color="auto"/>
              <w:right w:val="single" w:sz="4" w:space="0" w:color="auto"/>
            </w:tcBorders>
            <w:shd w:val="clear" w:color="auto" w:fill="auto"/>
            <w:noWrap/>
            <w:vAlign w:val="center"/>
            <w:hideMark/>
          </w:tcPr>
          <w:p w14:paraId="1AACD8A3"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EFV Low</w:t>
            </w:r>
          </w:p>
        </w:tc>
        <w:tc>
          <w:tcPr>
            <w:tcW w:w="2465" w:type="dxa"/>
            <w:tcBorders>
              <w:top w:val="nil"/>
              <w:left w:val="nil"/>
              <w:bottom w:val="single" w:sz="4" w:space="0" w:color="auto"/>
              <w:right w:val="single" w:sz="4" w:space="0" w:color="auto"/>
            </w:tcBorders>
            <w:shd w:val="clear" w:color="auto" w:fill="auto"/>
            <w:noWrap/>
            <w:vAlign w:val="center"/>
            <w:hideMark/>
          </w:tcPr>
          <w:p w14:paraId="73FFB443"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4</w:t>
            </w:r>
          </w:p>
        </w:tc>
      </w:tr>
      <w:tr w:rsidR="009C5D16" w:rsidRPr="00A228DA" w14:paraId="48051AD8"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038554C4" w14:textId="77777777" w:rsidR="009C5D16" w:rsidRPr="00A228DA"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2D11896B"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EFV High</w:t>
            </w:r>
          </w:p>
        </w:tc>
        <w:tc>
          <w:tcPr>
            <w:tcW w:w="2465" w:type="dxa"/>
            <w:tcBorders>
              <w:top w:val="nil"/>
              <w:left w:val="nil"/>
              <w:bottom w:val="single" w:sz="4" w:space="0" w:color="auto"/>
              <w:right w:val="single" w:sz="4" w:space="0" w:color="auto"/>
            </w:tcBorders>
            <w:shd w:val="clear" w:color="auto" w:fill="auto"/>
            <w:noWrap/>
            <w:vAlign w:val="center"/>
            <w:hideMark/>
          </w:tcPr>
          <w:p w14:paraId="14D199C7"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14.04</w:t>
            </w:r>
          </w:p>
        </w:tc>
      </w:tr>
      <w:tr w:rsidR="009C5D16" w:rsidRPr="00A228DA" w14:paraId="340543E6"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06E3A91D" w14:textId="77777777" w:rsidR="009C5D16" w:rsidRPr="00A228DA"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66DB6C70"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 xml:space="preserve">LPV Low </w:t>
            </w:r>
          </w:p>
        </w:tc>
        <w:tc>
          <w:tcPr>
            <w:tcW w:w="2465" w:type="dxa"/>
            <w:tcBorders>
              <w:top w:val="nil"/>
              <w:left w:val="nil"/>
              <w:bottom w:val="single" w:sz="4" w:space="0" w:color="auto"/>
              <w:right w:val="single" w:sz="4" w:space="0" w:color="auto"/>
            </w:tcBorders>
            <w:shd w:val="clear" w:color="auto" w:fill="auto"/>
            <w:noWrap/>
            <w:vAlign w:val="center"/>
            <w:hideMark/>
          </w:tcPr>
          <w:p w14:paraId="0ADBF9A7"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10</w:t>
            </w:r>
          </w:p>
        </w:tc>
      </w:tr>
      <w:tr w:rsidR="009C5D16" w:rsidRPr="00A228DA" w14:paraId="49B0B81E"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490AAC4A" w14:textId="77777777" w:rsidR="009C5D16" w:rsidRPr="00A228DA"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398075A4"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 xml:space="preserve">LPV High </w:t>
            </w:r>
          </w:p>
        </w:tc>
        <w:tc>
          <w:tcPr>
            <w:tcW w:w="2465" w:type="dxa"/>
            <w:tcBorders>
              <w:top w:val="nil"/>
              <w:left w:val="nil"/>
              <w:bottom w:val="single" w:sz="4" w:space="0" w:color="auto"/>
              <w:right w:val="single" w:sz="4" w:space="0" w:color="auto"/>
            </w:tcBorders>
            <w:shd w:val="clear" w:color="auto" w:fill="auto"/>
            <w:noWrap/>
            <w:vAlign w:val="center"/>
            <w:hideMark/>
          </w:tcPr>
          <w:p w14:paraId="102DD77E"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17.78</w:t>
            </w:r>
          </w:p>
        </w:tc>
      </w:tr>
      <w:tr w:rsidR="009C5D16" w:rsidRPr="00A228DA" w14:paraId="407648B1" w14:textId="77777777" w:rsidTr="00C67E39">
        <w:trPr>
          <w:trHeight w:val="198"/>
        </w:trPr>
        <w:tc>
          <w:tcPr>
            <w:tcW w:w="12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942B58"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KU812</w:t>
            </w:r>
          </w:p>
        </w:tc>
        <w:tc>
          <w:tcPr>
            <w:tcW w:w="1676" w:type="dxa"/>
            <w:tcBorders>
              <w:top w:val="nil"/>
              <w:left w:val="nil"/>
              <w:bottom w:val="single" w:sz="4" w:space="0" w:color="auto"/>
              <w:right w:val="single" w:sz="4" w:space="0" w:color="auto"/>
            </w:tcBorders>
            <w:shd w:val="clear" w:color="auto" w:fill="auto"/>
            <w:noWrap/>
            <w:vAlign w:val="center"/>
            <w:hideMark/>
          </w:tcPr>
          <w:p w14:paraId="1E4F9DA5"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EFV Low</w:t>
            </w:r>
          </w:p>
        </w:tc>
        <w:tc>
          <w:tcPr>
            <w:tcW w:w="2465" w:type="dxa"/>
            <w:tcBorders>
              <w:top w:val="nil"/>
              <w:left w:val="nil"/>
              <w:bottom w:val="single" w:sz="4" w:space="0" w:color="auto"/>
              <w:right w:val="single" w:sz="4" w:space="0" w:color="auto"/>
            </w:tcBorders>
            <w:shd w:val="clear" w:color="auto" w:fill="auto"/>
            <w:noWrap/>
            <w:vAlign w:val="center"/>
            <w:hideMark/>
          </w:tcPr>
          <w:p w14:paraId="6F5F9223"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4</w:t>
            </w:r>
          </w:p>
        </w:tc>
      </w:tr>
      <w:tr w:rsidR="009C5D16" w:rsidRPr="00A228DA" w14:paraId="5F39DD85"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14CF916F" w14:textId="77777777" w:rsidR="009C5D16" w:rsidRPr="00A228DA"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7A0B0EB6"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EFV High</w:t>
            </w:r>
          </w:p>
        </w:tc>
        <w:tc>
          <w:tcPr>
            <w:tcW w:w="2465" w:type="dxa"/>
            <w:tcBorders>
              <w:top w:val="nil"/>
              <w:left w:val="nil"/>
              <w:bottom w:val="single" w:sz="4" w:space="0" w:color="auto"/>
              <w:right w:val="single" w:sz="4" w:space="0" w:color="auto"/>
            </w:tcBorders>
            <w:shd w:val="clear" w:color="auto" w:fill="auto"/>
            <w:noWrap/>
            <w:vAlign w:val="center"/>
            <w:hideMark/>
          </w:tcPr>
          <w:p w14:paraId="15404F96"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11.92</w:t>
            </w:r>
          </w:p>
        </w:tc>
      </w:tr>
      <w:tr w:rsidR="009C5D16" w:rsidRPr="00A228DA" w14:paraId="52320E31"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49F421B7" w14:textId="77777777" w:rsidR="009C5D16" w:rsidRPr="00A228DA"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35BE409F"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 xml:space="preserve">LPV Low </w:t>
            </w:r>
          </w:p>
        </w:tc>
        <w:tc>
          <w:tcPr>
            <w:tcW w:w="2465" w:type="dxa"/>
            <w:tcBorders>
              <w:top w:val="nil"/>
              <w:left w:val="nil"/>
              <w:bottom w:val="single" w:sz="4" w:space="0" w:color="auto"/>
              <w:right w:val="single" w:sz="4" w:space="0" w:color="auto"/>
            </w:tcBorders>
            <w:shd w:val="clear" w:color="auto" w:fill="auto"/>
            <w:noWrap/>
            <w:vAlign w:val="center"/>
            <w:hideMark/>
          </w:tcPr>
          <w:p w14:paraId="5EC1F71D"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10</w:t>
            </w:r>
          </w:p>
        </w:tc>
      </w:tr>
      <w:tr w:rsidR="009C5D16" w:rsidRPr="00A228DA" w14:paraId="04C935B2" w14:textId="77777777" w:rsidTr="00C67E39">
        <w:trPr>
          <w:trHeight w:val="198"/>
        </w:trPr>
        <w:tc>
          <w:tcPr>
            <w:tcW w:w="1233" w:type="dxa"/>
            <w:vMerge/>
            <w:tcBorders>
              <w:top w:val="nil"/>
              <w:left w:val="single" w:sz="4" w:space="0" w:color="auto"/>
              <w:bottom w:val="single" w:sz="4" w:space="0" w:color="auto"/>
              <w:right w:val="single" w:sz="4" w:space="0" w:color="auto"/>
            </w:tcBorders>
            <w:vAlign w:val="center"/>
            <w:hideMark/>
          </w:tcPr>
          <w:p w14:paraId="655754E6" w14:textId="77777777" w:rsidR="009C5D16" w:rsidRPr="00A228DA" w:rsidRDefault="009C5D16" w:rsidP="00C67E39">
            <w:pPr>
              <w:jc w:val="left"/>
              <w:rPr>
                <w:rFonts w:ascii="Calibri" w:eastAsia="Times New Roman" w:hAnsi="Calibri" w:cs="Calibri"/>
              </w:rPr>
            </w:pPr>
          </w:p>
        </w:tc>
        <w:tc>
          <w:tcPr>
            <w:tcW w:w="1676" w:type="dxa"/>
            <w:tcBorders>
              <w:top w:val="nil"/>
              <w:left w:val="nil"/>
              <w:bottom w:val="single" w:sz="4" w:space="0" w:color="auto"/>
              <w:right w:val="single" w:sz="4" w:space="0" w:color="auto"/>
            </w:tcBorders>
            <w:shd w:val="clear" w:color="auto" w:fill="auto"/>
            <w:noWrap/>
            <w:vAlign w:val="center"/>
            <w:hideMark/>
          </w:tcPr>
          <w:p w14:paraId="6260F95C"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 xml:space="preserve">LPV High </w:t>
            </w:r>
          </w:p>
        </w:tc>
        <w:tc>
          <w:tcPr>
            <w:tcW w:w="2465" w:type="dxa"/>
            <w:tcBorders>
              <w:top w:val="nil"/>
              <w:left w:val="nil"/>
              <w:bottom w:val="single" w:sz="4" w:space="0" w:color="auto"/>
              <w:right w:val="single" w:sz="4" w:space="0" w:color="auto"/>
            </w:tcBorders>
            <w:shd w:val="clear" w:color="auto" w:fill="auto"/>
            <w:noWrap/>
            <w:vAlign w:val="center"/>
            <w:hideMark/>
          </w:tcPr>
          <w:p w14:paraId="3D4B174A" w14:textId="77777777" w:rsidR="009C5D16" w:rsidRPr="00A228DA" w:rsidRDefault="009C5D16" w:rsidP="00C67E39">
            <w:pPr>
              <w:jc w:val="center"/>
              <w:rPr>
                <w:rFonts w:ascii="Calibri" w:eastAsia="Times New Roman" w:hAnsi="Calibri" w:cs="Calibri"/>
              </w:rPr>
            </w:pPr>
            <w:r w:rsidRPr="00A228DA">
              <w:rPr>
                <w:rFonts w:ascii="Calibri" w:eastAsia="Times New Roman" w:hAnsi="Calibri" w:cs="Calibri"/>
              </w:rPr>
              <w:t>6.22</w:t>
            </w:r>
          </w:p>
        </w:tc>
      </w:tr>
    </w:tbl>
    <w:p w14:paraId="115AE1E8" w14:textId="253D9605" w:rsidR="009C5D16" w:rsidRDefault="00E36F23" w:rsidP="009C5D16">
      <w:pPr>
        <w:spacing w:line="480" w:lineRule="auto"/>
        <w:rPr>
          <w:color w:val="000000"/>
        </w:rPr>
      </w:pPr>
      <w:r>
        <w:rPr>
          <w:color w:val="000000"/>
        </w:rPr>
        <w:t xml:space="preserve">The </w:t>
      </w:r>
      <w:r w:rsidR="00C1560E" w:rsidRPr="006B27BB">
        <w:rPr>
          <w:color w:val="000000"/>
        </w:rPr>
        <w:t xml:space="preserve">ARVs </w:t>
      </w:r>
      <w:r>
        <w:rPr>
          <w:color w:val="000000"/>
        </w:rPr>
        <w:t xml:space="preserve">investigated were </w:t>
      </w:r>
      <w:r w:rsidR="00C1560E" w:rsidRPr="006B27BB">
        <w:rPr>
          <w:color w:val="000000"/>
        </w:rPr>
        <w:t>shown to result in lower 2-DG uptake in the three immune cell lines, suggesting possible inhibition of SLC2 transporters. EFV had an instant effect in all cell lines tested, although this was not marked in CE</w:t>
      </w:r>
      <w:r w:rsidR="00760D0F">
        <w:rPr>
          <w:color w:val="000000"/>
        </w:rPr>
        <w:t>M</w:t>
      </w:r>
      <w:r w:rsidR="00C1560E" w:rsidRPr="006B27BB">
        <w:rPr>
          <w:color w:val="000000"/>
        </w:rPr>
        <w:t xml:space="preserve"> cells</w:t>
      </w:r>
      <w:r w:rsidR="00760D0F">
        <w:rPr>
          <w:color w:val="000000"/>
        </w:rPr>
        <w:t>, and</w:t>
      </w:r>
      <w:r w:rsidR="00C1560E" w:rsidRPr="006B27BB">
        <w:rPr>
          <w:color w:val="000000"/>
        </w:rPr>
        <w:t xml:space="preserve"> LPV effect over 24 hours could suggest that EFV is a competitive inhibitor of the SLC2 transporters, with LPV altering the phenotype of the cells</w:t>
      </w:r>
      <w:r w:rsidR="00C1560E">
        <w:rPr>
          <w:color w:val="000000"/>
        </w:rPr>
        <w:t xml:space="preserve">, which was explored below. </w:t>
      </w:r>
    </w:p>
    <w:p w14:paraId="46B0F749" w14:textId="77777777" w:rsidR="00D01F96" w:rsidRDefault="00D01F96" w:rsidP="009C5D16">
      <w:pPr>
        <w:spacing w:line="480" w:lineRule="auto"/>
        <w:rPr>
          <w:color w:val="000000"/>
        </w:rPr>
      </w:pPr>
    </w:p>
    <w:p w14:paraId="33966700" w14:textId="736160A9" w:rsidR="009C5D16" w:rsidRPr="001B6E81" w:rsidRDefault="00D01F96" w:rsidP="009C5D16">
      <w:pPr>
        <w:spacing w:line="480" w:lineRule="auto"/>
        <w:rPr>
          <w:b/>
          <w:color w:val="000000"/>
        </w:rPr>
      </w:pPr>
      <w:r w:rsidRPr="001B6E81">
        <w:rPr>
          <w:b/>
          <w:color w:val="000000"/>
        </w:rPr>
        <w:t xml:space="preserve">Table 1. </w:t>
      </w:r>
      <w:r w:rsidRPr="001B6E81">
        <w:rPr>
          <w:b/>
          <w:noProof/>
        </w:rPr>
        <w:t>C</w:t>
      </w:r>
      <w:proofErr w:type="spellStart"/>
      <w:r w:rsidRPr="001B6E81">
        <w:rPr>
          <w:b/>
        </w:rPr>
        <w:t>oncentrations</w:t>
      </w:r>
      <w:proofErr w:type="spellEnd"/>
      <w:r w:rsidRPr="001B6E81">
        <w:rPr>
          <w:b/>
        </w:rPr>
        <w:t xml:space="preserve"> generated from CC</w:t>
      </w:r>
      <w:r w:rsidRPr="001B6E81">
        <w:rPr>
          <w:b/>
          <w:vertAlign w:val="subscript"/>
        </w:rPr>
        <w:t>20</w:t>
      </w:r>
      <w:r w:rsidRPr="001B6E81">
        <w:rPr>
          <w:b/>
        </w:rPr>
        <w:t xml:space="preserve"> concentrations (high) and</w:t>
      </w:r>
      <w:r w:rsidRPr="001B6E81">
        <w:rPr>
          <w:b/>
          <w:shd w:val="clear" w:color="auto" w:fill="FFFFFF"/>
        </w:rPr>
        <w:t xml:space="preserve"> </w:t>
      </w:r>
      <w:r w:rsidRPr="001B6E81">
        <w:rPr>
          <w:b/>
        </w:rPr>
        <w:t>C</w:t>
      </w:r>
      <w:r w:rsidRPr="001B6E81">
        <w:rPr>
          <w:b/>
          <w:vertAlign w:val="subscript"/>
        </w:rPr>
        <w:t>max</w:t>
      </w:r>
      <w:r w:rsidRPr="001B6E81">
        <w:rPr>
          <w:b/>
        </w:rPr>
        <w:t xml:space="preserve"> (low) using </w:t>
      </w:r>
      <w:proofErr w:type="spellStart"/>
      <w:r w:rsidRPr="001B6E81">
        <w:rPr>
          <w:b/>
        </w:rPr>
        <w:t>Graphpad</w:t>
      </w:r>
      <w:proofErr w:type="spellEnd"/>
      <w:r w:rsidRPr="001B6E81">
        <w:rPr>
          <w:b/>
        </w:rPr>
        <w:t xml:space="preserve"> Compute </w:t>
      </w:r>
      <w:proofErr w:type="spellStart"/>
      <w:r w:rsidRPr="001B6E81">
        <w:rPr>
          <w:b/>
        </w:rPr>
        <w:t>EC</w:t>
      </w:r>
      <w:r w:rsidRPr="001B6E81">
        <w:rPr>
          <w:b/>
          <w:vertAlign w:val="subscript"/>
        </w:rPr>
        <w:t>anything</w:t>
      </w:r>
      <w:proofErr w:type="spellEnd"/>
      <w:r w:rsidRPr="001B6E81">
        <w:rPr>
          <w:b/>
        </w:rPr>
        <w:t xml:space="preserve"> from EC</w:t>
      </w:r>
      <w:r w:rsidRPr="001B6E81">
        <w:rPr>
          <w:b/>
          <w:vertAlign w:val="subscript"/>
        </w:rPr>
        <w:t>50</w:t>
      </w:r>
      <w:r w:rsidR="00301162" w:rsidRPr="001B6E81">
        <w:rPr>
          <w:b/>
        </w:rPr>
        <w:t>.</w:t>
      </w:r>
    </w:p>
    <w:p w14:paraId="4D8C3DC0" w14:textId="21A7F5D5" w:rsidR="00420641" w:rsidRPr="00B0775E" w:rsidRDefault="00D01F96" w:rsidP="00D01F96">
      <w:pPr>
        <w:spacing w:line="480" w:lineRule="auto"/>
        <w:jc w:val="center"/>
        <w:rPr>
          <w:color w:val="000000"/>
        </w:rPr>
      </w:pPr>
      <w:r>
        <w:rPr>
          <w:color w:val="000000"/>
        </w:rPr>
        <w:t xml:space="preserve"> </w:t>
      </w:r>
      <w:r w:rsidR="009C5D16">
        <w:rPr>
          <w:color w:val="000000"/>
        </w:rPr>
        <w:br w:type="page"/>
      </w:r>
      <w:r w:rsidR="00420641" w:rsidRPr="00A131C6">
        <w:rPr>
          <w:noProof/>
        </w:rPr>
        <w:lastRenderedPageBreak/>
        <mc:AlternateContent>
          <mc:Choice Requires="wps">
            <w:drawing>
              <wp:anchor distT="0" distB="0" distL="114300" distR="114300" simplePos="0" relativeHeight="251651584" behindDoc="0" locked="0" layoutInCell="1" allowOverlap="1" wp14:anchorId="49E040C8" wp14:editId="54D81995">
                <wp:simplePos x="0" y="0"/>
                <wp:positionH relativeFrom="margin">
                  <wp:posOffset>4524292</wp:posOffset>
                </wp:positionH>
                <wp:positionV relativeFrom="paragraph">
                  <wp:posOffset>13644438</wp:posOffset>
                </wp:positionV>
                <wp:extent cx="1889760" cy="606552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89760" cy="6065520"/>
                        </a:xfrm>
                        <a:prstGeom prst="rect">
                          <a:avLst/>
                        </a:prstGeom>
                        <a:noFill/>
                        <a:ln w="6350">
                          <a:noFill/>
                        </a:ln>
                      </wps:spPr>
                      <wps:txbx>
                        <w:txbxContent>
                          <w:p w14:paraId="7C8DD485" w14:textId="77777777" w:rsidR="007C22A0" w:rsidRDefault="007C22A0" w:rsidP="00420641">
                            <w:pPr>
                              <w:rPr>
                                <w:b/>
                                <w:bCs/>
                              </w:rPr>
                            </w:pPr>
                            <w:r>
                              <w:rPr>
                                <w:b/>
                                <w:bCs/>
                              </w:rPr>
                              <w:t>F</w:t>
                            </w:r>
                            <w:r w:rsidRPr="00EE30C6">
                              <w:rPr>
                                <w:b/>
                                <w:bCs/>
                              </w:rPr>
                              <w:t>ig</w:t>
                            </w:r>
                            <w:r>
                              <w:rPr>
                                <w:b/>
                                <w:bCs/>
                              </w:rPr>
                              <w:t>ure</w:t>
                            </w:r>
                            <w:r w:rsidRPr="00EE30C6">
                              <w:rPr>
                                <w:b/>
                                <w:bCs/>
                              </w:rPr>
                              <w:t xml:space="preserve"> </w:t>
                            </w:r>
                            <w:r>
                              <w:rPr>
                                <w:b/>
                                <w:bCs/>
                              </w:rPr>
                              <w:t>2</w:t>
                            </w:r>
                            <w:r w:rsidRPr="00EE30C6">
                              <w:rPr>
                                <w:b/>
                                <w:bCs/>
                              </w:rPr>
                              <w:t>.</w:t>
                            </w:r>
                            <w:r>
                              <w:rPr>
                                <w:b/>
                                <w:bCs/>
                              </w:rPr>
                              <w:t xml:space="preserve"> </w:t>
                            </w:r>
                            <w:r w:rsidRPr="00B26F7A">
                              <w:rPr>
                                <w:b/>
                                <w:bCs/>
                              </w:rPr>
                              <w:t xml:space="preserve">Glucose uptake </w:t>
                            </w:r>
                            <w:r>
                              <w:rPr>
                                <w:b/>
                                <w:bCs/>
                              </w:rPr>
                              <w:t xml:space="preserve">in CEM, THP-1 and KU812 treated with ARV drugs. </w:t>
                            </w:r>
                          </w:p>
                          <w:p w14:paraId="681EF849" w14:textId="77777777" w:rsidR="007C22A0" w:rsidRPr="007A2EC3" w:rsidRDefault="007C22A0" w:rsidP="00420641">
                            <w:r w:rsidRPr="00B26F7A">
                              <w:t xml:space="preserve">Glucose uptake </w:t>
                            </w:r>
                            <w:r>
                              <w:t>d</w:t>
                            </w:r>
                            <w:r w:rsidRPr="00EE30C6">
                              <w:t xml:space="preserve">isplayed in the form of a bar chart plotted as a percentage of untreated control </w:t>
                            </w:r>
                            <w:r>
                              <w:t xml:space="preserve">cells when cell lines were treated with EFV and LPV at varied concentrations displayed in </w:t>
                            </w:r>
                            <w:r>
                              <w:rPr>
                                <w:rFonts w:ascii="Calibri" w:hAnsi="Calibri" w:cs="Calibri"/>
                              </w:rPr>
                              <w:t>µ</w:t>
                            </w:r>
                            <w:r>
                              <w:t xml:space="preserve">g/mL. </w:t>
                            </w:r>
                          </w:p>
                          <w:p w14:paraId="07280009" w14:textId="77777777" w:rsidR="007C22A0" w:rsidRPr="008F6299" w:rsidRDefault="007C22A0" w:rsidP="00420641">
                            <w:pPr>
                              <w:rPr>
                                <w:rFonts w:ascii="Arial" w:hAnsi="Arial" w:cs="Arial"/>
                              </w:rPr>
                            </w:pPr>
                            <w:r>
                              <w:rPr>
                                <w:b/>
                                <w:bCs/>
                              </w:rPr>
                              <w:t>C</w:t>
                            </w:r>
                            <w:r w:rsidRPr="00C52601">
                              <w:rPr>
                                <w:b/>
                                <w:bCs/>
                              </w:rPr>
                              <w:t>hromogenic (ab136995)</w:t>
                            </w:r>
                            <w:r>
                              <w:t xml:space="preserve"> assay on </w:t>
                            </w:r>
                            <w:r w:rsidRPr="00EE30C6">
                              <w:t>(</w:t>
                            </w:r>
                            <w:r>
                              <w:rPr>
                                <w:b/>
                                <w:bCs/>
                              </w:rPr>
                              <w:t>A</w:t>
                            </w:r>
                            <w:r w:rsidRPr="00EE30C6">
                              <w:t xml:space="preserve">) </w:t>
                            </w:r>
                            <w:r>
                              <w:rPr>
                                <w:i/>
                                <w:iCs/>
                              </w:rPr>
                              <w:t>CEM</w:t>
                            </w:r>
                            <w:r w:rsidRPr="00EE30C6">
                              <w:rPr>
                                <w:i/>
                                <w:iCs/>
                              </w:rPr>
                              <w:t xml:space="preserve"> cells</w:t>
                            </w:r>
                            <w:r>
                              <w:rPr>
                                <w:i/>
                                <w:iCs/>
                              </w:rPr>
                              <w:t xml:space="preserve"> </w:t>
                            </w:r>
                            <w:r>
                              <w:t>for 0 hours, (</w:t>
                            </w:r>
                            <w:r>
                              <w:rPr>
                                <w:b/>
                                <w:bCs/>
                              </w:rPr>
                              <w:t>B</w:t>
                            </w:r>
                            <w:r>
                              <w:t>)</w:t>
                            </w:r>
                            <w:r w:rsidRPr="00EE30C6">
                              <w:t xml:space="preserve"> </w:t>
                            </w:r>
                            <w:r>
                              <w:rPr>
                                <w:i/>
                                <w:iCs/>
                              </w:rPr>
                              <w:t>CEM</w:t>
                            </w:r>
                            <w:r w:rsidRPr="00EE30C6">
                              <w:rPr>
                                <w:i/>
                                <w:iCs/>
                              </w:rPr>
                              <w:t xml:space="preserve"> cells</w:t>
                            </w:r>
                            <w:r>
                              <w:rPr>
                                <w:i/>
                                <w:iCs/>
                              </w:rPr>
                              <w:t xml:space="preserve"> </w:t>
                            </w:r>
                            <w:r>
                              <w:t xml:space="preserve">for 24 hours, </w:t>
                            </w:r>
                            <w:r w:rsidRPr="00EE30C6">
                              <w:t>(</w:t>
                            </w:r>
                            <w:r w:rsidRPr="007A2EC3">
                              <w:rPr>
                                <w:b/>
                              </w:rPr>
                              <w:t>C</w:t>
                            </w:r>
                            <w:r w:rsidRPr="00EE30C6">
                              <w:t xml:space="preserve">) </w:t>
                            </w:r>
                            <w:r>
                              <w:rPr>
                                <w:i/>
                                <w:iCs/>
                              </w:rPr>
                              <w:t>THP-1</w:t>
                            </w:r>
                            <w:r w:rsidRPr="00EE30C6">
                              <w:rPr>
                                <w:i/>
                                <w:iCs/>
                              </w:rPr>
                              <w:t xml:space="preserve"> cells</w:t>
                            </w:r>
                            <w:r>
                              <w:rPr>
                                <w:i/>
                                <w:iCs/>
                              </w:rPr>
                              <w:t xml:space="preserve"> </w:t>
                            </w:r>
                            <w:r>
                              <w:t>for 0 hours, (</w:t>
                            </w:r>
                            <w:r>
                              <w:rPr>
                                <w:b/>
                                <w:bCs/>
                              </w:rPr>
                              <w:t>D</w:t>
                            </w:r>
                            <w:r>
                              <w:t>)</w:t>
                            </w:r>
                            <w:r w:rsidRPr="00EE30C6">
                              <w:t xml:space="preserve"> </w:t>
                            </w:r>
                            <w:r>
                              <w:rPr>
                                <w:i/>
                                <w:iCs/>
                              </w:rPr>
                              <w:t>THP-1</w:t>
                            </w:r>
                            <w:r w:rsidRPr="00EE30C6">
                              <w:rPr>
                                <w:i/>
                                <w:iCs/>
                              </w:rPr>
                              <w:t xml:space="preserve"> cells</w:t>
                            </w:r>
                            <w:r>
                              <w:rPr>
                                <w:i/>
                                <w:iCs/>
                              </w:rPr>
                              <w:t xml:space="preserve"> </w:t>
                            </w:r>
                            <w:r>
                              <w:t xml:space="preserve">for 24 hours, </w:t>
                            </w:r>
                            <w:r w:rsidRPr="00EE30C6">
                              <w:t>(</w:t>
                            </w:r>
                            <w:r>
                              <w:rPr>
                                <w:b/>
                                <w:bCs/>
                              </w:rPr>
                              <w:t>E</w:t>
                            </w:r>
                            <w:r w:rsidRPr="00EE30C6">
                              <w:t xml:space="preserve">) </w:t>
                            </w:r>
                            <w:r>
                              <w:rPr>
                                <w:i/>
                                <w:iCs/>
                              </w:rPr>
                              <w:t>KU812</w:t>
                            </w:r>
                            <w:r w:rsidRPr="00EE30C6">
                              <w:rPr>
                                <w:i/>
                                <w:iCs/>
                              </w:rPr>
                              <w:t xml:space="preserve"> cells</w:t>
                            </w:r>
                            <w:r>
                              <w:rPr>
                                <w:i/>
                                <w:iCs/>
                              </w:rPr>
                              <w:t xml:space="preserve"> </w:t>
                            </w:r>
                            <w:r>
                              <w:t>for 0 hours, (</w:t>
                            </w:r>
                            <w:r>
                              <w:rPr>
                                <w:b/>
                                <w:bCs/>
                              </w:rPr>
                              <w:t>F</w:t>
                            </w:r>
                            <w:r>
                              <w:t>)</w:t>
                            </w:r>
                            <w:r w:rsidRPr="00EE30C6">
                              <w:t xml:space="preserve"> </w:t>
                            </w:r>
                            <w:r>
                              <w:rPr>
                                <w:i/>
                                <w:iCs/>
                              </w:rPr>
                              <w:t>KU812</w:t>
                            </w:r>
                            <w:r w:rsidRPr="00EE30C6">
                              <w:rPr>
                                <w:i/>
                                <w:iCs/>
                              </w:rPr>
                              <w:t xml:space="preserve"> cells</w:t>
                            </w:r>
                            <w:r>
                              <w:rPr>
                                <w:i/>
                                <w:iCs/>
                              </w:rPr>
                              <w:t xml:space="preserve"> </w:t>
                            </w:r>
                            <w:r>
                              <w:t xml:space="preserve">for 24 hours. </w:t>
                            </w:r>
                            <w:r w:rsidRPr="00EE30C6">
                              <w:t xml:space="preserve">Data </w:t>
                            </w:r>
                            <w:r w:rsidRPr="008F6299">
                              <w:t>displayed as average of n=4 ± standard deviation</w:t>
                            </w:r>
                            <w:r>
                              <w:t>. Statistical significance when compared to untreated control displayed as</w:t>
                            </w:r>
                            <w:r w:rsidRPr="008F6299">
                              <w:t xml:space="preserve"> * p&lt;0.05</w:t>
                            </w:r>
                            <w:r>
                              <w:t xml:space="preserve">. </w:t>
                            </w:r>
                          </w:p>
                          <w:p w14:paraId="249601E2" w14:textId="77777777" w:rsidR="007C22A0" w:rsidRDefault="007C22A0" w:rsidP="004206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E040C8" id="Text Box 7" o:spid="_x0000_s1027" type="#_x0000_t202" style="position:absolute;left:0;text-align:left;margin-left:356.25pt;margin-top:1074.35pt;width:148.8pt;height:477.6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" filled="f" stroked="f" strokeweight=".5pt">
                <v:textbox>
                  <w:txbxContent>
                    <w:p w14:paraId="7C8DD485" w14:textId="77777777" w:rsidR="007C22A0" w:rsidRDefault="007C22A0" w:rsidP="00420641">
                      <w:pPr>
                        <w:rPr>
                          <w:b/>
                          <w:bCs/>
                        </w:rPr>
                      </w:pPr>
                      <w:r>
                        <w:rPr>
                          <w:b/>
                          <w:bCs/>
                        </w:rPr>
                        <w:t>F</w:t>
                      </w:r>
                      <w:r w:rsidRPr="00EE30C6">
                        <w:rPr>
                          <w:b/>
                          <w:bCs/>
                        </w:rPr>
                        <w:t>ig</w:t>
                      </w:r>
                      <w:r>
                        <w:rPr>
                          <w:b/>
                          <w:bCs/>
                        </w:rPr>
                        <w:t>ure</w:t>
                      </w:r>
                      <w:r w:rsidRPr="00EE30C6">
                        <w:rPr>
                          <w:b/>
                          <w:bCs/>
                        </w:rPr>
                        <w:t xml:space="preserve"> </w:t>
                      </w:r>
                      <w:r>
                        <w:rPr>
                          <w:b/>
                          <w:bCs/>
                        </w:rPr>
                        <w:t>2</w:t>
                      </w:r>
                      <w:r w:rsidRPr="00EE30C6">
                        <w:rPr>
                          <w:b/>
                          <w:bCs/>
                        </w:rPr>
                        <w:t>.</w:t>
                      </w:r>
                      <w:r>
                        <w:rPr>
                          <w:b/>
                          <w:bCs/>
                        </w:rPr>
                        <w:t xml:space="preserve"> </w:t>
                      </w:r>
                      <w:r w:rsidRPr="00B26F7A">
                        <w:rPr>
                          <w:b/>
                          <w:bCs/>
                        </w:rPr>
                        <w:t xml:space="preserve">Glucose uptake </w:t>
                      </w:r>
                      <w:r>
                        <w:rPr>
                          <w:b/>
                          <w:bCs/>
                        </w:rPr>
                        <w:t xml:space="preserve">in CEM, THP-1 and KU812 treated with ARV drugs. </w:t>
                      </w:r>
                    </w:p>
                    <w:p w14:paraId="681EF849" w14:textId="77777777" w:rsidR="007C22A0" w:rsidRPr="007A2EC3" w:rsidRDefault="007C22A0" w:rsidP="00420641">
                      <w:r w:rsidRPr="00B26F7A">
                        <w:t xml:space="preserve">Glucose uptake </w:t>
                      </w:r>
                      <w:r>
                        <w:t>d</w:t>
                      </w:r>
                      <w:r w:rsidRPr="00EE30C6">
                        <w:t xml:space="preserve">isplayed in the form of a bar chart plotted as a percentage of untreated control </w:t>
                      </w:r>
                      <w:r>
                        <w:t xml:space="preserve">cells when cell lines were treated with EFV and LPV at varied concentrations displayed in </w:t>
                      </w:r>
                      <w:r>
                        <w:rPr>
                          <w:rFonts w:ascii="Calibri" w:hAnsi="Calibri" w:cs="Calibri"/>
                        </w:rPr>
                        <w:t>µ</w:t>
                      </w:r>
                      <w:r>
                        <w:t xml:space="preserve">g/mL. </w:t>
                      </w:r>
                    </w:p>
                    <w:p w14:paraId="07280009" w14:textId="77777777" w:rsidR="007C22A0" w:rsidRPr="008F6299" w:rsidRDefault="007C22A0" w:rsidP="00420641">
                      <w:pPr>
                        <w:rPr>
                          <w:rFonts w:ascii="Arial" w:hAnsi="Arial" w:cs="Arial"/>
                        </w:rPr>
                      </w:pPr>
                      <w:r>
                        <w:rPr>
                          <w:b/>
                          <w:bCs/>
                        </w:rPr>
                        <w:t>C</w:t>
                      </w:r>
                      <w:r w:rsidRPr="00C52601">
                        <w:rPr>
                          <w:b/>
                          <w:bCs/>
                        </w:rPr>
                        <w:t>hromogenic (ab136995)</w:t>
                      </w:r>
                      <w:r>
                        <w:t xml:space="preserve"> assay on </w:t>
                      </w:r>
                      <w:r w:rsidRPr="00EE30C6">
                        <w:t>(</w:t>
                      </w:r>
                      <w:r>
                        <w:rPr>
                          <w:b/>
                          <w:bCs/>
                        </w:rPr>
                        <w:t>A</w:t>
                      </w:r>
                      <w:r w:rsidRPr="00EE30C6">
                        <w:t xml:space="preserve">) </w:t>
                      </w:r>
                      <w:r>
                        <w:rPr>
                          <w:i/>
                          <w:iCs/>
                        </w:rPr>
                        <w:t>CEM</w:t>
                      </w:r>
                      <w:r w:rsidRPr="00EE30C6">
                        <w:rPr>
                          <w:i/>
                          <w:iCs/>
                        </w:rPr>
                        <w:t xml:space="preserve"> cells</w:t>
                      </w:r>
                      <w:r>
                        <w:rPr>
                          <w:i/>
                          <w:iCs/>
                        </w:rPr>
                        <w:t xml:space="preserve"> </w:t>
                      </w:r>
                      <w:r>
                        <w:t>for 0 hours, (</w:t>
                      </w:r>
                      <w:r>
                        <w:rPr>
                          <w:b/>
                          <w:bCs/>
                        </w:rPr>
                        <w:t>B</w:t>
                      </w:r>
                      <w:r>
                        <w:t>)</w:t>
                      </w:r>
                      <w:r w:rsidRPr="00EE30C6">
                        <w:t xml:space="preserve"> </w:t>
                      </w:r>
                      <w:r>
                        <w:rPr>
                          <w:i/>
                          <w:iCs/>
                        </w:rPr>
                        <w:t>CEM</w:t>
                      </w:r>
                      <w:r w:rsidRPr="00EE30C6">
                        <w:rPr>
                          <w:i/>
                          <w:iCs/>
                        </w:rPr>
                        <w:t xml:space="preserve"> cells</w:t>
                      </w:r>
                      <w:r>
                        <w:rPr>
                          <w:i/>
                          <w:iCs/>
                        </w:rPr>
                        <w:t xml:space="preserve"> </w:t>
                      </w:r>
                      <w:r>
                        <w:t xml:space="preserve">for 24 hours, </w:t>
                      </w:r>
                      <w:r w:rsidRPr="00EE30C6">
                        <w:t>(</w:t>
                      </w:r>
                      <w:r w:rsidRPr="007A2EC3">
                        <w:rPr>
                          <w:b/>
                        </w:rPr>
                        <w:t>C</w:t>
                      </w:r>
                      <w:r w:rsidRPr="00EE30C6">
                        <w:t xml:space="preserve">) </w:t>
                      </w:r>
                      <w:r>
                        <w:rPr>
                          <w:i/>
                          <w:iCs/>
                        </w:rPr>
                        <w:t>THP-1</w:t>
                      </w:r>
                      <w:r w:rsidRPr="00EE30C6">
                        <w:rPr>
                          <w:i/>
                          <w:iCs/>
                        </w:rPr>
                        <w:t xml:space="preserve"> cells</w:t>
                      </w:r>
                      <w:r>
                        <w:rPr>
                          <w:i/>
                          <w:iCs/>
                        </w:rPr>
                        <w:t xml:space="preserve"> </w:t>
                      </w:r>
                      <w:r>
                        <w:t>for 0 hours, (</w:t>
                      </w:r>
                      <w:r>
                        <w:rPr>
                          <w:b/>
                          <w:bCs/>
                        </w:rPr>
                        <w:t>D</w:t>
                      </w:r>
                      <w:r>
                        <w:t>)</w:t>
                      </w:r>
                      <w:r w:rsidRPr="00EE30C6">
                        <w:t xml:space="preserve"> </w:t>
                      </w:r>
                      <w:r>
                        <w:rPr>
                          <w:i/>
                          <w:iCs/>
                        </w:rPr>
                        <w:t>THP-1</w:t>
                      </w:r>
                      <w:r w:rsidRPr="00EE30C6">
                        <w:rPr>
                          <w:i/>
                          <w:iCs/>
                        </w:rPr>
                        <w:t xml:space="preserve"> cells</w:t>
                      </w:r>
                      <w:r>
                        <w:rPr>
                          <w:i/>
                          <w:iCs/>
                        </w:rPr>
                        <w:t xml:space="preserve"> </w:t>
                      </w:r>
                      <w:r>
                        <w:t xml:space="preserve">for 24 hours, </w:t>
                      </w:r>
                      <w:r w:rsidRPr="00EE30C6">
                        <w:t>(</w:t>
                      </w:r>
                      <w:r>
                        <w:rPr>
                          <w:b/>
                          <w:bCs/>
                        </w:rPr>
                        <w:t>E</w:t>
                      </w:r>
                      <w:r w:rsidRPr="00EE30C6">
                        <w:t xml:space="preserve">) </w:t>
                      </w:r>
                      <w:r>
                        <w:rPr>
                          <w:i/>
                          <w:iCs/>
                        </w:rPr>
                        <w:t>KU812</w:t>
                      </w:r>
                      <w:r w:rsidRPr="00EE30C6">
                        <w:rPr>
                          <w:i/>
                          <w:iCs/>
                        </w:rPr>
                        <w:t xml:space="preserve"> cells</w:t>
                      </w:r>
                      <w:r>
                        <w:rPr>
                          <w:i/>
                          <w:iCs/>
                        </w:rPr>
                        <w:t xml:space="preserve"> </w:t>
                      </w:r>
                      <w:r>
                        <w:t>for 0 hours, (</w:t>
                      </w:r>
                      <w:r>
                        <w:rPr>
                          <w:b/>
                          <w:bCs/>
                        </w:rPr>
                        <w:t>F</w:t>
                      </w:r>
                      <w:r>
                        <w:t>)</w:t>
                      </w:r>
                      <w:r w:rsidRPr="00EE30C6">
                        <w:t xml:space="preserve"> </w:t>
                      </w:r>
                      <w:r>
                        <w:rPr>
                          <w:i/>
                          <w:iCs/>
                        </w:rPr>
                        <w:t>KU812</w:t>
                      </w:r>
                      <w:r w:rsidRPr="00EE30C6">
                        <w:rPr>
                          <w:i/>
                          <w:iCs/>
                        </w:rPr>
                        <w:t xml:space="preserve"> cells</w:t>
                      </w:r>
                      <w:r>
                        <w:rPr>
                          <w:i/>
                          <w:iCs/>
                        </w:rPr>
                        <w:t xml:space="preserve"> </w:t>
                      </w:r>
                      <w:r>
                        <w:t xml:space="preserve">for 24 hours. </w:t>
                      </w:r>
                      <w:r w:rsidRPr="00EE30C6">
                        <w:t xml:space="preserve">Data </w:t>
                      </w:r>
                      <w:r w:rsidRPr="008F6299">
                        <w:t>displayed as average of n=4 ± standard deviation</w:t>
                      </w:r>
                      <w:r>
                        <w:t>. Statistical significance when compared to untreated control displayed as</w:t>
                      </w:r>
                      <w:r w:rsidRPr="008F6299">
                        <w:t xml:space="preserve"> * p&lt;0.05</w:t>
                      </w:r>
                      <w:r>
                        <w:t xml:space="preserve">. </w:t>
                      </w:r>
                    </w:p>
                    <w:p w14:paraId="249601E2" w14:textId="77777777" w:rsidR="007C22A0" w:rsidRDefault="007C22A0" w:rsidP="00420641"/>
                  </w:txbxContent>
                </v:textbox>
                <w10:wrap anchorx="margin"/>
              </v:shape>
            </w:pict>
          </mc:Fallback>
        </mc:AlternateContent>
      </w:r>
      <w:r w:rsidR="00420641" w:rsidRPr="0088099D">
        <w:rPr>
          <w:b/>
          <w:noProof/>
        </w:rPr>
        <mc:AlternateContent>
          <mc:Choice Requires="wps">
            <w:drawing>
              <wp:anchor distT="0" distB="0" distL="114300" distR="114300" simplePos="0" relativeHeight="251655680" behindDoc="1" locked="0" layoutInCell="1" allowOverlap="1" wp14:anchorId="25ADBDFE" wp14:editId="015A48AB">
                <wp:simplePos x="0" y="0"/>
                <wp:positionH relativeFrom="column">
                  <wp:posOffset>885825</wp:posOffset>
                </wp:positionH>
                <wp:positionV relativeFrom="paragraph">
                  <wp:posOffset>-2362835</wp:posOffset>
                </wp:positionV>
                <wp:extent cx="228600" cy="140462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404620"/>
                        </a:xfrm>
                        <a:prstGeom prst="rect">
                          <a:avLst/>
                        </a:prstGeom>
                        <a:noFill/>
                        <a:ln w="9525">
                          <a:noFill/>
                          <a:miter lim="800000"/>
                          <a:headEnd/>
                          <a:tailEnd/>
                        </a:ln>
                      </wps:spPr>
                      <wps:txbx>
                        <w:txbxContent>
                          <w:p w14:paraId="1EAC97B2" w14:textId="77777777" w:rsidR="007C22A0" w:rsidRPr="00C1560E" w:rsidRDefault="007C22A0" w:rsidP="00420641">
                            <w:pPr>
                              <w:rPr>
                                <w:b/>
                                <w:sz w:val="24"/>
                              </w:rPr>
                            </w:pPr>
                            <w:r w:rsidRPr="00C1560E">
                              <w:rPr>
                                <w:b/>
                                <w:sz w:val="24"/>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ADBDFE" id="Text Box 2" o:spid="_x0000_s1028" type="#_x0000_t202" style="position:absolute;left:0;text-align:left;margin-left:69.75pt;margin-top:-186.05pt;width:18pt;height:110.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" filled="f" stroked="f">
                <v:textbox style="mso-fit-shape-to-text:t">
                  <w:txbxContent>
                    <w:p w14:paraId="1EAC97B2" w14:textId="77777777" w:rsidR="007C22A0" w:rsidRPr="00C1560E" w:rsidRDefault="007C22A0" w:rsidP="00420641">
                      <w:pPr>
                        <w:rPr>
                          <w:b/>
                          <w:sz w:val="24"/>
                        </w:rPr>
                      </w:pPr>
                      <w:r w:rsidRPr="00C1560E">
                        <w:rPr>
                          <w:b/>
                          <w:sz w:val="24"/>
                        </w:rPr>
                        <w:t>A</w:t>
                      </w:r>
                    </w:p>
                  </w:txbxContent>
                </v:textbox>
              </v:shape>
            </w:pict>
          </mc:Fallback>
        </mc:AlternateContent>
      </w:r>
      <w:r>
        <w:rPr>
          <w:noProof/>
        </w:rPr>
        <w:object w:dxaOrig="6845" w:dyaOrig="11045" w14:anchorId="06B4189E">
          <v:shape id="_x0000_i1026" type="#_x0000_t75" style="width:357.65pt;height:558.9pt" o:ole="">
            <v:imagedata r:id="rId15" o:title=""/>
          </v:shape>
          <o:OLEObject Type="Embed" ProgID="Prism9.Document" ShapeID="_x0000_i1026" DrawAspect="Content" ObjectID="_1711465347" r:id="rId16"/>
        </w:object>
      </w:r>
    </w:p>
    <w:p w14:paraId="1829C1B3" w14:textId="77777777" w:rsidR="00420641" w:rsidRDefault="00420641" w:rsidP="000175B6">
      <w:pPr>
        <w:spacing w:line="480" w:lineRule="auto"/>
        <w:rPr>
          <w:b/>
          <w:bCs/>
        </w:rPr>
      </w:pPr>
      <w:r>
        <w:rPr>
          <w:b/>
          <w:bCs/>
        </w:rPr>
        <w:t>F</w:t>
      </w:r>
      <w:r w:rsidRPr="00EE30C6">
        <w:rPr>
          <w:b/>
          <w:bCs/>
        </w:rPr>
        <w:t>ig</w:t>
      </w:r>
      <w:r>
        <w:rPr>
          <w:b/>
          <w:bCs/>
        </w:rPr>
        <w:t>ure</w:t>
      </w:r>
      <w:r w:rsidRPr="00EE30C6">
        <w:rPr>
          <w:b/>
          <w:bCs/>
        </w:rPr>
        <w:t xml:space="preserve"> </w:t>
      </w:r>
      <w:r>
        <w:rPr>
          <w:b/>
          <w:bCs/>
        </w:rPr>
        <w:t>2</w:t>
      </w:r>
      <w:r w:rsidRPr="00EE30C6">
        <w:rPr>
          <w:b/>
          <w:bCs/>
        </w:rPr>
        <w:t>.</w:t>
      </w:r>
      <w:r>
        <w:rPr>
          <w:b/>
          <w:bCs/>
        </w:rPr>
        <w:t xml:space="preserve"> </w:t>
      </w:r>
      <w:r w:rsidRPr="00B26F7A">
        <w:rPr>
          <w:b/>
          <w:bCs/>
        </w:rPr>
        <w:t xml:space="preserve">Glucose uptake </w:t>
      </w:r>
      <w:r>
        <w:rPr>
          <w:b/>
          <w:bCs/>
        </w:rPr>
        <w:t xml:space="preserve">in CEM, THP-1 and KU812 treated with ARV drugs. </w:t>
      </w:r>
    </w:p>
    <w:p w14:paraId="2215787E" w14:textId="0AC06C99" w:rsidR="00420641" w:rsidRPr="00A92DE3" w:rsidRDefault="00420641" w:rsidP="000175B6">
      <w:pPr>
        <w:spacing w:line="480" w:lineRule="auto"/>
        <w:rPr>
          <w:noProof/>
        </w:rPr>
      </w:pPr>
      <w:r w:rsidRPr="00A92DE3">
        <w:t xml:space="preserve">Glucose uptake displayed in the form of a bar chart plotted as a percentage of untreated control cells when cell lines were treated with EFV and LPV at varied concentrations displayed in </w:t>
      </w:r>
      <w:r w:rsidRPr="00A92DE3">
        <w:rPr>
          <w:rFonts w:ascii="Calibri" w:hAnsi="Calibri" w:cs="Calibri"/>
        </w:rPr>
        <w:t>µ</w:t>
      </w:r>
      <w:r w:rsidRPr="00A92DE3">
        <w:t xml:space="preserve">g/mL. </w:t>
      </w:r>
      <w:r w:rsidRPr="00301162">
        <w:rPr>
          <w:b/>
          <w:bCs/>
        </w:rPr>
        <w:t>Chromogenic (ab136995)</w:t>
      </w:r>
      <w:r w:rsidRPr="00A92DE3">
        <w:t xml:space="preserve"> assay on (</w:t>
      </w:r>
      <w:r w:rsidR="00D01F96" w:rsidRPr="00A92DE3">
        <w:rPr>
          <w:b/>
          <w:bCs/>
        </w:rPr>
        <w:t>A</w:t>
      </w:r>
      <w:r w:rsidRPr="00A92DE3">
        <w:t xml:space="preserve">) </w:t>
      </w:r>
      <w:r w:rsidRPr="00A92DE3">
        <w:rPr>
          <w:iCs/>
        </w:rPr>
        <w:t xml:space="preserve">CEM cells </w:t>
      </w:r>
      <w:r w:rsidRPr="00A92DE3">
        <w:t>for 0 hours, (</w:t>
      </w:r>
      <w:r w:rsidR="00D01F96" w:rsidRPr="00A92DE3">
        <w:rPr>
          <w:b/>
          <w:bCs/>
        </w:rPr>
        <w:t>B</w:t>
      </w:r>
      <w:r w:rsidRPr="00A92DE3">
        <w:t xml:space="preserve">) </w:t>
      </w:r>
      <w:r w:rsidRPr="00A92DE3">
        <w:rPr>
          <w:iCs/>
        </w:rPr>
        <w:t xml:space="preserve">CEM cells </w:t>
      </w:r>
      <w:r w:rsidRPr="00A92DE3">
        <w:t>for 24 hours, (</w:t>
      </w:r>
      <w:r w:rsidR="00D01F96" w:rsidRPr="00A92DE3">
        <w:rPr>
          <w:b/>
        </w:rPr>
        <w:t>C</w:t>
      </w:r>
      <w:r w:rsidRPr="00A92DE3">
        <w:t xml:space="preserve">) </w:t>
      </w:r>
      <w:r w:rsidRPr="00A92DE3">
        <w:rPr>
          <w:iCs/>
        </w:rPr>
        <w:t xml:space="preserve">THP-1 cells </w:t>
      </w:r>
      <w:r w:rsidRPr="00A92DE3">
        <w:t>for 0 hours, (</w:t>
      </w:r>
      <w:r w:rsidR="00D01F96" w:rsidRPr="00A92DE3">
        <w:rPr>
          <w:b/>
          <w:bCs/>
        </w:rPr>
        <w:t>D</w:t>
      </w:r>
      <w:r w:rsidRPr="00A92DE3">
        <w:t xml:space="preserve">) </w:t>
      </w:r>
      <w:r w:rsidRPr="00A92DE3">
        <w:rPr>
          <w:iCs/>
        </w:rPr>
        <w:t xml:space="preserve">THP-1 cells </w:t>
      </w:r>
      <w:r w:rsidRPr="00A92DE3">
        <w:t>for 24 hours, (</w:t>
      </w:r>
      <w:r w:rsidR="00D01F96" w:rsidRPr="00A92DE3">
        <w:rPr>
          <w:b/>
          <w:bCs/>
        </w:rPr>
        <w:t>E</w:t>
      </w:r>
      <w:r w:rsidR="00D01F96" w:rsidRPr="00A92DE3">
        <w:rPr>
          <w:bCs/>
        </w:rPr>
        <w:t>)</w:t>
      </w:r>
      <w:r w:rsidRPr="00A92DE3">
        <w:t xml:space="preserve"> </w:t>
      </w:r>
      <w:r w:rsidRPr="00A92DE3">
        <w:rPr>
          <w:iCs/>
        </w:rPr>
        <w:t xml:space="preserve">KU812 cells </w:t>
      </w:r>
      <w:r w:rsidRPr="00A92DE3">
        <w:t>for 0 hours, (</w:t>
      </w:r>
      <w:r w:rsidR="00D01F96" w:rsidRPr="00A92DE3">
        <w:rPr>
          <w:b/>
          <w:bCs/>
        </w:rPr>
        <w:t>F</w:t>
      </w:r>
      <w:r w:rsidRPr="00A92DE3">
        <w:t xml:space="preserve">) </w:t>
      </w:r>
      <w:r w:rsidRPr="00A92DE3">
        <w:rPr>
          <w:iCs/>
        </w:rPr>
        <w:t xml:space="preserve">KU812 cells </w:t>
      </w:r>
      <w:r w:rsidRPr="00A92DE3">
        <w:t xml:space="preserve">for 24 hours. Data </w:t>
      </w:r>
      <w:r w:rsidRPr="00A92DE3">
        <w:lastRenderedPageBreak/>
        <w:t>displayed as average of n=4 ± standard deviation. Statistical significance when compared to untreated control displayed as * p&lt;0.05.</w:t>
      </w:r>
    </w:p>
    <w:p w14:paraId="03EB36E2" w14:textId="77777777" w:rsidR="003527B6" w:rsidRDefault="003527B6" w:rsidP="000175B6">
      <w:pPr>
        <w:spacing w:line="480" w:lineRule="auto"/>
      </w:pPr>
    </w:p>
    <w:p w14:paraId="5FDCE572" w14:textId="7F9AB296" w:rsidR="00C1560E" w:rsidRPr="003527B6" w:rsidRDefault="00C1560E" w:rsidP="000175B6">
      <w:pPr>
        <w:spacing w:line="480" w:lineRule="auto"/>
        <w:rPr>
          <w:rStyle w:val="Heading2Char"/>
        </w:rPr>
      </w:pPr>
      <w:r w:rsidRPr="003527B6">
        <w:rPr>
          <w:rStyle w:val="Heading2Char"/>
        </w:rPr>
        <w:t xml:space="preserve">SLC2A1 inhibitor, BAY-876, displayed </w:t>
      </w:r>
      <w:r w:rsidR="00760D0F" w:rsidRPr="003527B6">
        <w:rPr>
          <w:rStyle w:val="Heading2Char"/>
        </w:rPr>
        <w:t>cell-</w:t>
      </w:r>
      <w:r w:rsidRPr="003527B6">
        <w:rPr>
          <w:rStyle w:val="Heading2Char"/>
        </w:rPr>
        <w:t>type depend</w:t>
      </w:r>
      <w:r w:rsidR="00760D0F" w:rsidRPr="003527B6">
        <w:rPr>
          <w:rStyle w:val="Heading2Char"/>
        </w:rPr>
        <w:t>e</w:t>
      </w:r>
      <w:r w:rsidRPr="003527B6">
        <w:rPr>
          <w:rStyle w:val="Heading2Char"/>
        </w:rPr>
        <w:t>nt effects on glucose uptake</w:t>
      </w:r>
    </w:p>
    <w:p w14:paraId="385B23DA" w14:textId="1307B1A7" w:rsidR="00C1560E" w:rsidRPr="006B27BB" w:rsidRDefault="00C1560E" w:rsidP="000175B6">
      <w:pPr>
        <w:spacing w:line="480" w:lineRule="auto"/>
      </w:pPr>
      <w:r w:rsidRPr="006B27BB">
        <w:t>As there was evidence of the ARVs affecting glucose transport, whether via interactions with a specific transporter or multiple, we introduced the known SLC2A1 inhibitor, BAY-876. We then tested the effect on cellular glucose uptake in the three immune cell lines when the SLC2A1 transporter was inhibited to determine the effects of glucose uptake within the immune cells.</w:t>
      </w:r>
    </w:p>
    <w:p w14:paraId="1B7B2914" w14:textId="77777777" w:rsidR="00C1560E" w:rsidRPr="006B27BB" w:rsidRDefault="00C1560E" w:rsidP="000175B6">
      <w:pPr>
        <w:spacing w:line="480" w:lineRule="auto"/>
      </w:pPr>
    </w:p>
    <w:p w14:paraId="7B0D385F" w14:textId="300FF3CB" w:rsidR="003D6731" w:rsidRDefault="00C1560E" w:rsidP="000175B6">
      <w:pPr>
        <w:spacing w:line="480" w:lineRule="auto"/>
      </w:pPr>
      <w:r w:rsidRPr="006B27BB">
        <w:t>The results displayed were unexpected as in both CEM (Figure 3</w:t>
      </w:r>
      <w:r>
        <w:t>B</w:t>
      </w:r>
      <w:r w:rsidRPr="006B27BB">
        <w:t>) and KU812 (Figure 3</w:t>
      </w:r>
      <w:r>
        <w:t>F</w:t>
      </w:r>
      <w:r w:rsidRPr="006B27BB">
        <w:t>) cells treated with 2</w:t>
      </w:r>
      <w:r w:rsidR="003527B6">
        <w:t xml:space="preserve"> </w:t>
      </w:r>
      <w:proofErr w:type="spellStart"/>
      <w:r w:rsidRPr="006B27BB">
        <w:t>nM</w:t>
      </w:r>
      <w:proofErr w:type="spellEnd"/>
      <w:r w:rsidRPr="006B27BB">
        <w:t xml:space="preserve"> of BAY-876, the glucose accumulation within the cells was higher on average when compared with the untreated control cells at 24 hours.</w:t>
      </w:r>
      <w:r>
        <w:t xml:space="preserve"> At 24 hours, glucose accumulation within CEM cells was higher by 29% and in KU812 cells by 16%</w:t>
      </w:r>
      <w:r w:rsidR="00300762">
        <w:t xml:space="preserve"> </w:t>
      </w:r>
      <w:r>
        <w:t xml:space="preserve">when compared to the untreated cells. </w:t>
      </w:r>
    </w:p>
    <w:p w14:paraId="3C9CA799" w14:textId="7EE43DF3" w:rsidR="0008641F" w:rsidRPr="00662336" w:rsidRDefault="00324654" w:rsidP="00B0775E">
      <w:pPr>
        <w:spacing w:line="480" w:lineRule="auto"/>
        <w:jc w:val="center"/>
      </w:pPr>
      <w:r>
        <w:rPr>
          <w:noProof/>
        </w:rPr>
        <w:object w:dxaOrig="7075" w:dyaOrig="11916" w14:anchorId="1D069C24">
          <v:shape id="_x0000_i1027" type="#_x0000_t75" style="width:345.25pt;height:585.1pt" o:ole="">
            <v:imagedata r:id="rId17" o:title=""/>
          </v:shape>
          <o:OLEObject Type="Embed" ProgID="Prism9.Document" ShapeID="_x0000_i1027" DrawAspect="Content" ObjectID="_1711465348" r:id="rId18"/>
        </w:object>
      </w:r>
    </w:p>
    <w:p w14:paraId="4814F874" w14:textId="77777777" w:rsidR="00294BA0" w:rsidRDefault="00294BA0" w:rsidP="000175B6">
      <w:pPr>
        <w:spacing w:line="480" w:lineRule="auto"/>
        <w:rPr>
          <w:b/>
          <w:bCs/>
        </w:rPr>
      </w:pPr>
      <w:r>
        <w:rPr>
          <w:b/>
          <w:bCs/>
        </w:rPr>
        <w:t>F</w:t>
      </w:r>
      <w:r w:rsidRPr="00EE30C6">
        <w:rPr>
          <w:b/>
          <w:bCs/>
        </w:rPr>
        <w:t>ig</w:t>
      </w:r>
      <w:r>
        <w:rPr>
          <w:b/>
          <w:bCs/>
        </w:rPr>
        <w:t>ure</w:t>
      </w:r>
      <w:r w:rsidRPr="00EE30C6">
        <w:rPr>
          <w:b/>
          <w:bCs/>
        </w:rPr>
        <w:t xml:space="preserve"> </w:t>
      </w:r>
      <w:r>
        <w:rPr>
          <w:b/>
          <w:bCs/>
        </w:rPr>
        <w:t>3</w:t>
      </w:r>
      <w:r w:rsidRPr="00EE30C6">
        <w:rPr>
          <w:b/>
          <w:bCs/>
        </w:rPr>
        <w:t>.</w:t>
      </w:r>
      <w:r>
        <w:rPr>
          <w:b/>
          <w:bCs/>
        </w:rPr>
        <w:t xml:space="preserve"> </w:t>
      </w:r>
      <w:r w:rsidRPr="00B26F7A">
        <w:rPr>
          <w:b/>
          <w:bCs/>
        </w:rPr>
        <w:t xml:space="preserve">Glucose uptake </w:t>
      </w:r>
      <w:r>
        <w:rPr>
          <w:b/>
          <w:bCs/>
        </w:rPr>
        <w:t xml:space="preserve">in CEM, THP-1 and KU812 treated with BAY-876 at 2nM. </w:t>
      </w:r>
    </w:p>
    <w:p w14:paraId="7F1B815E" w14:textId="2C6E0749" w:rsidR="00663713" w:rsidRPr="00A92DE3" w:rsidRDefault="00294BA0" w:rsidP="000175B6">
      <w:pPr>
        <w:spacing w:line="480" w:lineRule="auto"/>
      </w:pPr>
      <w:r w:rsidRPr="00A92DE3">
        <w:t xml:space="preserve">Glucose uptake displayed in the form of a bar chart plotted as a percentage of untreated control cells over two incubation points. </w:t>
      </w:r>
      <w:r w:rsidRPr="00A92DE3">
        <w:rPr>
          <w:b/>
          <w:bCs/>
        </w:rPr>
        <w:t>Chromogenic (ab136995)</w:t>
      </w:r>
      <w:r w:rsidRPr="00A92DE3">
        <w:t xml:space="preserve"> assay displayed when immune cells are treated with BAY-876 at 2nM on (</w:t>
      </w:r>
      <w:r w:rsidRPr="00A92DE3">
        <w:rPr>
          <w:b/>
          <w:bCs/>
        </w:rPr>
        <w:t>A</w:t>
      </w:r>
      <w:r w:rsidRPr="00A92DE3">
        <w:t xml:space="preserve">) </w:t>
      </w:r>
      <w:r w:rsidRPr="00A92DE3">
        <w:rPr>
          <w:iCs/>
        </w:rPr>
        <w:t xml:space="preserve">CEM cells </w:t>
      </w:r>
      <w:r w:rsidRPr="00A92DE3">
        <w:t>for 0 hours, (</w:t>
      </w:r>
      <w:r w:rsidRPr="00A92DE3">
        <w:rPr>
          <w:b/>
          <w:bCs/>
        </w:rPr>
        <w:t>B</w:t>
      </w:r>
      <w:r w:rsidRPr="00A92DE3">
        <w:t xml:space="preserve">) </w:t>
      </w:r>
      <w:r w:rsidRPr="00A92DE3">
        <w:rPr>
          <w:iCs/>
        </w:rPr>
        <w:t xml:space="preserve">CEM cells </w:t>
      </w:r>
      <w:r w:rsidRPr="00A92DE3">
        <w:t>for 24 hours, (</w:t>
      </w:r>
      <w:r w:rsidRPr="00A92DE3">
        <w:rPr>
          <w:b/>
        </w:rPr>
        <w:t>C</w:t>
      </w:r>
      <w:r w:rsidRPr="00A92DE3">
        <w:t xml:space="preserve">) </w:t>
      </w:r>
      <w:r w:rsidRPr="00A92DE3">
        <w:rPr>
          <w:iCs/>
        </w:rPr>
        <w:t xml:space="preserve">THP-1 cells </w:t>
      </w:r>
      <w:r w:rsidRPr="00A92DE3">
        <w:t xml:space="preserve">for 0 </w:t>
      </w:r>
      <w:r w:rsidRPr="00A92DE3">
        <w:lastRenderedPageBreak/>
        <w:t>hours, (</w:t>
      </w:r>
      <w:r w:rsidRPr="00A92DE3">
        <w:rPr>
          <w:b/>
          <w:bCs/>
        </w:rPr>
        <w:t>D</w:t>
      </w:r>
      <w:r w:rsidRPr="00A92DE3">
        <w:t xml:space="preserve">) </w:t>
      </w:r>
      <w:r w:rsidRPr="00A92DE3">
        <w:rPr>
          <w:iCs/>
        </w:rPr>
        <w:t xml:space="preserve">THP-1 cells </w:t>
      </w:r>
      <w:r w:rsidRPr="00A92DE3">
        <w:t>for 24 hours, (</w:t>
      </w:r>
      <w:r w:rsidRPr="00A92DE3">
        <w:rPr>
          <w:b/>
          <w:bCs/>
        </w:rPr>
        <w:t>E</w:t>
      </w:r>
      <w:r w:rsidRPr="00A92DE3">
        <w:t xml:space="preserve">) </w:t>
      </w:r>
      <w:r w:rsidRPr="00A92DE3">
        <w:rPr>
          <w:iCs/>
        </w:rPr>
        <w:t xml:space="preserve">KU812 cells </w:t>
      </w:r>
      <w:r w:rsidRPr="00A92DE3">
        <w:t>for 0 hours, (</w:t>
      </w:r>
      <w:r w:rsidRPr="00A92DE3">
        <w:rPr>
          <w:b/>
          <w:bCs/>
        </w:rPr>
        <w:t>F</w:t>
      </w:r>
      <w:r w:rsidRPr="00A92DE3">
        <w:t xml:space="preserve">) </w:t>
      </w:r>
      <w:r w:rsidRPr="00A92DE3">
        <w:rPr>
          <w:iCs/>
        </w:rPr>
        <w:t xml:space="preserve">KU812 cells </w:t>
      </w:r>
      <w:r w:rsidRPr="00A92DE3">
        <w:t>for 24 hours</w:t>
      </w:r>
      <w:r w:rsidRPr="00A92DE3">
        <w:rPr>
          <w:b/>
          <w:bCs/>
        </w:rPr>
        <w:t>.</w:t>
      </w:r>
      <w:r w:rsidRPr="00A92DE3">
        <w:rPr>
          <w:iCs/>
        </w:rPr>
        <w:t xml:space="preserve"> </w:t>
      </w:r>
      <w:r w:rsidRPr="00A92DE3">
        <w:t>Data</w:t>
      </w:r>
      <w:r w:rsidR="00FB29C3" w:rsidRPr="00A92DE3">
        <w:t xml:space="preserve"> displayed as average of n=4 ± standard deviation. Statistical significance when compared to untreated control displayed as * p&lt;0.05.</w:t>
      </w:r>
    </w:p>
    <w:p w14:paraId="141A427B" w14:textId="77777777" w:rsidR="00B0775E" w:rsidRDefault="00B0775E" w:rsidP="000175B6">
      <w:pPr>
        <w:spacing w:line="480" w:lineRule="auto"/>
      </w:pPr>
    </w:p>
    <w:p w14:paraId="1969A28B" w14:textId="45408862" w:rsidR="00663713" w:rsidRPr="00663713" w:rsidRDefault="00663713" w:rsidP="000175B6">
      <w:pPr>
        <w:pStyle w:val="Heading2"/>
        <w:spacing w:line="480" w:lineRule="auto"/>
      </w:pPr>
      <w:r w:rsidRPr="006B27BB">
        <w:t>SLC2A1 and SLC2A4 expression was higher at the transcriptional level in the CEM and THP</w:t>
      </w:r>
      <w:r w:rsidR="005C6B26">
        <w:t>-</w:t>
      </w:r>
      <w:r w:rsidRPr="006B27BB">
        <w:t>1 cell lines</w:t>
      </w:r>
    </w:p>
    <w:p w14:paraId="1318BE1A" w14:textId="77777777" w:rsidR="00E36F23" w:rsidRDefault="00E36F23" w:rsidP="000175B6">
      <w:pPr>
        <w:spacing w:line="480" w:lineRule="auto"/>
      </w:pPr>
      <w:bookmarkStart w:id="10" w:name="_Hlk96065242"/>
      <w:r>
        <w:rPr>
          <w:lang w:eastAsia="en-US"/>
        </w:rPr>
        <w:t>An additional line of investigation looked into whether ARVs had</w:t>
      </w:r>
      <w:bookmarkEnd w:id="10"/>
      <w:r w:rsidRPr="00A131C6">
        <w:rPr>
          <w:lang w:eastAsia="en-US"/>
        </w:rPr>
        <w:t xml:space="preserve"> an effect on expression of SLC transporters. We addressed this by carry</w:t>
      </w:r>
      <w:r w:rsidRPr="007322EE">
        <w:rPr>
          <w:lang w:eastAsia="en-US"/>
        </w:rPr>
        <w:t>ing out q</w:t>
      </w:r>
      <w:r w:rsidRPr="00B60A9C">
        <w:t>PCR in all three cell lines to determine the influence of the ARVs on SLC2A1 and SLC2A4 mRNA expression.</w:t>
      </w:r>
      <w:r w:rsidRPr="006B27BB">
        <w:rPr>
          <w:rFonts w:hint="eastAsia"/>
        </w:rPr>
        <w:t xml:space="preserve"> </w:t>
      </w:r>
    </w:p>
    <w:p w14:paraId="09FF7EFB" w14:textId="77777777" w:rsidR="00354533" w:rsidRDefault="00354533" w:rsidP="000175B6">
      <w:pPr>
        <w:spacing w:line="480" w:lineRule="auto"/>
        <w:rPr>
          <w:rFonts w:eastAsiaTheme="minorHAnsi"/>
          <w:lang w:eastAsia="en-US"/>
        </w:rPr>
      </w:pPr>
    </w:p>
    <w:p w14:paraId="5E4A9AC4" w14:textId="1FDC2D60" w:rsidR="000B4DCA" w:rsidRDefault="00663713" w:rsidP="000175B6">
      <w:pPr>
        <w:spacing w:line="480" w:lineRule="auto"/>
        <w:rPr>
          <w:rFonts w:eastAsiaTheme="minorHAnsi"/>
          <w:lang w:eastAsia="en-US"/>
        </w:rPr>
      </w:pPr>
      <w:r w:rsidRPr="00A131C6">
        <w:rPr>
          <w:rFonts w:eastAsiaTheme="minorHAnsi"/>
          <w:lang w:eastAsia="en-US"/>
        </w:rPr>
        <w:t>In the CEM cell line, SLC2A1 expression was significantly higher</w:t>
      </w:r>
      <w:r w:rsidR="00354533">
        <w:rPr>
          <w:rFonts w:eastAsiaTheme="minorHAnsi"/>
          <w:lang w:eastAsia="en-US"/>
        </w:rPr>
        <w:t xml:space="preserve"> </w:t>
      </w:r>
      <w:r w:rsidR="000B4DCA">
        <w:rPr>
          <w:rFonts w:eastAsiaTheme="minorHAnsi"/>
          <w:lang w:eastAsia="en-US"/>
        </w:rPr>
        <w:t>(</w:t>
      </w:r>
      <w:r w:rsidR="001E1F8C" w:rsidRPr="001E1F8C">
        <w:rPr>
          <w:rFonts w:ascii="Calibri" w:eastAsia="Times New Roman" w:hAnsi="Calibri" w:cs="Calibri"/>
          <w:color w:val="000000"/>
        </w:rPr>
        <w:t>2728</w:t>
      </w:r>
      <w:r w:rsidR="000B4DCA">
        <w:rPr>
          <w:rFonts w:ascii="Calibri" w:eastAsia="Times New Roman" w:hAnsi="Calibri" w:cs="Calibri"/>
          <w:color w:val="000000"/>
        </w:rPr>
        <w:t>%</w:t>
      </w:r>
      <w:r w:rsidR="00354533">
        <w:rPr>
          <w:rFonts w:eastAsiaTheme="minorHAnsi"/>
          <w:lang w:eastAsia="en-US"/>
        </w:rPr>
        <w:t xml:space="preserve"> </w:t>
      </w:r>
      <w:r w:rsidR="000B4DCA">
        <w:rPr>
          <w:rFonts w:eastAsiaTheme="minorHAnsi"/>
          <w:lang w:eastAsia="en-US"/>
        </w:rPr>
        <w:t>greater</w:t>
      </w:r>
      <w:r w:rsidR="00300762">
        <w:rPr>
          <w:rFonts w:eastAsiaTheme="minorHAnsi"/>
          <w:lang w:eastAsia="en-US"/>
        </w:rPr>
        <w:t xml:space="preserve">) </w:t>
      </w:r>
      <w:r w:rsidRPr="00A131C6">
        <w:rPr>
          <w:rFonts w:eastAsiaTheme="minorHAnsi"/>
          <w:lang w:eastAsia="en-US"/>
        </w:rPr>
        <w:t>when treated with 10</w:t>
      </w:r>
      <w:r w:rsidR="004E452C">
        <w:rPr>
          <w:rFonts w:eastAsiaTheme="minorHAnsi"/>
          <w:lang w:eastAsia="en-US"/>
        </w:rPr>
        <w:t xml:space="preserve"> </w:t>
      </w:r>
      <w:r w:rsidRPr="006B27BB">
        <w:rPr>
          <w:rFonts w:eastAsiaTheme="minorHAnsi"/>
          <w:lang w:eastAsia="en-US"/>
        </w:rPr>
        <w:t>μ</w:t>
      </w:r>
      <w:r w:rsidRPr="00A131C6">
        <w:rPr>
          <w:rFonts w:eastAsiaTheme="minorHAnsi"/>
          <w:lang w:eastAsia="en-US"/>
        </w:rPr>
        <w:t>g/mL LPV (Figure 4A). No significant change</w:t>
      </w:r>
      <w:r w:rsidRPr="007322EE">
        <w:rPr>
          <w:rFonts w:eastAsiaTheme="minorHAnsi"/>
          <w:lang w:eastAsia="en-US"/>
        </w:rPr>
        <w:t>s in SLC2A4 expression were observed in this cell line (Figure 4B). 4</w:t>
      </w:r>
      <w:r w:rsidR="004E452C">
        <w:rPr>
          <w:rFonts w:eastAsiaTheme="minorHAnsi"/>
          <w:lang w:eastAsia="en-US"/>
        </w:rPr>
        <w:t xml:space="preserve"> </w:t>
      </w:r>
      <w:r w:rsidRPr="006B27BB">
        <w:rPr>
          <w:rFonts w:eastAsiaTheme="minorHAnsi"/>
          <w:lang w:eastAsia="en-US"/>
        </w:rPr>
        <w:t>μ</w:t>
      </w:r>
      <w:r w:rsidRPr="00A131C6">
        <w:rPr>
          <w:rFonts w:eastAsiaTheme="minorHAnsi"/>
          <w:lang w:eastAsia="en-US"/>
        </w:rPr>
        <w:t>g/mL EFV and 20</w:t>
      </w:r>
      <w:r w:rsidR="004E452C">
        <w:rPr>
          <w:rFonts w:eastAsiaTheme="minorHAnsi"/>
          <w:lang w:eastAsia="en-US"/>
        </w:rPr>
        <w:t xml:space="preserve"> </w:t>
      </w:r>
      <w:r w:rsidRPr="006B27BB">
        <w:rPr>
          <w:rFonts w:eastAsiaTheme="minorHAnsi"/>
          <w:lang w:eastAsia="en-US"/>
        </w:rPr>
        <w:t>μ</w:t>
      </w:r>
      <w:r w:rsidRPr="00A131C6">
        <w:rPr>
          <w:rFonts w:eastAsiaTheme="minorHAnsi"/>
          <w:lang w:eastAsia="en-US"/>
        </w:rPr>
        <w:t>g/mL LPV all increase the expression of SLC2A4 by a non-significant margin. 10</w:t>
      </w:r>
      <w:r w:rsidR="004E452C">
        <w:rPr>
          <w:rFonts w:eastAsiaTheme="minorHAnsi"/>
          <w:lang w:eastAsia="en-US"/>
        </w:rPr>
        <w:t xml:space="preserve"> </w:t>
      </w:r>
      <w:r w:rsidRPr="006B27BB">
        <w:rPr>
          <w:rFonts w:eastAsiaTheme="minorHAnsi"/>
          <w:lang w:eastAsia="en-US"/>
        </w:rPr>
        <w:t>μ</w:t>
      </w:r>
      <w:r w:rsidRPr="00A131C6">
        <w:rPr>
          <w:rFonts w:eastAsiaTheme="minorHAnsi"/>
          <w:lang w:eastAsia="en-US"/>
        </w:rPr>
        <w:t>g/mL LPV and the PHA positive control caused suppress</w:t>
      </w:r>
      <w:r w:rsidR="00760D0F">
        <w:rPr>
          <w:rFonts w:eastAsiaTheme="minorHAnsi"/>
          <w:lang w:eastAsia="en-US"/>
        </w:rPr>
        <w:t>ed</w:t>
      </w:r>
      <w:r w:rsidRPr="00A131C6">
        <w:rPr>
          <w:rFonts w:eastAsiaTheme="minorHAnsi"/>
          <w:lang w:eastAsia="en-US"/>
        </w:rPr>
        <w:t xml:space="preserve"> expression </w:t>
      </w:r>
      <w:r w:rsidR="00760D0F">
        <w:rPr>
          <w:rFonts w:eastAsiaTheme="minorHAnsi"/>
          <w:lang w:eastAsia="en-US"/>
        </w:rPr>
        <w:t>by</w:t>
      </w:r>
      <w:r w:rsidRPr="00A131C6">
        <w:rPr>
          <w:rFonts w:eastAsiaTheme="minorHAnsi"/>
          <w:lang w:eastAsia="en-US"/>
        </w:rPr>
        <w:t xml:space="preserve"> 50% and 70%</w:t>
      </w:r>
      <w:r w:rsidR="00760D0F">
        <w:rPr>
          <w:rFonts w:eastAsiaTheme="minorHAnsi"/>
          <w:lang w:eastAsia="en-US"/>
        </w:rPr>
        <w:t>, respectively</w:t>
      </w:r>
      <w:r w:rsidRPr="00A131C6">
        <w:rPr>
          <w:rFonts w:eastAsiaTheme="minorHAnsi"/>
          <w:lang w:eastAsia="en-US"/>
        </w:rPr>
        <w:t xml:space="preserve">. </w:t>
      </w:r>
    </w:p>
    <w:p w14:paraId="3FA75C1A" w14:textId="77777777" w:rsidR="000B4DCA" w:rsidRDefault="000B4DCA" w:rsidP="000175B6">
      <w:pPr>
        <w:spacing w:line="480" w:lineRule="auto"/>
        <w:rPr>
          <w:rFonts w:eastAsiaTheme="minorHAnsi"/>
          <w:lang w:eastAsia="en-US"/>
        </w:rPr>
      </w:pPr>
    </w:p>
    <w:p w14:paraId="0D725E6E" w14:textId="3DBF1089" w:rsidR="000B4DCA" w:rsidRDefault="00663713" w:rsidP="000175B6">
      <w:pPr>
        <w:spacing w:line="480" w:lineRule="auto"/>
        <w:rPr>
          <w:rFonts w:eastAsiaTheme="minorHAnsi"/>
          <w:lang w:eastAsia="en-US"/>
        </w:rPr>
      </w:pPr>
      <w:r w:rsidRPr="00662336">
        <w:rPr>
          <w:rFonts w:eastAsiaTheme="minorHAnsi"/>
          <w:lang w:eastAsia="en-US"/>
        </w:rPr>
        <w:t xml:space="preserve">EFV and LPV had no marked effects on </w:t>
      </w:r>
      <w:r w:rsidR="00760D0F">
        <w:rPr>
          <w:rFonts w:eastAsiaTheme="minorHAnsi"/>
          <w:lang w:eastAsia="en-US"/>
        </w:rPr>
        <w:t xml:space="preserve">the </w:t>
      </w:r>
      <w:r w:rsidRPr="00662336">
        <w:rPr>
          <w:rFonts w:eastAsiaTheme="minorHAnsi"/>
          <w:lang w:eastAsia="en-US"/>
        </w:rPr>
        <w:t>expression of SLC2A1</w:t>
      </w:r>
      <w:r w:rsidR="00760D0F">
        <w:rPr>
          <w:rFonts w:eastAsiaTheme="minorHAnsi"/>
          <w:lang w:eastAsia="en-US"/>
        </w:rPr>
        <w:t xml:space="preserve"> in THP-1</w:t>
      </w:r>
      <w:r w:rsidRPr="00662336">
        <w:rPr>
          <w:rFonts w:eastAsiaTheme="minorHAnsi"/>
          <w:lang w:eastAsia="en-US"/>
        </w:rPr>
        <w:t xml:space="preserve"> (Figure 4C). The 10</w:t>
      </w:r>
      <w:r w:rsidR="004E452C">
        <w:rPr>
          <w:rFonts w:eastAsiaTheme="minorHAnsi"/>
          <w:lang w:eastAsia="en-US"/>
        </w:rPr>
        <w:t xml:space="preserve"> </w:t>
      </w:r>
      <w:r w:rsidRPr="006B27BB">
        <w:rPr>
          <w:rFonts w:eastAsiaTheme="minorHAnsi"/>
          <w:lang w:eastAsia="en-US"/>
        </w:rPr>
        <w:t>μ</w:t>
      </w:r>
      <w:r w:rsidRPr="00A131C6">
        <w:rPr>
          <w:rFonts w:eastAsiaTheme="minorHAnsi"/>
          <w:lang w:eastAsia="en-US"/>
        </w:rPr>
        <w:t>g/mL dose of LPV had a significant increase effect on SLC2A4 (</w:t>
      </w:r>
      <w:r w:rsidR="000B4DCA">
        <w:rPr>
          <w:rFonts w:eastAsiaTheme="minorHAnsi"/>
          <w:lang w:eastAsia="en-US"/>
        </w:rPr>
        <w:t>232% higher</w:t>
      </w:r>
      <w:r w:rsidR="00300762">
        <w:rPr>
          <w:rFonts w:eastAsiaTheme="minorHAnsi"/>
          <w:lang w:eastAsia="en-US"/>
        </w:rPr>
        <w:t>)</w:t>
      </w:r>
      <w:r w:rsidRPr="00A131C6">
        <w:rPr>
          <w:rFonts w:eastAsiaTheme="minorHAnsi"/>
          <w:lang w:eastAsia="en-US"/>
        </w:rPr>
        <w:t>, an effect that was compounded by the higher 20</w:t>
      </w:r>
      <w:r w:rsidR="004E452C">
        <w:rPr>
          <w:rFonts w:eastAsiaTheme="minorHAnsi"/>
          <w:lang w:eastAsia="en-US"/>
        </w:rPr>
        <w:t xml:space="preserve"> </w:t>
      </w:r>
      <w:r w:rsidRPr="006B27BB">
        <w:rPr>
          <w:rFonts w:eastAsiaTheme="minorHAnsi"/>
          <w:lang w:eastAsia="en-US"/>
        </w:rPr>
        <w:t>μ</w:t>
      </w:r>
      <w:r w:rsidRPr="00A131C6">
        <w:rPr>
          <w:rFonts w:eastAsiaTheme="minorHAnsi"/>
          <w:lang w:eastAsia="en-US"/>
        </w:rPr>
        <w:t xml:space="preserve">g/mL dose which increased by </w:t>
      </w:r>
      <w:r w:rsidR="000B4DCA" w:rsidRPr="000B4DCA">
        <w:rPr>
          <w:rFonts w:eastAsiaTheme="minorHAnsi"/>
          <w:lang w:eastAsia="en-US"/>
        </w:rPr>
        <w:t>2725%</w:t>
      </w:r>
      <w:r w:rsidRPr="007322EE">
        <w:rPr>
          <w:rFonts w:eastAsiaTheme="minorHAnsi"/>
          <w:lang w:eastAsia="en-US"/>
        </w:rPr>
        <w:t xml:space="preserve"> </w:t>
      </w:r>
      <w:r w:rsidR="000B4DCA">
        <w:rPr>
          <w:rFonts w:eastAsiaTheme="minorHAnsi"/>
          <w:lang w:eastAsia="en-US"/>
        </w:rPr>
        <w:t xml:space="preserve">compared to the untreated control </w:t>
      </w:r>
      <w:r w:rsidRPr="007322EE">
        <w:rPr>
          <w:rFonts w:eastAsiaTheme="minorHAnsi"/>
          <w:lang w:eastAsia="en-US"/>
        </w:rPr>
        <w:t xml:space="preserve">(Figure 4D). </w:t>
      </w:r>
    </w:p>
    <w:p w14:paraId="67EC1604" w14:textId="77777777" w:rsidR="000B4DCA" w:rsidRDefault="000B4DCA" w:rsidP="000175B6">
      <w:pPr>
        <w:spacing w:line="480" w:lineRule="auto"/>
        <w:rPr>
          <w:rFonts w:eastAsiaTheme="minorHAnsi"/>
          <w:lang w:eastAsia="en-US"/>
        </w:rPr>
      </w:pPr>
    </w:p>
    <w:p w14:paraId="63E6DEB2" w14:textId="6C20DD41" w:rsidR="00663713" w:rsidRPr="001E1F8C" w:rsidRDefault="00345707" w:rsidP="000175B6">
      <w:pPr>
        <w:spacing w:line="480" w:lineRule="auto"/>
        <w:rPr>
          <w:rFonts w:ascii="Calibri" w:eastAsia="Times New Roman" w:hAnsi="Calibri" w:cs="Calibri"/>
          <w:color w:val="000000"/>
        </w:rPr>
      </w:pPr>
      <w:r>
        <w:rPr>
          <w:rFonts w:eastAsiaTheme="minorHAnsi"/>
          <w:lang w:eastAsia="en-US"/>
        </w:rPr>
        <w:t>T</w:t>
      </w:r>
      <w:r w:rsidR="00663713" w:rsidRPr="006B27BB">
        <w:t xml:space="preserve">reatments added to the KU812 cell line produced non-statistically significant changes in transporter gene expression (Figure 4E, F). These four antiretroviral treatments and C3a positive control all decreased the expression of SLC2A4 by as much as 99% (Figure 4F). </w:t>
      </w:r>
    </w:p>
    <w:p w14:paraId="6C405E78" w14:textId="77777777" w:rsidR="00345707" w:rsidRDefault="00345707" w:rsidP="000175B6">
      <w:pPr>
        <w:spacing w:line="480" w:lineRule="auto"/>
      </w:pPr>
    </w:p>
    <w:p w14:paraId="5ADEF337" w14:textId="4CCADD75" w:rsidR="00CA0CEF" w:rsidRPr="00B0775E" w:rsidRDefault="00A800DC" w:rsidP="000175B6">
      <w:pPr>
        <w:spacing w:line="480" w:lineRule="auto"/>
        <w:rPr>
          <w:color w:val="000000"/>
        </w:rPr>
      </w:pPr>
      <w:r>
        <w:rPr>
          <w:color w:val="000000"/>
        </w:rPr>
        <w:lastRenderedPageBreak/>
        <w:t xml:space="preserve">In THP-1 cells, LPV </w:t>
      </w:r>
      <w:r w:rsidRPr="00A800DC">
        <w:t>seemed to induce expression</w:t>
      </w:r>
      <w:r>
        <w:t xml:space="preserve"> of SLC2</w:t>
      </w:r>
      <w:r w:rsidRPr="00A800DC">
        <w:t>A4. Therefore, in theory, this should lead to a higher level of 2-DG accumulation</w:t>
      </w:r>
      <w:r>
        <w:t>,</w:t>
      </w:r>
      <w:r w:rsidRPr="00A800DC">
        <w:t xml:space="preserve"> rather than less at 24 hours like previously shown</w:t>
      </w:r>
      <w:r>
        <w:t xml:space="preserve"> within the glucose uptake experiments</w:t>
      </w:r>
      <w:r w:rsidRPr="00A800DC">
        <w:t>.</w:t>
      </w:r>
      <w:r>
        <w:t xml:space="preserve"> However, it is also po</w:t>
      </w:r>
      <w:r w:rsidRPr="00A800DC">
        <w:t>ssible that the ARV may be causing a concomitant increase in efflux transporters, to balance out the effect. Overall clarity on the phenotypic effects of LPV on GLUTs in these cells is required. For</w:t>
      </w:r>
      <w:r>
        <w:t xml:space="preserve"> the most part,</w:t>
      </w:r>
      <w:r w:rsidRPr="006B27BB">
        <w:t xml:space="preserve"> we can conclude that </w:t>
      </w:r>
      <w:r w:rsidRPr="00662336">
        <w:t>EFV and LPV caused no significant reduction in metabolite transporters expression, thus do not cause anergy through the modulation of SLC transporters at a transcriptional level</w:t>
      </w:r>
      <w:r>
        <w:t xml:space="preserve">. </w:t>
      </w:r>
    </w:p>
    <w:p w14:paraId="7CDFC1FB" w14:textId="4B762979" w:rsidR="00345707" w:rsidRDefault="00324654" w:rsidP="000175B6">
      <w:pPr>
        <w:spacing w:line="480" w:lineRule="auto"/>
        <w:jc w:val="center"/>
      </w:pPr>
      <w:r>
        <w:rPr>
          <w:noProof/>
        </w:rPr>
        <w:object w:dxaOrig="6159" w:dyaOrig="8426" w14:anchorId="577918FF">
          <v:shape id="_x0000_i1028" type="#_x0000_t75" style="width:395.1pt;height:538.85pt" o:ole="">
            <v:imagedata r:id="rId19" o:title=""/>
          </v:shape>
          <o:OLEObject Type="Embed" ProgID="Prism9.Document" ShapeID="_x0000_i1028" DrawAspect="Content" ObjectID="_1711465349" r:id="rId20"/>
        </w:object>
      </w:r>
    </w:p>
    <w:p w14:paraId="14DD5860" w14:textId="77777777" w:rsidR="00345707" w:rsidRDefault="00345707" w:rsidP="000175B6">
      <w:pPr>
        <w:spacing w:line="480" w:lineRule="auto"/>
        <w:rPr>
          <w:b/>
          <w:bCs/>
          <w:lang w:val="en-US"/>
        </w:rPr>
      </w:pPr>
      <w:r w:rsidRPr="00F40E7F">
        <w:rPr>
          <w:b/>
          <w:bCs/>
          <w:lang w:val="en-US"/>
        </w:rPr>
        <w:t xml:space="preserve">Figure </w:t>
      </w:r>
      <w:r>
        <w:rPr>
          <w:b/>
          <w:bCs/>
          <w:lang w:val="en-US"/>
        </w:rPr>
        <w:t>4</w:t>
      </w:r>
      <w:r w:rsidRPr="00F40E7F">
        <w:rPr>
          <w:b/>
          <w:bCs/>
          <w:lang w:val="en-US"/>
        </w:rPr>
        <w:t xml:space="preserve">. </w:t>
      </w:r>
      <w:r>
        <w:rPr>
          <w:b/>
          <w:bCs/>
          <w:lang w:val="en-US"/>
        </w:rPr>
        <w:t>SLC2A1 and SLC2A4 transporter expression, and changes in response to ARV exposure, in CEM, THP-1 and KU812 cells</w:t>
      </w:r>
    </w:p>
    <w:p w14:paraId="3E29CC9B" w14:textId="663F36CB" w:rsidR="00345707" w:rsidRPr="00A92DE3" w:rsidRDefault="00345707" w:rsidP="000175B6">
      <w:pPr>
        <w:spacing w:line="480" w:lineRule="auto"/>
      </w:pPr>
      <w:r w:rsidRPr="00A92DE3">
        <w:rPr>
          <w:rFonts w:cs="Arial"/>
        </w:rPr>
        <w:t xml:space="preserve">SLC transporter expression displayed in the form of a bar chart as a percentage expression compared to untreated control in </w:t>
      </w:r>
      <w:r w:rsidRPr="00A92DE3">
        <w:rPr>
          <w:rFonts w:cs="Arial"/>
          <w:iCs/>
        </w:rPr>
        <w:t xml:space="preserve">CEM </w:t>
      </w:r>
      <w:r w:rsidRPr="00A92DE3">
        <w:rPr>
          <w:rFonts w:cs="Arial"/>
        </w:rPr>
        <w:t>cells</w:t>
      </w:r>
      <w:r w:rsidRPr="00A92DE3">
        <w:rPr>
          <w:rFonts w:cs="Arial"/>
          <w:iCs/>
        </w:rPr>
        <w:t xml:space="preserve"> </w:t>
      </w:r>
      <w:r w:rsidRPr="00A92DE3">
        <w:rPr>
          <w:rFonts w:cs="Arial"/>
        </w:rPr>
        <w:t>showing (</w:t>
      </w:r>
      <w:r w:rsidRPr="00A92DE3">
        <w:rPr>
          <w:rFonts w:cs="Arial"/>
          <w:b/>
          <w:bCs/>
        </w:rPr>
        <w:t>A</w:t>
      </w:r>
      <w:r w:rsidRPr="00A92DE3">
        <w:rPr>
          <w:rFonts w:cs="Arial"/>
        </w:rPr>
        <w:t>) SLC2A1 expression, (</w:t>
      </w:r>
      <w:r w:rsidRPr="00A92DE3">
        <w:rPr>
          <w:rFonts w:cs="Arial"/>
          <w:b/>
          <w:bCs/>
        </w:rPr>
        <w:t>B</w:t>
      </w:r>
      <w:r w:rsidRPr="00A92DE3">
        <w:rPr>
          <w:rFonts w:cs="Arial"/>
        </w:rPr>
        <w:t xml:space="preserve">) SLC2A4 expression, in </w:t>
      </w:r>
      <w:r w:rsidRPr="00A92DE3">
        <w:rPr>
          <w:rFonts w:cs="Arial"/>
          <w:iCs/>
        </w:rPr>
        <w:t xml:space="preserve">THP-1 </w:t>
      </w:r>
      <w:r w:rsidRPr="00A92DE3">
        <w:rPr>
          <w:rFonts w:cs="Arial"/>
        </w:rPr>
        <w:t>cells</w:t>
      </w:r>
      <w:r w:rsidRPr="00A92DE3">
        <w:rPr>
          <w:rFonts w:cs="Arial"/>
          <w:iCs/>
        </w:rPr>
        <w:t xml:space="preserve"> </w:t>
      </w:r>
      <w:r w:rsidRPr="00A92DE3">
        <w:rPr>
          <w:rFonts w:cs="Arial"/>
        </w:rPr>
        <w:t>showing (</w:t>
      </w:r>
      <w:r w:rsidRPr="00A92DE3">
        <w:rPr>
          <w:rFonts w:cs="Arial"/>
          <w:b/>
          <w:bCs/>
        </w:rPr>
        <w:t>C</w:t>
      </w:r>
      <w:r w:rsidRPr="00A92DE3">
        <w:rPr>
          <w:rFonts w:cs="Arial"/>
        </w:rPr>
        <w:t>) SLC2A1 expression, (</w:t>
      </w:r>
      <w:r w:rsidRPr="00A92DE3">
        <w:rPr>
          <w:rFonts w:cs="Arial"/>
          <w:b/>
          <w:bCs/>
        </w:rPr>
        <w:t>D</w:t>
      </w:r>
      <w:r w:rsidRPr="00A92DE3">
        <w:rPr>
          <w:rFonts w:cs="Arial"/>
        </w:rPr>
        <w:t xml:space="preserve">) SLC2A4 expression, in </w:t>
      </w:r>
      <w:r w:rsidRPr="00A92DE3">
        <w:rPr>
          <w:rFonts w:cs="Arial"/>
          <w:iCs/>
        </w:rPr>
        <w:t xml:space="preserve">KU812 </w:t>
      </w:r>
      <w:r w:rsidRPr="00A92DE3">
        <w:rPr>
          <w:rFonts w:cs="Arial"/>
        </w:rPr>
        <w:t>cells</w:t>
      </w:r>
      <w:r w:rsidRPr="00A92DE3">
        <w:rPr>
          <w:rFonts w:cs="Arial"/>
          <w:iCs/>
        </w:rPr>
        <w:t xml:space="preserve"> </w:t>
      </w:r>
      <w:r w:rsidRPr="00A92DE3">
        <w:rPr>
          <w:rFonts w:cs="Arial"/>
        </w:rPr>
        <w:t>showing (</w:t>
      </w:r>
      <w:r w:rsidRPr="00A92DE3">
        <w:rPr>
          <w:rFonts w:cs="Arial"/>
          <w:b/>
          <w:bCs/>
        </w:rPr>
        <w:t>E</w:t>
      </w:r>
      <w:r w:rsidRPr="00A92DE3">
        <w:rPr>
          <w:rFonts w:cs="Arial"/>
        </w:rPr>
        <w:t xml:space="preserve">) SLC2A1 expression, </w:t>
      </w:r>
      <w:r w:rsidRPr="00A92DE3">
        <w:rPr>
          <w:rFonts w:cs="Arial"/>
        </w:rPr>
        <w:lastRenderedPageBreak/>
        <w:t>(</w:t>
      </w:r>
      <w:r w:rsidRPr="00A92DE3">
        <w:rPr>
          <w:rFonts w:cs="Arial"/>
          <w:b/>
          <w:bCs/>
        </w:rPr>
        <w:t>F</w:t>
      </w:r>
      <w:r w:rsidRPr="00A92DE3">
        <w:rPr>
          <w:rFonts w:cs="Arial"/>
        </w:rPr>
        <w:t>) SLC2A4 expression, in response to C</w:t>
      </w:r>
      <w:r w:rsidRPr="00A92DE3">
        <w:rPr>
          <w:rFonts w:cs="Arial"/>
          <w:vertAlign w:val="subscript"/>
        </w:rPr>
        <w:t>max</w:t>
      </w:r>
      <w:r w:rsidRPr="00A92DE3">
        <w:rPr>
          <w:rFonts w:cs="Arial"/>
        </w:rPr>
        <w:t xml:space="preserve"> and CC</w:t>
      </w:r>
      <w:r w:rsidRPr="00A92DE3">
        <w:rPr>
          <w:rFonts w:cs="Arial"/>
          <w:vertAlign w:val="subscript"/>
        </w:rPr>
        <w:t>20</w:t>
      </w:r>
      <w:r w:rsidRPr="00A92DE3">
        <w:rPr>
          <w:rFonts w:cs="Arial"/>
        </w:rPr>
        <w:t xml:space="preserve"> doses of antiretroviral aqueous drug formulations. </w:t>
      </w:r>
      <w:r w:rsidRPr="00A92DE3">
        <w:t xml:space="preserve">Data displayed as average of n=3 </w:t>
      </w:r>
      <w:r w:rsidR="009D75B1" w:rsidRPr="00A92DE3">
        <w:t>+</w:t>
      </w:r>
      <w:r w:rsidRPr="00A92DE3">
        <w:t xml:space="preserve"> standard deviation</w:t>
      </w:r>
      <w:r w:rsidRPr="00A92DE3">
        <w:rPr>
          <w:rFonts w:cs="Arial"/>
        </w:rPr>
        <w:t>, except where stated. Positive controls consisted of PHA (100</w:t>
      </w:r>
      <w:r w:rsidR="003527B6" w:rsidRPr="00A92DE3">
        <w:rPr>
          <w:rFonts w:cs="Arial"/>
        </w:rPr>
        <w:t xml:space="preserve"> </w:t>
      </w:r>
      <w:r w:rsidRPr="00A92DE3">
        <w:rPr>
          <w:rFonts w:cs="Arial"/>
        </w:rPr>
        <w:t>ng/mL) for CEM cells, LPS (20</w:t>
      </w:r>
      <w:r w:rsidR="003527B6" w:rsidRPr="00A92DE3">
        <w:rPr>
          <w:rFonts w:cs="Arial"/>
        </w:rPr>
        <w:t xml:space="preserve"> </w:t>
      </w:r>
      <w:r w:rsidRPr="00A92DE3">
        <w:rPr>
          <w:rFonts w:cs="Arial"/>
        </w:rPr>
        <w:t>ng/mL) for THP-1 cells and C3a protein (50</w:t>
      </w:r>
      <w:r w:rsidR="003527B6" w:rsidRPr="00A92DE3">
        <w:rPr>
          <w:rFonts w:cs="Arial"/>
        </w:rPr>
        <w:t xml:space="preserve"> </w:t>
      </w:r>
      <w:r w:rsidRPr="00A92DE3">
        <w:rPr>
          <w:rFonts w:cs="Arial"/>
        </w:rPr>
        <w:t xml:space="preserve">ng/mL) for KU812 cells. Significant results displayed as * p&lt;0.05. Technical replicates missing (~), </w:t>
      </w:r>
      <w:r w:rsidR="00760D0F" w:rsidRPr="00A92DE3">
        <w:rPr>
          <w:rFonts w:cs="Arial"/>
        </w:rPr>
        <w:t xml:space="preserve">no </w:t>
      </w:r>
      <w:r w:rsidRPr="00A92DE3">
        <w:rPr>
          <w:rFonts w:cs="Arial"/>
        </w:rPr>
        <w:t>amplification of cDNA during qPCR, data missing (#)</w:t>
      </w:r>
      <w:r w:rsidRPr="00A92DE3">
        <w:t>.</w:t>
      </w:r>
    </w:p>
    <w:p w14:paraId="2225F8A4" w14:textId="77777777" w:rsidR="00B0775E" w:rsidRPr="005B1357" w:rsidRDefault="00B0775E" w:rsidP="000175B6">
      <w:pPr>
        <w:spacing w:line="480" w:lineRule="auto"/>
        <w:rPr>
          <w:rFonts w:cs="Arial"/>
        </w:rPr>
      </w:pPr>
    </w:p>
    <w:p w14:paraId="76AE13EF" w14:textId="77777777" w:rsidR="00345707" w:rsidRPr="006B27BB" w:rsidRDefault="00345707" w:rsidP="000175B6">
      <w:pPr>
        <w:pStyle w:val="Heading2"/>
        <w:spacing w:line="480" w:lineRule="auto"/>
      </w:pPr>
      <w:r w:rsidRPr="006B27BB">
        <w:t>Efavirenz and lopinavir alter energy production within THP-1 cells</w:t>
      </w:r>
    </w:p>
    <w:p w14:paraId="4AD77BCF" w14:textId="7C48A11A" w:rsidR="000F5562" w:rsidRPr="005C6B26" w:rsidRDefault="003C2CC4" w:rsidP="000175B6">
      <w:pPr>
        <w:spacing w:line="480" w:lineRule="auto"/>
      </w:pPr>
      <w:bookmarkStart w:id="11" w:name="_Hlk92980475"/>
      <w:bookmarkStart w:id="12" w:name="_Hlk94802875"/>
      <w:r w:rsidRPr="00A131C6">
        <w:t>Due to the potential negative impact on normal cell function within the glucose uptake assays in the presence of the drugs</w:t>
      </w:r>
      <w:r w:rsidR="00E8538A">
        <w:t>,</w:t>
      </w:r>
      <w:r w:rsidRPr="00A131C6">
        <w:t xml:space="preserve"> which may be attributed to restriction of SLC transporters or inactivation of the cells</w:t>
      </w:r>
      <w:r w:rsidR="00E8538A">
        <w:t>,</w:t>
      </w:r>
      <w:r w:rsidRPr="00A131C6">
        <w:t xml:space="preserve"> </w:t>
      </w:r>
      <w:r w:rsidR="000F5562" w:rsidRPr="007322EE">
        <w:t>we ran a series of Seahorse FX Mito Stress Tests on THP-1 cells. The test was to identify the differences, if any, within the energy profiles of th</w:t>
      </w:r>
      <w:r w:rsidR="000F5562" w:rsidRPr="00B60A9C">
        <w:t>e cells in the presence of the drugs.</w:t>
      </w:r>
      <w:r w:rsidR="005C6B26">
        <w:t xml:space="preserve"> </w:t>
      </w:r>
      <w:r w:rsidR="000F5562" w:rsidRPr="00662336">
        <w:t>Calculation of glycolytic rates (</w:t>
      </w:r>
      <w:proofErr w:type="spellStart"/>
      <w:r w:rsidR="000F5562" w:rsidRPr="00637CC7">
        <w:rPr>
          <w:rStyle w:val="AbbreviationChar"/>
        </w:rPr>
        <w:t>J</w:t>
      </w:r>
      <w:r w:rsidR="000F5562" w:rsidRPr="00637CC7">
        <w:rPr>
          <w:rStyle w:val="AbbreviationChar"/>
          <w:vertAlign w:val="subscript"/>
        </w:rPr>
        <w:t>ATPglyc</w:t>
      </w:r>
      <w:proofErr w:type="spellEnd"/>
      <w:r w:rsidR="000F5562" w:rsidRPr="00662336">
        <w:t>) and oxidative reaction rates (</w:t>
      </w:r>
      <w:proofErr w:type="spellStart"/>
      <w:r w:rsidR="000F5562" w:rsidRPr="00637CC7">
        <w:rPr>
          <w:rStyle w:val="AbbreviationChar"/>
        </w:rPr>
        <w:t>J</w:t>
      </w:r>
      <w:r w:rsidR="000F5562" w:rsidRPr="00637CC7">
        <w:rPr>
          <w:rStyle w:val="AbbreviationChar"/>
          <w:vertAlign w:val="subscript"/>
        </w:rPr>
        <w:t>ATPox</w:t>
      </w:r>
      <w:proofErr w:type="spellEnd"/>
      <w:r w:rsidR="000F5562" w:rsidRPr="00662336">
        <w:t>) from extracellular acidification rate (</w:t>
      </w:r>
      <w:r w:rsidR="000F5562" w:rsidRPr="00637CC7">
        <w:rPr>
          <w:rStyle w:val="AbbreviationChar"/>
        </w:rPr>
        <w:t>ECAR</w:t>
      </w:r>
      <w:r w:rsidR="000F5562" w:rsidRPr="00662336">
        <w:t xml:space="preserve">) and oxygen </w:t>
      </w:r>
      <w:r w:rsidR="000F5562" w:rsidRPr="002131E5">
        <w:t>consumption</w:t>
      </w:r>
      <w:r w:rsidR="000F5562" w:rsidRPr="002131E5">
        <w:rPr>
          <w:color w:val="FF0000"/>
        </w:rPr>
        <w:t xml:space="preserve"> </w:t>
      </w:r>
      <w:r w:rsidR="000F5562" w:rsidRPr="002131E5">
        <w:t>rate (OCR) were calculated following Mookerjee S, A. et al., this, in turn, was used to calculate the rates of ATP production (J</w:t>
      </w:r>
      <w:r w:rsidR="000F5562" w:rsidRPr="002131E5">
        <w:rPr>
          <w:vertAlign w:val="subscript"/>
        </w:rPr>
        <w:t>ATP</w:t>
      </w:r>
      <w:r w:rsidR="000F5562" w:rsidRPr="002131E5">
        <w:t xml:space="preserve">) displayed in </w:t>
      </w:r>
      <w:r w:rsidR="00FB4B7E">
        <w:t>F</w:t>
      </w:r>
      <w:r w:rsidR="000F5562" w:rsidRPr="002131E5">
        <w:t xml:space="preserve">igure 5 </w:t>
      </w:r>
      <w:r w:rsidR="000F5562" w:rsidRPr="002131E5">
        <w:fldChar w:fldCharType="begin">
          <w:fldData xml:space="preserve">PEVuZE5vdGU+PENpdGU+PEF1dGhvcj5Nb29rZXJqZWU8L0F1dGhvcj48WWVhcj4yMDE3PC9ZZWFy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</w:fldData>
        </w:fldChar>
      </w:r>
      <w:r w:rsidR="006B2B3A">
        <w:instrText xml:space="preserve"> ADDIN EN.CITE </w:instrText>
      </w:r>
      <w:r w:rsidR="006B2B3A">
        <w:fldChar w:fldCharType="begin">
          <w:fldData xml:space="preserve">PEVuZE5vdGU+PENpdGU+PEF1dGhvcj5Nb29rZXJqZWU8L0F1dGhvcj48WWVhcj4yMDE3PC9ZZWFy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</w:fldData>
        </w:fldChar>
      </w:r>
      <w:r w:rsidR="006B2B3A">
        <w:instrText xml:space="preserve"> ADDIN EN.CITE.DATA </w:instrText>
      </w:r>
      <w:r w:rsidR="006B2B3A">
        <w:fldChar w:fldCharType="end"/>
      </w:r>
      <w:r w:rsidR="000F5562" w:rsidRPr="002131E5">
        <w:fldChar w:fldCharType="separate"/>
      </w:r>
      <w:r w:rsidR="006B2B3A">
        <w:rPr>
          <w:noProof/>
        </w:rPr>
        <w:t>[42]</w:t>
      </w:r>
      <w:r w:rsidR="000F5562" w:rsidRPr="002131E5">
        <w:fldChar w:fldCharType="end"/>
      </w:r>
      <w:r w:rsidR="000F5562" w:rsidRPr="002131E5">
        <w:t>.</w:t>
      </w:r>
      <w:r w:rsidR="002131E5" w:rsidRPr="002131E5">
        <w:t xml:space="preserve"> </w:t>
      </w:r>
    </w:p>
    <w:p w14:paraId="0F216BCC" w14:textId="10C51466" w:rsidR="009E5E4E" w:rsidRPr="007322EE" w:rsidRDefault="009E5E4E" w:rsidP="000175B6">
      <w:pPr>
        <w:spacing w:line="480" w:lineRule="auto"/>
        <w:rPr>
          <w:color w:val="212121"/>
          <w:shd w:val="clear" w:color="auto" w:fill="FFFFFF"/>
        </w:rPr>
      </w:pPr>
    </w:p>
    <w:bookmarkEnd w:id="11"/>
    <w:p w14:paraId="192E762F" w14:textId="77777777" w:rsidR="00260D27" w:rsidRDefault="00822DF5" w:rsidP="000175B6">
      <w:pPr>
        <w:spacing w:line="480" w:lineRule="auto"/>
        <w:rPr>
          <w:color w:val="212121"/>
          <w:shd w:val="clear" w:color="auto" w:fill="FFFFFF"/>
        </w:rPr>
      </w:pPr>
      <w:r w:rsidRPr="00294BA0">
        <w:t>At 0 hours (acute injection), u</w:t>
      </w:r>
      <w:r w:rsidR="00FE0B34" w:rsidRPr="00294BA0">
        <w:t>nder basal conditions (Figure 5C), there were no significant differences in the rate of production of ATP with any of the treatments compared to the untreated.</w:t>
      </w:r>
      <w:r w:rsidR="00FE0B34" w:rsidRPr="00B60A9C">
        <w:rPr>
          <w:color w:val="212121"/>
          <w:shd w:val="clear" w:color="auto" w:fill="FFFFFF"/>
        </w:rPr>
        <w:t xml:space="preserve"> </w:t>
      </w:r>
    </w:p>
    <w:p w14:paraId="7D960DD2" w14:textId="77777777" w:rsidR="00260D27" w:rsidRDefault="00260D27" w:rsidP="000175B6">
      <w:pPr>
        <w:spacing w:line="480" w:lineRule="auto"/>
      </w:pPr>
    </w:p>
    <w:p w14:paraId="6B4E17F0" w14:textId="151807A3" w:rsidR="007B7BA9" w:rsidRPr="007B7BA9" w:rsidRDefault="00FE0B34" w:rsidP="000175B6">
      <w:pPr>
        <w:spacing w:line="480" w:lineRule="auto"/>
        <w:rPr>
          <w:color w:val="212121"/>
          <w:shd w:val="clear" w:color="auto" w:fill="FFFFFF"/>
        </w:rPr>
      </w:pPr>
      <w:r w:rsidRPr="006B27BB">
        <w:t>After the oligomycin injection (Figure 5</w:t>
      </w:r>
      <w:r w:rsidR="005E77CF">
        <w:t>D</w:t>
      </w:r>
      <w:r w:rsidRPr="006B27BB">
        <w:t xml:space="preserve">), EFV at </w:t>
      </w:r>
      <w:r w:rsidRPr="00662336">
        <w:rPr>
          <w:color w:val="212121"/>
          <w:shd w:val="clear" w:color="auto" w:fill="FFFFFF"/>
        </w:rPr>
        <w:t>4</w:t>
      </w:r>
      <w:r w:rsidR="003527B6">
        <w:rPr>
          <w:color w:val="212121"/>
          <w:shd w:val="clear" w:color="auto" w:fill="FFFFFF"/>
        </w:rPr>
        <w:t xml:space="preserve"> </w:t>
      </w:r>
      <w:r w:rsidR="005E77CF">
        <w:rPr>
          <w:rFonts w:ascii="Calibri" w:eastAsia="Symbol" w:hAnsi="Calibri" w:cs="Calibri"/>
        </w:rPr>
        <w:t>μ</w:t>
      </w:r>
      <w:r w:rsidRPr="006B27BB">
        <w:t>g/m</w:t>
      </w:r>
      <w:r w:rsidRPr="00294BA0">
        <w:t>L</w:t>
      </w:r>
      <w:r w:rsidR="007B7BA9">
        <w:t xml:space="preserve"> resulted in a 5</w:t>
      </w:r>
      <w:r w:rsidR="00DE790E">
        <w:t>8</w:t>
      </w:r>
      <w:r w:rsidR="007B7BA9">
        <w:t xml:space="preserve">% </w:t>
      </w:r>
      <w:r w:rsidR="007B7BA9" w:rsidRPr="00294BA0">
        <w:t>increase</w:t>
      </w:r>
      <w:r w:rsidR="007B7BA9">
        <w:t xml:space="preserve"> in</w:t>
      </w:r>
      <w:r w:rsidR="007B7BA9" w:rsidRPr="00294BA0">
        <w:t xml:space="preserve"> the rate of ATP production</w:t>
      </w:r>
      <w:r w:rsidR="009454E4">
        <w:t xml:space="preserve"> from 12</w:t>
      </w:r>
      <w:r w:rsidR="00260D27">
        <w:t>5</w:t>
      </w:r>
      <w:r w:rsidR="00DE790E">
        <w:t xml:space="preserve">.5 </w:t>
      </w:r>
      <w:proofErr w:type="spellStart"/>
      <w:r w:rsidR="00DE790E">
        <w:t>pmol</w:t>
      </w:r>
      <w:proofErr w:type="spellEnd"/>
      <w:r w:rsidR="00DE790E">
        <w:t xml:space="preserve"> ATP/min/</w:t>
      </w:r>
      <w:r w:rsidR="00DE790E">
        <w:rPr>
          <w:rFonts w:ascii="Calibri" w:eastAsia="Symbol" w:hAnsi="Calibri" w:cs="Calibri"/>
        </w:rPr>
        <w:t>μ</w:t>
      </w:r>
      <w:r w:rsidR="00DE790E" w:rsidRPr="006B27BB">
        <w:t>g</w:t>
      </w:r>
      <w:r w:rsidR="00DE790E">
        <w:t xml:space="preserve"> protein to 198.6 </w:t>
      </w:r>
      <w:proofErr w:type="spellStart"/>
      <w:r w:rsidR="00DE790E">
        <w:t>pmol</w:t>
      </w:r>
      <w:proofErr w:type="spellEnd"/>
      <w:r w:rsidR="00DE790E">
        <w:t xml:space="preserve"> ATP/min/</w:t>
      </w:r>
      <w:r w:rsidR="00DE790E">
        <w:rPr>
          <w:rFonts w:ascii="Calibri" w:eastAsia="Symbol" w:hAnsi="Calibri" w:cs="Calibri"/>
        </w:rPr>
        <w:t>μ</w:t>
      </w:r>
      <w:r w:rsidR="00DE790E" w:rsidRPr="006B27BB">
        <w:t>g</w:t>
      </w:r>
      <w:r w:rsidR="00DE790E">
        <w:t xml:space="preserve"> protein. </w:t>
      </w:r>
      <w:r w:rsidR="007B7BA9" w:rsidRPr="00294BA0">
        <w:t xml:space="preserve"> </w:t>
      </w:r>
      <w:r w:rsidR="00DE790E" w:rsidRPr="006B27BB">
        <w:t xml:space="preserve">EFV at </w:t>
      </w:r>
      <w:r w:rsidR="00DE790E" w:rsidRPr="00662336">
        <w:rPr>
          <w:color w:val="212121"/>
          <w:shd w:val="clear" w:color="auto" w:fill="FFFFFF"/>
        </w:rPr>
        <w:t>4</w:t>
      </w:r>
      <w:r w:rsidR="00DE790E">
        <w:rPr>
          <w:color w:val="212121"/>
          <w:shd w:val="clear" w:color="auto" w:fill="FFFFFF"/>
        </w:rPr>
        <w:t xml:space="preserve"> </w:t>
      </w:r>
      <w:r w:rsidR="00DE790E">
        <w:rPr>
          <w:rFonts w:ascii="Calibri" w:eastAsia="Symbol" w:hAnsi="Calibri" w:cs="Calibri"/>
        </w:rPr>
        <w:t>μ</w:t>
      </w:r>
      <w:r w:rsidR="00DE790E" w:rsidRPr="006B27BB">
        <w:t>g/m</w:t>
      </w:r>
      <w:r w:rsidR="00DE790E" w:rsidRPr="00294BA0">
        <w:t>L</w:t>
      </w:r>
      <w:r w:rsidR="00DE790E">
        <w:t xml:space="preserve"> with LPS resulted in a 57% </w:t>
      </w:r>
      <w:r w:rsidR="00DE790E" w:rsidRPr="00294BA0">
        <w:t>increase</w:t>
      </w:r>
      <w:r w:rsidR="00DE790E">
        <w:t xml:space="preserve"> in</w:t>
      </w:r>
      <w:r w:rsidR="00DE790E" w:rsidRPr="00294BA0">
        <w:t xml:space="preserve"> the rate of ATP production</w:t>
      </w:r>
      <w:r w:rsidR="00DE790E">
        <w:t xml:space="preserve"> from 125.5 </w:t>
      </w:r>
      <w:proofErr w:type="spellStart"/>
      <w:r w:rsidR="00DE790E">
        <w:t>pmol</w:t>
      </w:r>
      <w:proofErr w:type="spellEnd"/>
      <w:r w:rsidR="00DE790E">
        <w:t xml:space="preserve"> ATP/min/</w:t>
      </w:r>
      <w:r w:rsidR="00DE790E">
        <w:rPr>
          <w:rFonts w:ascii="Calibri" w:eastAsia="Symbol" w:hAnsi="Calibri" w:cs="Calibri"/>
        </w:rPr>
        <w:t>μ</w:t>
      </w:r>
      <w:r w:rsidR="00DE790E" w:rsidRPr="006B27BB">
        <w:t>g</w:t>
      </w:r>
      <w:r w:rsidR="00DE790E">
        <w:t xml:space="preserve"> protein to 196.8 </w:t>
      </w:r>
      <w:proofErr w:type="spellStart"/>
      <w:r w:rsidR="00DE790E">
        <w:t>pmol</w:t>
      </w:r>
      <w:proofErr w:type="spellEnd"/>
      <w:r w:rsidR="00DE790E">
        <w:t xml:space="preserve"> ATP/min/</w:t>
      </w:r>
      <w:r w:rsidR="00DE790E">
        <w:rPr>
          <w:rFonts w:ascii="Calibri" w:eastAsia="Symbol" w:hAnsi="Calibri" w:cs="Calibri"/>
        </w:rPr>
        <w:t>μ</w:t>
      </w:r>
      <w:r w:rsidR="00DE790E" w:rsidRPr="006B27BB">
        <w:t>g</w:t>
      </w:r>
      <w:r w:rsidR="00DE790E">
        <w:t xml:space="preserve"> protein.</w:t>
      </w:r>
      <w:r w:rsidR="00300762">
        <w:t xml:space="preserve"> </w:t>
      </w:r>
      <w:r w:rsidR="007B7BA9">
        <w:t>EFV at</w:t>
      </w:r>
      <w:r w:rsidR="007B7BA9" w:rsidRPr="00294BA0">
        <w:t xml:space="preserve"> 14.04</w:t>
      </w:r>
      <w:r w:rsidR="007B7BA9">
        <w:t xml:space="preserve"> </w:t>
      </w:r>
      <w:r w:rsidR="007B7BA9" w:rsidRPr="00294BA0">
        <w:t>μg</w:t>
      </w:r>
      <w:r w:rsidR="007B7BA9" w:rsidRPr="006B27BB">
        <w:t>/</w:t>
      </w:r>
      <w:r w:rsidR="007B7BA9" w:rsidRPr="00294BA0">
        <w:t xml:space="preserve">mL </w:t>
      </w:r>
      <w:r w:rsidR="007B7BA9">
        <w:t>resulted in a 71% higher rate of ATP production</w:t>
      </w:r>
      <w:r w:rsidR="00DE790E">
        <w:t xml:space="preserve"> from 125.5 </w:t>
      </w:r>
      <w:proofErr w:type="spellStart"/>
      <w:r w:rsidR="00DE790E">
        <w:t>pmol</w:t>
      </w:r>
      <w:proofErr w:type="spellEnd"/>
      <w:r w:rsidR="00DE790E">
        <w:t xml:space="preserve"> ATP/min/</w:t>
      </w:r>
      <w:r w:rsidR="00DE790E">
        <w:rPr>
          <w:rFonts w:ascii="Calibri" w:eastAsia="Symbol" w:hAnsi="Calibri" w:cs="Calibri"/>
        </w:rPr>
        <w:t>μ</w:t>
      </w:r>
      <w:r w:rsidR="00DE790E" w:rsidRPr="006B27BB">
        <w:t>g</w:t>
      </w:r>
      <w:r w:rsidR="00DE790E">
        <w:t xml:space="preserve"> protein to 214.2 </w:t>
      </w:r>
      <w:proofErr w:type="spellStart"/>
      <w:r w:rsidR="00DE790E">
        <w:t>pmol</w:t>
      </w:r>
      <w:proofErr w:type="spellEnd"/>
      <w:r w:rsidR="00DE790E">
        <w:t xml:space="preserve"> ATP/min/</w:t>
      </w:r>
      <w:r w:rsidR="00DE790E">
        <w:rPr>
          <w:rFonts w:ascii="Calibri" w:eastAsia="Symbol" w:hAnsi="Calibri" w:cs="Calibri"/>
        </w:rPr>
        <w:t>μ</w:t>
      </w:r>
      <w:r w:rsidR="00DE790E" w:rsidRPr="006B27BB">
        <w:t>g</w:t>
      </w:r>
      <w:r w:rsidR="00DE790E">
        <w:t xml:space="preserve"> protei</w:t>
      </w:r>
      <w:r w:rsidR="00300762">
        <w:t>n</w:t>
      </w:r>
      <w:r w:rsidR="007B7BA9">
        <w:t>, which increased to 79% after stimulation with LPS</w:t>
      </w:r>
      <w:r w:rsidR="00DE790E">
        <w:t xml:space="preserve"> from 125.5 </w:t>
      </w:r>
      <w:proofErr w:type="spellStart"/>
      <w:r w:rsidR="00DE790E">
        <w:t>pmol</w:t>
      </w:r>
      <w:proofErr w:type="spellEnd"/>
      <w:r w:rsidR="00DE790E">
        <w:t xml:space="preserve"> ATP/min/</w:t>
      </w:r>
      <w:r w:rsidR="00DE790E">
        <w:rPr>
          <w:rFonts w:ascii="Calibri" w:eastAsia="Symbol" w:hAnsi="Calibri" w:cs="Calibri"/>
        </w:rPr>
        <w:t>μ</w:t>
      </w:r>
      <w:r w:rsidR="00DE790E" w:rsidRPr="006B27BB">
        <w:t>g</w:t>
      </w:r>
      <w:r w:rsidR="00DE790E">
        <w:t xml:space="preserve"> protein to </w:t>
      </w:r>
      <w:r w:rsidR="00260D27">
        <w:t>225.3</w:t>
      </w:r>
      <w:r w:rsidR="00DE790E">
        <w:t xml:space="preserve"> </w:t>
      </w:r>
      <w:proofErr w:type="spellStart"/>
      <w:r w:rsidR="00DE790E">
        <w:t>pmol</w:t>
      </w:r>
      <w:proofErr w:type="spellEnd"/>
      <w:r w:rsidR="00DE790E">
        <w:t xml:space="preserve"> ATP/min/</w:t>
      </w:r>
      <w:r w:rsidR="00DE790E">
        <w:rPr>
          <w:rFonts w:ascii="Calibri" w:eastAsia="Symbol" w:hAnsi="Calibri" w:cs="Calibri"/>
        </w:rPr>
        <w:t>μ</w:t>
      </w:r>
      <w:r w:rsidR="00DE790E" w:rsidRPr="006B27BB">
        <w:t>g</w:t>
      </w:r>
      <w:r w:rsidR="00DE790E">
        <w:t xml:space="preserve"> protein. </w:t>
      </w:r>
      <w:r w:rsidR="00DE790E" w:rsidRPr="00294BA0">
        <w:t xml:space="preserve"> </w:t>
      </w:r>
    </w:p>
    <w:p w14:paraId="4FB56544" w14:textId="77777777" w:rsidR="007B7BA9" w:rsidRDefault="007B7BA9" w:rsidP="000175B6">
      <w:pPr>
        <w:spacing w:line="480" w:lineRule="auto"/>
      </w:pPr>
    </w:p>
    <w:p w14:paraId="3A5EA91E" w14:textId="652185A9" w:rsidR="00FE0B34" w:rsidRPr="001A37EE" w:rsidRDefault="00FE0B34" w:rsidP="000175B6">
      <w:pPr>
        <w:spacing w:line="480" w:lineRule="auto"/>
      </w:pPr>
      <w:r w:rsidRPr="00294BA0">
        <w:lastRenderedPageBreak/>
        <w:t>LPV at 10</w:t>
      </w:r>
      <w:r w:rsidR="003527B6">
        <w:t xml:space="preserve"> µ</w:t>
      </w:r>
      <w:r w:rsidRPr="00294BA0">
        <w:t xml:space="preserve">g/mL </w:t>
      </w:r>
      <w:r w:rsidR="009F2478">
        <w:t xml:space="preserve">resulted in an increase in the rate of ATP production by 36% </w:t>
      </w:r>
      <w:r w:rsidR="009F2478" w:rsidRPr="00294BA0">
        <w:t>(</w:t>
      </w:r>
      <w:r w:rsidR="00260D27">
        <w:t>170.9</w:t>
      </w:r>
      <w:r w:rsidR="00260D27" w:rsidRPr="00260D27">
        <w:t xml:space="preserve"> </w:t>
      </w:r>
      <w:proofErr w:type="spellStart"/>
      <w:r w:rsidR="00260D27">
        <w:t>pmol</w:t>
      </w:r>
      <w:proofErr w:type="spellEnd"/>
      <w:r w:rsidR="00260D27">
        <w:t xml:space="preserve"> ATP/min/</w:t>
      </w:r>
      <w:r w:rsidR="00260D27">
        <w:rPr>
          <w:rFonts w:ascii="Calibri" w:eastAsia="Symbol" w:hAnsi="Calibri" w:cs="Calibri"/>
        </w:rPr>
        <w:t>μ</w:t>
      </w:r>
      <w:r w:rsidR="00260D27" w:rsidRPr="006B27BB">
        <w:t>g</w:t>
      </w:r>
      <w:r w:rsidR="00260D27">
        <w:t xml:space="preserve"> protein</w:t>
      </w:r>
      <w:r w:rsidR="009F2478" w:rsidRPr="00294BA0">
        <w:t xml:space="preserve">) </w:t>
      </w:r>
      <w:r w:rsidRPr="006B27BB">
        <w:t xml:space="preserve">when stimulated with LPS. BAY-876 plus LPS treatment also significantly increased </w:t>
      </w:r>
      <w:r w:rsidRPr="00294BA0">
        <w:t xml:space="preserve">the rate of ATP production </w:t>
      </w:r>
      <w:r w:rsidR="00AE1A1F" w:rsidRPr="00294BA0">
        <w:t>by</w:t>
      </w:r>
      <w:r w:rsidR="009F2478">
        <w:t xml:space="preserve"> 54% </w:t>
      </w:r>
      <w:r w:rsidR="00AE1A1F" w:rsidRPr="00294BA0">
        <w:t>(</w:t>
      </w:r>
      <w:r w:rsidR="00260D27">
        <w:t xml:space="preserve">194 </w:t>
      </w:r>
      <w:proofErr w:type="spellStart"/>
      <w:r w:rsidR="00260D27">
        <w:t>pmol</w:t>
      </w:r>
      <w:proofErr w:type="spellEnd"/>
      <w:r w:rsidR="00260D27">
        <w:t xml:space="preserve"> ATP/min/</w:t>
      </w:r>
      <w:r w:rsidR="00260D27">
        <w:rPr>
          <w:rFonts w:ascii="Calibri" w:eastAsia="Symbol" w:hAnsi="Calibri" w:cs="Calibri"/>
        </w:rPr>
        <w:t>μ</w:t>
      </w:r>
      <w:r w:rsidR="00260D27" w:rsidRPr="006B27BB">
        <w:t>g</w:t>
      </w:r>
      <w:r w:rsidR="00260D27">
        <w:t xml:space="preserve"> protein</w:t>
      </w:r>
      <w:r w:rsidR="00AE1A1F">
        <w:rPr>
          <w:color w:val="212121"/>
          <w:shd w:val="clear" w:color="auto" w:fill="FFFFFF"/>
        </w:rPr>
        <w:t xml:space="preserve">).                                                                                                                                  </w:t>
      </w:r>
    </w:p>
    <w:p w14:paraId="4A6677EC" w14:textId="6C72DE58" w:rsidR="00FE0B34" w:rsidRPr="001A37EE" w:rsidRDefault="00FE0B34" w:rsidP="000175B6">
      <w:pPr>
        <w:spacing w:line="480" w:lineRule="auto"/>
        <w:rPr>
          <w:rFonts w:eastAsiaTheme="minorHAnsi"/>
        </w:rPr>
      </w:pPr>
    </w:p>
    <w:p w14:paraId="6E75CD0B" w14:textId="77777777" w:rsidR="00625199" w:rsidRDefault="00FE0B34" w:rsidP="000175B6">
      <w:pPr>
        <w:spacing w:line="480" w:lineRule="auto"/>
        <w:rPr>
          <w:color w:val="000000"/>
          <w:shd w:val="clear" w:color="auto" w:fill="FFFFFF"/>
        </w:rPr>
      </w:pPr>
      <w:r w:rsidRPr="00294BA0">
        <w:t>At 24 hours, under basal conditions (Figure 5</w:t>
      </w:r>
      <w:r w:rsidR="00AE1A1F" w:rsidRPr="00294BA0">
        <w:t>E</w:t>
      </w:r>
      <w:r w:rsidRPr="00294BA0">
        <w:t>), the primary source of ATP production was oxidative phosphorylation due to high OCR and low ECAR rates.</w:t>
      </w:r>
      <w:r w:rsidRPr="001A37EE">
        <w:rPr>
          <w:color w:val="000000"/>
          <w:shd w:val="clear" w:color="auto" w:fill="FFFFFF"/>
        </w:rPr>
        <w:t xml:space="preserve"> </w:t>
      </w:r>
    </w:p>
    <w:p w14:paraId="41E77904" w14:textId="77777777" w:rsidR="00625199" w:rsidRDefault="00625199" w:rsidP="000175B6">
      <w:pPr>
        <w:spacing w:line="480" w:lineRule="auto"/>
      </w:pPr>
    </w:p>
    <w:p w14:paraId="5C8AC96D" w14:textId="42700CE0" w:rsidR="00FE0B34" w:rsidRPr="00294BA0" w:rsidRDefault="00FE0B34" w:rsidP="000175B6">
      <w:pPr>
        <w:spacing w:line="480" w:lineRule="auto"/>
      </w:pPr>
      <w:r w:rsidRPr="00294BA0">
        <w:t xml:space="preserve">Overall, there </w:t>
      </w:r>
      <w:r w:rsidR="00E8538A">
        <w:t>was</w:t>
      </w:r>
      <w:r w:rsidR="00E8538A" w:rsidRPr="00294BA0">
        <w:t xml:space="preserve"> </w:t>
      </w:r>
      <w:r w:rsidRPr="00294BA0">
        <w:t>a significant reduction in J</w:t>
      </w:r>
      <w:r w:rsidRPr="00294BA0">
        <w:rPr>
          <w:vertAlign w:val="subscript"/>
        </w:rPr>
        <w:t>ATP</w:t>
      </w:r>
      <w:r w:rsidRPr="00294BA0">
        <w:t xml:space="preserve"> when treated with EFV at 4</w:t>
      </w:r>
      <w:r w:rsidR="005B1357">
        <w:t xml:space="preserve"> </w:t>
      </w:r>
      <w:r w:rsidR="00AE1A1F" w:rsidRPr="00294BA0">
        <w:t>μ</w:t>
      </w:r>
      <w:r w:rsidRPr="00294BA0">
        <w:t>g/mL</w:t>
      </w:r>
      <w:r w:rsidR="00AE1A1F" w:rsidRPr="00294BA0">
        <w:t xml:space="preserve"> </w:t>
      </w:r>
      <w:r w:rsidR="00260D27">
        <w:t xml:space="preserve">from 185.5 </w:t>
      </w:r>
      <w:proofErr w:type="spellStart"/>
      <w:r w:rsidR="00260D27">
        <w:t>pmol</w:t>
      </w:r>
      <w:proofErr w:type="spellEnd"/>
      <w:r w:rsidR="00260D27">
        <w:t xml:space="preserve"> ATP/min/</w:t>
      </w:r>
      <w:r w:rsidR="00260D27">
        <w:rPr>
          <w:rFonts w:ascii="Calibri" w:eastAsia="Symbol" w:hAnsi="Calibri" w:cs="Calibri"/>
        </w:rPr>
        <w:t>μ</w:t>
      </w:r>
      <w:r w:rsidR="00260D27" w:rsidRPr="006B27BB">
        <w:t>g</w:t>
      </w:r>
      <w:r w:rsidR="00260D27">
        <w:t xml:space="preserve"> protein to 23.5 </w:t>
      </w:r>
      <w:proofErr w:type="spellStart"/>
      <w:r w:rsidR="00260D27">
        <w:t>pmol</w:t>
      </w:r>
      <w:proofErr w:type="spellEnd"/>
      <w:r w:rsidR="00260D27">
        <w:t xml:space="preserve"> ATP/min/</w:t>
      </w:r>
      <w:r w:rsidR="00260D27">
        <w:rPr>
          <w:rFonts w:ascii="Calibri" w:eastAsia="Symbol" w:hAnsi="Calibri" w:cs="Calibri"/>
        </w:rPr>
        <w:t>μ</w:t>
      </w:r>
      <w:r w:rsidR="00260D27" w:rsidRPr="006B27BB">
        <w:t>g</w:t>
      </w:r>
      <w:r w:rsidR="00260D27">
        <w:t xml:space="preserve"> protein</w:t>
      </w:r>
      <w:r w:rsidR="00260D27" w:rsidRPr="00294BA0">
        <w:t xml:space="preserve"> </w:t>
      </w:r>
      <w:r w:rsidRPr="00294BA0">
        <w:t>(</w:t>
      </w:r>
      <w:r w:rsidR="006811E1">
        <w:t>87% lower</w:t>
      </w:r>
      <w:r w:rsidRPr="00294BA0">
        <w:t>) and 4</w:t>
      </w:r>
      <w:r w:rsidR="005B1357">
        <w:t xml:space="preserve"> </w:t>
      </w:r>
      <w:r w:rsidR="00D3380F" w:rsidRPr="00294BA0">
        <w:t>μ</w:t>
      </w:r>
      <w:r w:rsidRPr="00294BA0">
        <w:t xml:space="preserve">g/mL </w:t>
      </w:r>
      <w:r w:rsidR="00AE1A1F" w:rsidRPr="00294BA0">
        <w:t xml:space="preserve">with LPS </w:t>
      </w:r>
      <w:r w:rsidR="00260D27">
        <w:t xml:space="preserve">down to </w:t>
      </w:r>
      <w:r w:rsidR="00625199">
        <w:t>24</w:t>
      </w:r>
      <w:r w:rsidR="00260D27">
        <w:t xml:space="preserve"> </w:t>
      </w:r>
      <w:proofErr w:type="spellStart"/>
      <w:r w:rsidR="00260D27">
        <w:t>pmol</w:t>
      </w:r>
      <w:proofErr w:type="spellEnd"/>
      <w:r w:rsidR="00260D27">
        <w:t xml:space="preserve"> ATP/min/</w:t>
      </w:r>
      <w:r w:rsidR="00260D27">
        <w:rPr>
          <w:rFonts w:ascii="Calibri" w:eastAsia="Symbol" w:hAnsi="Calibri" w:cs="Calibri"/>
        </w:rPr>
        <w:t>μ</w:t>
      </w:r>
      <w:r w:rsidR="00260D27" w:rsidRPr="006B27BB">
        <w:t>g</w:t>
      </w:r>
      <w:r w:rsidR="00260D27">
        <w:t xml:space="preserve"> protein</w:t>
      </w:r>
      <w:r w:rsidR="00260D27" w:rsidRPr="00294BA0">
        <w:t xml:space="preserve"> </w:t>
      </w:r>
      <w:r w:rsidRPr="00294BA0">
        <w:t>(</w:t>
      </w:r>
      <w:r w:rsidR="006811E1">
        <w:t>8</w:t>
      </w:r>
      <w:r w:rsidR="00625199">
        <w:t>7</w:t>
      </w:r>
      <w:r w:rsidR="006811E1">
        <w:t>% lower</w:t>
      </w:r>
      <w:r w:rsidRPr="001A37EE">
        <w:t>)</w:t>
      </w:r>
      <w:r w:rsidRPr="00A131C6">
        <w:rPr>
          <w:color w:val="212121"/>
          <w:shd w:val="clear" w:color="auto" w:fill="FFFFFF"/>
        </w:rPr>
        <w:t xml:space="preserve">. </w:t>
      </w:r>
      <w:r w:rsidRPr="00294BA0">
        <w:t>In addition, when stimulated with LPS</w:t>
      </w:r>
      <w:r w:rsidR="00AE1A1F" w:rsidRPr="00294BA0">
        <w:t>, 14.0</w:t>
      </w:r>
      <w:r w:rsidRPr="00294BA0">
        <w:t>4</w:t>
      </w:r>
      <w:r w:rsidR="005B1357">
        <w:t xml:space="preserve"> </w:t>
      </w:r>
      <w:r w:rsidR="00D3380F" w:rsidRPr="00294BA0">
        <w:t>μ</w:t>
      </w:r>
      <w:r w:rsidRPr="00294BA0">
        <w:t>g/mL of EFV significantly reduced the J</w:t>
      </w:r>
      <w:r w:rsidRPr="00294BA0">
        <w:rPr>
          <w:vertAlign w:val="subscript"/>
        </w:rPr>
        <w:t>ATP</w:t>
      </w:r>
      <w:r w:rsidR="00AE1A1F" w:rsidRPr="00294BA0">
        <w:t xml:space="preserve"> by </w:t>
      </w:r>
      <w:r w:rsidR="006811E1">
        <w:t>88%</w:t>
      </w:r>
      <w:r w:rsidR="00361F97" w:rsidRPr="00294BA0">
        <w:t xml:space="preserve"> </w:t>
      </w:r>
      <w:r w:rsidR="006811E1" w:rsidRPr="00294BA0">
        <w:t>(</w:t>
      </w:r>
      <w:r w:rsidR="00260D27">
        <w:t xml:space="preserve">22.8 </w:t>
      </w:r>
      <w:proofErr w:type="spellStart"/>
      <w:r w:rsidR="00260D27">
        <w:t>pmol</w:t>
      </w:r>
      <w:proofErr w:type="spellEnd"/>
      <w:r w:rsidR="00260D27">
        <w:t xml:space="preserve"> ATP/min/</w:t>
      </w:r>
      <w:r w:rsidR="00260D27">
        <w:rPr>
          <w:rFonts w:ascii="Calibri" w:eastAsia="Symbol" w:hAnsi="Calibri" w:cs="Calibri"/>
        </w:rPr>
        <w:t>μ</w:t>
      </w:r>
      <w:r w:rsidR="00260D27" w:rsidRPr="006B27BB">
        <w:t>g</w:t>
      </w:r>
      <w:r w:rsidR="00260D27">
        <w:t xml:space="preserve"> protein</w:t>
      </w:r>
      <w:r w:rsidR="006811E1" w:rsidRPr="00294BA0">
        <w:t>)</w:t>
      </w:r>
      <w:r w:rsidR="006811E1">
        <w:t xml:space="preserve">. </w:t>
      </w:r>
      <w:r w:rsidR="00AE1A1F" w:rsidRPr="00294BA0">
        <w:t>H</w:t>
      </w:r>
      <w:r w:rsidRPr="00294BA0">
        <w:t>owever</w:t>
      </w:r>
      <w:r w:rsidR="00AE1A1F" w:rsidRPr="00294BA0">
        <w:t>,</w:t>
      </w:r>
      <w:r w:rsidRPr="00294BA0">
        <w:t xml:space="preserve"> LPV at 10</w:t>
      </w:r>
      <w:r w:rsidR="005B1357">
        <w:t xml:space="preserve"> </w:t>
      </w:r>
      <w:r w:rsidR="00BB5226" w:rsidRPr="00294BA0">
        <w:t>μ</w:t>
      </w:r>
      <w:r w:rsidRPr="00294BA0">
        <w:t xml:space="preserve">g/mL significantly increased </w:t>
      </w:r>
      <w:r w:rsidR="00625199">
        <w:t>J</w:t>
      </w:r>
      <w:r w:rsidR="00625199">
        <w:rPr>
          <w:vertAlign w:val="subscript"/>
        </w:rPr>
        <w:t xml:space="preserve">ATP </w:t>
      </w:r>
      <w:r w:rsidR="00625199">
        <w:t>to 329</w:t>
      </w:r>
      <w:r w:rsidR="00625199" w:rsidRPr="00625199">
        <w:t xml:space="preserve"> </w:t>
      </w:r>
      <w:proofErr w:type="spellStart"/>
      <w:r w:rsidR="00625199">
        <w:t>pmol</w:t>
      </w:r>
      <w:proofErr w:type="spellEnd"/>
      <w:r w:rsidR="00625199">
        <w:t xml:space="preserve"> ATP/min/</w:t>
      </w:r>
      <w:r w:rsidR="00625199">
        <w:rPr>
          <w:rFonts w:ascii="Calibri" w:eastAsia="Symbol" w:hAnsi="Calibri" w:cs="Calibri"/>
        </w:rPr>
        <w:t>μ</w:t>
      </w:r>
      <w:r w:rsidR="00625199" w:rsidRPr="006B27BB">
        <w:t>g</w:t>
      </w:r>
      <w:r w:rsidR="00625199">
        <w:t xml:space="preserve"> protein</w:t>
      </w:r>
      <w:r w:rsidR="00625199" w:rsidRPr="00294BA0">
        <w:t xml:space="preserve"> </w:t>
      </w:r>
      <w:r w:rsidRPr="00294BA0">
        <w:t>(</w:t>
      </w:r>
      <w:r w:rsidR="006811E1">
        <w:t>77</w:t>
      </w:r>
      <w:r w:rsidR="00300762">
        <w:t>% higher</w:t>
      </w:r>
      <w:r w:rsidRPr="00294BA0">
        <w:t>) the rate of ATP</w:t>
      </w:r>
      <w:r w:rsidRPr="00662336">
        <w:rPr>
          <w:color w:val="212121"/>
          <w:shd w:val="clear" w:color="auto" w:fill="FFFFFF"/>
        </w:rPr>
        <w:t xml:space="preserve"> </w:t>
      </w:r>
      <w:r w:rsidRPr="00294BA0">
        <w:t>production</w:t>
      </w:r>
      <w:r w:rsidR="00AE1A1F" w:rsidRPr="00294BA0">
        <w:t xml:space="preserve"> when stimulated with LPS</w:t>
      </w:r>
      <w:r w:rsidRPr="00294BA0">
        <w:t>. After the addition of oligomycin (Figure 5</w:t>
      </w:r>
      <w:r w:rsidR="00361F97" w:rsidRPr="00294BA0">
        <w:t>F</w:t>
      </w:r>
      <w:r w:rsidRPr="00294BA0">
        <w:t>), the majority of the ATP produced was via glycolysis due to the increase in ECAR and decrease in OCR.  EFV significantly reduced J</w:t>
      </w:r>
      <w:r w:rsidRPr="00294BA0">
        <w:rPr>
          <w:vertAlign w:val="subscript"/>
        </w:rPr>
        <w:t>ATP</w:t>
      </w:r>
      <w:r w:rsidRPr="00294BA0">
        <w:t xml:space="preserve"> at 4</w:t>
      </w:r>
      <w:r w:rsidR="005B1357">
        <w:t xml:space="preserve"> </w:t>
      </w:r>
      <w:r w:rsidR="00BB5226" w:rsidRPr="00294BA0">
        <w:t>μ</w:t>
      </w:r>
      <w:r w:rsidRPr="00294BA0">
        <w:t>g/mL</w:t>
      </w:r>
      <w:r w:rsidR="00625199">
        <w:t xml:space="preserve"> from 91.7</w:t>
      </w:r>
      <w:r w:rsidR="00625199" w:rsidRPr="00625199">
        <w:t xml:space="preserve"> </w:t>
      </w:r>
      <w:proofErr w:type="spellStart"/>
      <w:r w:rsidR="00625199">
        <w:t>pmol</w:t>
      </w:r>
      <w:proofErr w:type="spellEnd"/>
      <w:r w:rsidR="00625199">
        <w:t xml:space="preserve"> ATP/min/</w:t>
      </w:r>
      <w:r w:rsidR="00625199">
        <w:rPr>
          <w:rFonts w:ascii="Calibri" w:eastAsia="Symbol" w:hAnsi="Calibri" w:cs="Calibri"/>
        </w:rPr>
        <w:t>μ</w:t>
      </w:r>
      <w:r w:rsidR="00625199" w:rsidRPr="006B27BB">
        <w:t>g</w:t>
      </w:r>
      <w:r w:rsidR="00625199">
        <w:t xml:space="preserve"> protein to 11.2</w:t>
      </w:r>
      <w:r w:rsidR="00625199" w:rsidRPr="00625199">
        <w:t xml:space="preserve"> </w:t>
      </w:r>
      <w:proofErr w:type="spellStart"/>
      <w:r w:rsidR="00625199">
        <w:t>pmol</w:t>
      </w:r>
      <w:proofErr w:type="spellEnd"/>
      <w:r w:rsidR="00625199">
        <w:t xml:space="preserve"> ATP/min/</w:t>
      </w:r>
      <w:r w:rsidR="00625199">
        <w:rPr>
          <w:rFonts w:ascii="Calibri" w:eastAsia="Symbol" w:hAnsi="Calibri" w:cs="Calibri"/>
        </w:rPr>
        <w:t>μ</w:t>
      </w:r>
      <w:r w:rsidR="00625199" w:rsidRPr="006B27BB">
        <w:t>g</w:t>
      </w:r>
      <w:r w:rsidR="00625199">
        <w:t xml:space="preserve"> protein</w:t>
      </w:r>
      <w:r w:rsidRPr="00294BA0">
        <w:t xml:space="preserve"> (</w:t>
      </w:r>
      <w:r w:rsidR="006811E1">
        <w:t>88% lower</w:t>
      </w:r>
      <w:r w:rsidRPr="00294BA0">
        <w:t>), at 4</w:t>
      </w:r>
      <w:r w:rsidR="005B1357">
        <w:t xml:space="preserve"> </w:t>
      </w:r>
      <w:r w:rsidR="00BB5226" w:rsidRPr="00294BA0">
        <w:t>μ</w:t>
      </w:r>
      <w:r w:rsidRPr="00294BA0">
        <w:t>g/mL after stimulation with LPS</w:t>
      </w:r>
      <w:r w:rsidR="00625199">
        <w:t>, to 25.7</w:t>
      </w:r>
      <w:r w:rsidR="00625199" w:rsidRPr="00625199">
        <w:t xml:space="preserve"> </w:t>
      </w:r>
      <w:proofErr w:type="spellStart"/>
      <w:r w:rsidR="00625199">
        <w:t>pmol</w:t>
      </w:r>
      <w:proofErr w:type="spellEnd"/>
      <w:r w:rsidR="00625199">
        <w:t xml:space="preserve"> ATP/min/</w:t>
      </w:r>
      <w:r w:rsidR="00625199">
        <w:rPr>
          <w:rFonts w:ascii="Calibri" w:eastAsia="Symbol" w:hAnsi="Calibri" w:cs="Calibri"/>
        </w:rPr>
        <w:t>μ</w:t>
      </w:r>
      <w:r w:rsidR="00625199" w:rsidRPr="006B27BB">
        <w:t>g</w:t>
      </w:r>
      <w:r w:rsidR="00625199">
        <w:t xml:space="preserve"> protein</w:t>
      </w:r>
      <w:r w:rsidRPr="00294BA0">
        <w:t xml:space="preserve"> (</w:t>
      </w:r>
      <w:r w:rsidR="006811E1">
        <w:t>72% lower</w:t>
      </w:r>
      <w:r w:rsidRPr="00294BA0">
        <w:t>) and at 14.04</w:t>
      </w:r>
      <w:r w:rsidR="005B1357">
        <w:t xml:space="preserve"> </w:t>
      </w:r>
      <w:r w:rsidR="00361F97" w:rsidRPr="00294BA0">
        <w:t>μ</w:t>
      </w:r>
      <w:r w:rsidRPr="00294BA0">
        <w:t>g/mL after stimulation with LPS (</w:t>
      </w:r>
      <w:r w:rsidR="006811E1">
        <w:t>82% lower</w:t>
      </w:r>
      <w:r w:rsidRPr="00294BA0">
        <w:t>)</w:t>
      </w:r>
      <w:r w:rsidR="00625199">
        <w:t xml:space="preserve"> from 91.7 </w:t>
      </w:r>
      <w:proofErr w:type="spellStart"/>
      <w:r w:rsidR="00625199">
        <w:t>pmol</w:t>
      </w:r>
      <w:proofErr w:type="spellEnd"/>
      <w:r w:rsidR="00625199">
        <w:t xml:space="preserve"> ATP/min/</w:t>
      </w:r>
      <w:r w:rsidR="00625199">
        <w:rPr>
          <w:rFonts w:ascii="Calibri" w:eastAsia="Symbol" w:hAnsi="Calibri" w:cs="Calibri"/>
        </w:rPr>
        <w:t>μ</w:t>
      </w:r>
      <w:r w:rsidR="00625199" w:rsidRPr="006B27BB">
        <w:t>g</w:t>
      </w:r>
      <w:r w:rsidR="00625199">
        <w:t xml:space="preserve"> protein to 16.4 </w:t>
      </w:r>
      <w:proofErr w:type="spellStart"/>
      <w:r w:rsidR="00625199">
        <w:t>pmol</w:t>
      </w:r>
      <w:proofErr w:type="spellEnd"/>
      <w:r w:rsidR="00625199">
        <w:t xml:space="preserve"> ATP/min/</w:t>
      </w:r>
      <w:r w:rsidR="00625199">
        <w:rPr>
          <w:rFonts w:ascii="Calibri" w:eastAsia="Symbol" w:hAnsi="Calibri" w:cs="Calibri"/>
        </w:rPr>
        <w:t>μ</w:t>
      </w:r>
      <w:r w:rsidR="00625199" w:rsidRPr="006B27BB">
        <w:t>g</w:t>
      </w:r>
      <w:r w:rsidR="00625199">
        <w:t xml:space="preserve"> protein.</w:t>
      </w:r>
    </w:p>
    <w:p w14:paraId="7EEB2E61" w14:textId="2B8583A4" w:rsidR="00FE0B34" w:rsidRPr="007322EE" w:rsidRDefault="00FE0B34" w:rsidP="000175B6">
      <w:pPr>
        <w:spacing w:line="480" w:lineRule="auto"/>
        <w:rPr>
          <w:color w:val="212121"/>
          <w:shd w:val="clear" w:color="auto" w:fill="FFFFFF"/>
        </w:rPr>
      </w:pPr>
    </w:p>
    <w:p w14:paraId="3E2B44C5" w14:textId="5D8D23F5" w:rsidR="005C6B26" w:rsidRPr="005C6B26" w:rsidRDefault="005C6B26" w:rsidP="000175B6">
      <w:pPr>
        <w:spacing w:line="480" w:lineRule="auto"/>
        <w:rPr>
          <w:color w:val="212121"/>
          <w:shd w:val="clear" w:color="auto" w:fill="FFFFFF"/>
        </w:rPr>
      </w:pPr>
      <w:r w:rsidRPr="00294BA0">
        <w:t xml:space="preserve">We can conclude that the drugs have significant effects on the energy profiles of the THP-1 cells. EFV significantly reduces the </w:t>
      </w:r>
      <w:bookmarkStart w:id="13" w:name="OLE_LINK1"/>
      <w:r w:rsidRPr="00294BA0">
        <w:t>rate of ATP production after 24 hours</w:t>
      </w:r>
      <w:bookmarkEnd w:id="13"/>
      <w:r w:rsidRPr="00294BA0">
        <w:t>, despite the initial increase under stressed conditions. This is supported by the lower accumulation of 2-DG seen in the glucose uptake assays. In contrast, LPV over the 24 hours continues to increase the rate of ATP production. This, with the previous findings of increased expression</w:t>
      </w:r>
      <w:r>
        <w:t xml:space="preserve"> of SLC2</w:t>
      </w:r>
      <w:r w:rsidRPr="00A800DC">
        <w:t>A4</w:t>
      </w:r>
      <w:r>
        <w:t>, could suggest the increase in energy production is to power ATP-powered efflux transporters.</w:t>
      </w:r>
      <w:r w:rsidRPr="00B60A9C">
        <w:rPr>
          <w:color w:val="212121"/>
          <w:shd w:val="clear" w:color="auto" w:fill="FFFFFF"/>
        </w:rPr>
        <w:t xml:space="preserve"> </w:t>
      </w:r>
    </w:p>
    <w:bookmarkEnd w:id="12"/>
    <w:p w14:paraId="7CCB8E33" w14:textId="77777777" w:rsidR="003A365F" w:rsidRDefault="003A365F" w:rsidP="000175B6">
      <w:pPr>
        <w:spacing w:line="480" w:lineRule="auto"/>
        <w:rPr>
          <w:highlight w:val="yellow"/>
        </w:rPr>
      </w:pPr>
    </w:p>
    <w:p w14:paraId="51A0D8E1" w14:textId="53F54364" w:rsidR="00361F97" w:rsidRPr="006B27BB" w:rsidRDefault="00301162" w:rsidP="000175B6">
      <w:pPr>
        <w:spacing w:line="480" w:lineRule="auto"/>
        <w:jc w:val="center"/>
      </w:pPr>
      <w:r>
        <w:rPr>
          <w:noProof/>
        </w:rPr>
        <w:object w:dxaOrig="10661" w:dyaOrig="13764" w14:anchorId="10DE1B5F">
          <v:shape id="_x0000_i1029" type="#_x0000_t75" style="width:455.75pt;height:588.4pt" o:ole="">
            <v:imagedata r:id="rId21" o:title=""/>
          </v:shape>
          <o:OLEObject Type="Embed" ProgID="Prism9.Document" ShapeID="_x0000_i1029" DrawAspect="Content" ObjectID="_1711465350" r:id="rId22"/>
        </w:object>
      </w:r>
    </w:p>
    <w:p w14:paraId="22AD21B5" w14:textId="77777777" w:rsidR="00361F97" w:rsidRPr="003C2CC4" w:rsidRDefault="00361F97" w:rsidP="000175B6">
      <w:pPr>
        <w:spacing w:line="480" w:lineRule="auto"/>
        <w:rPr>
          <w:b/>
        </w:rPr>
      </w:pPr>
      <w:r w:rsidRPr="003C2CC4">
        <w:rPr>
          <w:b/>
        </w:rPr>
        <w:t>Figure 5. ATP production (</w:t>
      </w:r>
      <w:r w:rsidRPr="00A92DE3">
        <w:rPr>
          <w:b/>
          <w:iCs/>
        </w:rPr>
        <w:t>J</w:t>
      </w:r>
      <w:r w:rsidRPr="00A92DE3">
        <w:rPr>
          <w:b/>
          <w:vertAlign w:val="subscript"/>
        </w:rPr>
        <w:t>ATP</w:t>
      </w:r>
      <w:r w:rsidRPr="003C2CC4">
        <w:rPr>
          <w:b/>
        </w:rPr>
        <w:t>) in THP-1 cells treated with ARVs and BAY-876</w:t>
      </w:r>
    </w:p>
    <w:p w14:paraId="30625A04" w14:textId="4D33BA4B" w:rsidR="00361F97" w:rsidRDefault="00361F97" w:rsidP="000175B6">
      <w:pPr>
        <w:spacing w:line="480" w:lineRule="auto"/>
      </w:pPr>
      <w:r w:rsidRPr="00A92DE3">
        <w:t>Displayed are rates of ATP production (</w:t>
      </w:r>
      <w:r w:rsidRPr="00A92DE3">
        <w:rPr>
          <w:iCs/>
        </w:rPr>
        <w:t>J</w:t>
      </w:r>
      <w:r w:rsidRPr="00A92DE3">
        <w:rPr>
          <w:vertAlign w:val="subscript"/>
        </w:rPr>
        <w:t>ATP</w:t>
      </w:r>
      <w:r w:rsidRPr="00A92DE3">
        <w:t>) converted from raw flux data provided by the Seahorse Mito Stress Test. Raw traces of oxygen consumption rate (OCR) and extracellular acidification rate (ECAR) produced by Seahorse Wave Desktop Software (v2.6) from Agilent Technologies by</w:t>
      </w:r>
      <w:r w:rsidR="00BB1A81" w:rsidRPr="00A92DE3">
        <w:t xml:space="preserve"> (</w:t>
      </w:r>
      <w:r w:rsidR="00BB1A81" w:rsidRPr="00A92DE3">
        <w:rPr>
          <w:b/>
        </w:rPr>
        <w:t>A</w:t>
      </w:r>
      <w:r w:rsidR="00BB1A81" w:rsidRPr="00A92DE3">
        <w:t xml:space="preserve">) </w:t>
      </w:r>
      <w:r w:rsidRPr="00A92DE3">
        <w:t xml:space="preserve">THP-1 </w:t>
      </w:r>
      <w:r w:rsidRPr="00A92DE3">
        <w:lastRenderedPageBreak/>
        <w:t>cells when treated with the ARVs and BAY-876 by acute injection, (</w:t>
      </w:r>
      <w:r w:rsidRPr="00A92DE3">
        <w:rPr>
          <w:b/>
        </w:rPr>
        <w:t>B</w:t>
      </w:r>
      <w:r w:rsidR="00BB1A81" w:rsidRPr="00A92DE3">
        <w:t xml:space="preserve">) THP-1 cells when treated with the ARVs and BAY-876 </w:t>
      </w:r>
      <w:r w:rsidRPr="00A92DE3">
        <w:t>for 24 hours. J</w:t>
      </w:r>
      <w:r w:rsidRPr="00A92DE3">
        <w:rPr>
          <w:vertAlign w:val="subscript"/>
        </w:rPr>
        <w:t xml:space="preserve">ATP </w:t>
      </w:r>
      <w:r w:rsidRPr="00A92DE3">
        <w:t>production when (</w:t>
      </w:r>
      <w:r w:rsidRPr="00A92DE3">
        <w:rPr>
          <w:b/>
        </w:rPr>
        <w:t>C</w:t>
      </w:r>
      <w:r w:rsidRPr="00A92DE3">
        <w:t xml:space="preserve">) </w:t>
      </w:r>
      <w:r w:rsidRPr="00A92DE3">
        <w:rPr>
          <w:iCs/>
        </w:rPr>
        <w:t xml:space="preserve">THP-1 cells </w:t>
      </w:r>
      <w:r w:rsidRPr="00A92DE3">
        <w:t xml:space="preserve">treated with ARVs and BAY-876 (± LPS) </w:t>
      </w:r>
      <w:r w:rsidR="00BB1A81" w:rsidRPr="00A92DE3">
        <w:t>by acute</w:t>
      </w:r>
      <w:r w:rsidRPr="00A92DE3">
        <w:t xml:space="preserve"> injection, (</w:t>
      </w:r>
      <w:r w:rsidRPr="00A92DE3">
        <w:rPr>
          <w:b/>
        </w:rPr>
        <w:t>D</w:t>
      </w:r>
      <w:r w:rsidRPr="00A92DE3">
        <w:t xml:space="preserve">) </w:t>
      </w:r>
      <w:r w:rsidRPr="00A92DE3">
        <w:rPr>
          <w:iCs/>
        </w:rPr>
        <w:t xml:space="preserve">THP-1 cells </w:t>
      </w:r>
      <w:r w:rsidRPr="00A92DE3">
        <w:t xml:space="preserve">treated with ARVs and BAY-876 (± LPS) </w:t>
      </w:r>
      <w:r w:rsidR="00BB1A81" w:rsidRPr="00A92DE3">
        <w:t>by</w:t>
      </w:r>
      <w:r w:rsidRPr="00A92DE3">
        <w:t xml:space="preserve"> </w:t>
      </w:r>
      <w:r w:rsidR="00BB1A81" w:rsidRPr="00A92DE3">
        <w:t>acute</w:t>
      </w:r>
      <w:r w:rsidRPr="00A92DE3">
        <w:t xml:space="preserve"> injection</w:t>
      </w:r>
      <w:r w:rsidR="00BB1A81" w:rsidRPr="00A92DE3">
        <w:t xml:space="preserve"> </w:t>
      </w:r>
      <w:r w:rsidRPr="00A92DE3">
        <w:t>and oligomycin, (</w:t>
      </w:r>
      <w:r w:rsidRPr="00A92DE3">
        <w:rPr>
          <w:b/>
        </w:rPr>
        <w:t>E</w:t>
      </w:r>
      <w:r w:rsidRPr="00A92DE3">
        <w:t xml:space="preserve">) </w:t>
      </w:r>
      <w:r w:rsidRPr="00A92DE3">
        <w:rPr>
          <w:iCs/>
        </w:rPr>
        <w:t xml:space="preserve">THP-1 cells </w:t>
      </w:r>
      <w:r w:rsidRPr="00A92DE3">
        <w:t>treated with ARVs and BAY-876 (± LPS) for 24 hours, (</w:t>
      </w:r>
      <w:r w:rsidRPr="00A92DE3">
        <w:rPr>
          <w:b/>
        </w:rPr>
        <w:t>F</w:t>
      </w:r>
      <w:r w:rsidRPr="00A92DE3">
        <w:t xml:space="preserve">) </w:t>
      </w:r>
      <w:r w:rsidRPr="00A92DE3">
        <w:rPr>
          <w:iCs/>
        </w:rPr>
        <w:t xml:space="preserve">THP-1 cells </w:t>
      </w:r>
      <w:r w:rsidRPr="00A92DE3">
        <w:t xml:space="preserve">treated with ARVs and BAY-876 (± LPS) for 24 hours and oligomycin. Data displayed as a mean of 3 </w:t>
      </w:r>
      <w:r w:rsidR="009D75B1" w:rsidRPr="00A92DE3">
        <w:t>+</w:t>
      </w:r>
      <w:r w:rsidRPr="00A92DE3">
        <w:t xml:space="preserve"> standard deviation, of n=2 experiments</w:t>
      </w:r>
      <w:r w:rsidRPr="003C2CC4">
        <w:t>. Statistical significance when compared to untreated control displayed as * p&lt;0.05</w:t>
      </w:r>
      <w:r>
        <w:t>.</w:t>
      </w:r>
    </w:p>
    <w:p w14:paraId="547EA69D" w14:textId="77777777" w:rsidR="00B0775E" w:rsidRPr="006B27BB" w:rsidRDefault="00B0775E" w:rsidP="000175B6">
      <w:pPr>
        <w:spacing w:line="480" w:lineRule="auto"/>
      </w:pPr>
    </w:p>
    <w:p w14:paraId="42AB4345" w14:textId="46517EE7" w:rsidR="000F5562" w:rsidRPr="006B27BB" w:rsidRDefault="000F5562" w:rsidP="000175B6">
      <w:pPr>
        <w:pStyle w:val="Heading2"/>
        <w:spacing w:line="480" w:lineRule="auto"/>
      </w:pPr>
      <w:r w:rsidRPr="006B27BB">
        <w:t>Efavirenz bound to SLC2A1 at an alternate site to the binding site</w:t>
      </w:r>
      <w:r w:rsidR="006772BD">
        <w:t xml:space="preserve"> with the highest affinity</w:t>
      </w:r>
    </w:p>
    <w:p w14:paraId="038C48CE" w14:textId="2F6DE661" w:rsidR="003C2CC4" w:rsidRPr="006B27BB" w:rsidRDefault="000F5562" w:rsidP="000175B6">
      <w:pPr>
        <w:spacing w:line="480" w:lineRule="auto"/>
      </w:pPr>
      <w:r w:rsidRPr="006B27BB">
        <w:t xml:space="preserve">Due to there being changes to the accumulation of glucose within the cell lines but </w:t>
      </w:r>
      <w:r w:rsidR="005C6B26">
        <w:t xml:space="preserve">very </w:t>
      </w:r>
      <w:r w:rsidR="00E8538A">
        <w:t>few</w:t>
      </w:r>
      <w:r w:rsidR="00E8538A" w:rsidRPr="006B27BB">
        <w:t xml:space="preserve"> </w:t>
      </w:r>
      <w:r w:rsidRPr="006B27BB">
        <w:t xml:space="preserve">significant results in alterations of transporter expression, we concluded that the ARVs may have inhibitory effects of the SLC transporters rather than suppression of the transcription of the SLC transporters. From this we carried out a </w:t>
      </w:r>
      <w:r w:rsidRPr="006B27BB">
        <w:rPr>
          <w:i/>
          <w:iCs/>
        </w:rPr>
        <w:t>in silico</w:t>
      </w:r>
      <w:r w:rsidRPr="006B27BB">
        <w:t xml:space="preserve"> analysis to determine where the ARVs may dock to SLC2A1.</w:t>
      </w:r>
    </w:p>
    <w:p w14:paraId="144FF3E4" w14:textId="77777777" w:rsidR="003C2CC4" w:rsidRPr="006B27BB" w:rsidRDefault="003C2CC4" w:rsidP="000175B6">
      <w:pPr>
        <w:spacing w:line="480" w:lineRule="auto"/>
      </w:pPr>
    </w:p>
    <w:p w14:paraId="42EF2CE9" w14:textId="2CEFAFCC" w:rsidR="000F5562" w:rsidRPr="006B27BB" w:rsidRDefault="000F5562" w:rsidP="000175B6">
      <w:pPr>
        <w:spacing w:line="480" w:lineRule="auto"/>
      </w:pPr>
      <w:r w:rsidRPr="006B27BB">
        <w:t>The v</w:t>
      </w:r>
      <w:r w:rsidRPr="00662336">
        <w:t xml:space="preserve">isual dockings of the ARVs, BAY-876 and glucose to SLC2A1 </w:t>
      </w:r>
      <w:r w:rsidRPr="006B27BB">
        <w:t xml:space="preserve">(Figure 6) show the binding position of the molecules to SLC2A1 </w:t>
      </w:r>
      <w:r w:rsidRPr="00662336">
        <w:t>with the highest affinity for binding (Sup</w:t>
      </w:r>
      <w:r w:rsidR="00FB4B7E">
        <w:t>plementary</w:t>
      </w:r>
      <w:r w:rsidRPr="00662336">
        <w:t xml:space="preserve"> Figure 1). </w:t>
      </w:r>
      <w:r w:rsidR="005C6B26">
        <w:t>Of t</w:t>
      </w:r>
      <w:r w:rsidRPr="006B27BB">
        <w:t xml:space="preserve">he tested interactions, </w:t>
      </w:r>
      <w:r w:rsidR="005C6B26">
        <w:t xml:space="preserve">all </w:t>
      </w:r>
      <w:r w:rsidRPr="006B27BB">
        <w:t xml:space="preserve">apart from EFV, </w:t>
      </w:r>
      <w:r w:rsidRPr="00662336">
        <w:t xml:space="preserve">bound to </w:t>
      </w:r>
      <w:r w:rsidR="005C6B26">
        <w:t>SLC2A1</w:t>
      </w:r>
      <w:r w:rsidRPr="00662336">
        <w:t xml:space="preserve"> </w:t>
      </w:r>
      <w:r w:rsidR="005C6B26">
        <w:t>in a site with the highest binding</w:t>
      </w:r>
      <w:r w:rsidRPr="00662336">
        <w:t xml:space="preserve"> </w:t>
      </w:r>
      <w:r w:rsidR="008176CE">
        <w:t>affinity</w:t>
      </w:r>
      <w:r w:rsidRPr="00662336">
        <w:t>, similar to that of glucose (Figure 6</w:t>
      </w:r>
      <w:r w:rsidR="008176CE">
        <w:t>I, J</w:t>
      </w:r>
      <w:r w:rsidRPr="00662336">
        <w:t>), in the centre of the SLC2A1 transporter</w:t>
      </w:r>
      <w:r w:rsidRPr="006B27BB">
        <w:t>. EFV</w:t>
      </w:r>
      <w:r w:rsidRPr="00662336">
        <w:t xml:space="preserve"> bound in an alternative position on the outside of the transporter</w:t>
      </w:r>
      <w:r w:rsidRPr="006B27BB">
        <w:t xml:space="preserve"> (Figure 6C</w:t>
      </w:r>
      <w:r w:rsidR="008176CE">
        <w:t>, D</w:t>
      </w:r>
      <w:r w:rsidRPr="006B27BB">
        <w:t>)</w:t>
      </w:r>
      <w:r w:rsidRPr="00662336">
        <w:t>.</w:t>
      </w:r>
      <w:r w:rsidRPr="006B27BB">
        <w:t xml:space="preserve"> Each of the ARVs displayed interactions with SLC2A1, however</w:t>
      </w:r>
      <w:r w:rsidR="00E8538A">
        <w:t>,</w:t>
      </w:r>
      <w:r w:rsidRPr="006B27BB">
        <w:t xml:space="preserve"> </w:t>
      </w:r>
      <w:r w:rsidRPr="00662336">
        <w:t>BAY-876</w:t>
      </w:r>
      <w:r w:rsidRPr="006B27BB">
        <w:t xml:space="preserve"> (Figure 6</w:t>
      </w:r>
      <w:r w:rsidR="008176CE">
        <w:t>G, H</w:t>
      </w:r>
      <w:r w:rsidRPr="006B27BB">
        <w:t>) displayed no interactions with SLC2A1.</w:t>
      </w:r>
    </w:p>
    <w:p w14:paraId="570870C1" w14:textId="41DB47BA" w:rsidR="00CA0CEF" w:rsidRDefault="00CA0CEF" w:rsidP="000175B6">
      <w:pPr>
        <w:spacing w:line="480" w:lineRule="auto"/>
      </w:pPr>
    </w:p>
    <w:p w14:paraId="5A8E58C8" w14:textId="364D3348" w:rsidR="008176CE" w:rsidRPr="00662336" w:rsidRDefault="008176CE" w:rsidP="000175B6">
      <w:pPr>
        <w:spacing w:line="480" w:lineRule="auto"/>
        <w:sectPr w:rsidR="008176CE" w:rsidRPr="00662336" w:rsidSect="009C5D16">
          <w:footerReference w:type="default" r:id="rId23"/>
          <w:type w:val="continuous"/>
          <w:pgSz w:w="11901" w:h="16817"/>
          <w:pgMar w:top="1440" w:right="1440" w:bottom="1440" w:left="1440" w:header="709" w:footer="709" w:gutter="0"/>
          <w:lnNumType w:countBy="1" w:restart="continuous"/>
          <w:cols w:space="708"/>
          <w:docGrid w:linePitch="360"/>
        </w:sectPr>
      </w:pPr>
      <w:r>
        <w:t xml:space="preserve">This further supported the suggestion of EFV being an inhibitor of the glucose transporters, </w:t>
      </w:r>
      <w:r w:rsidRPr="008176CE">
        <w:t>theoretically</w:t>
      </w:r>
      <w:r>
        <w:t xml:space="preserve"> now non-competitively.</w:t>
      </w:r>
    </w:p>
    <w:p w14:paraId="7FDE4F53" w14:textId="39DF5959" w:rsidR="00BB337E" w:rsidRPr="006E2198" w:rsidRDefault="006E2198" w:rsidP="006E2198">
      <w:pPr>
        <w:spacing w:line="480" w:lineRule="auto"/>
        <w:rPr>
          <w:rFonts w:hAnsi="Calibri" w:cs="Calibri"/>
          <w:b/>
          <w:bCs/>
          <w:color w:val="000000" w:themeColor="text1"/>
          <w:kern w:val="24"/>
        </w:rPr>
      </w:pPr>
      <w:r>
        <w:rPr>
          <w:rFonts w:hAnsi="Calibri" w:cs="Calibri"/>
          <w:noProof/>
          <w:color w:val="000000" w:themeColor="text1"/>
          <w:kern w:val="24"/>
        </w:rPr>
        <w:lastRenderedPageBreak/>
        <w:drawing>
          <wp:anchor distT="0" distB="0" distL="114300" distR="114300" simplePos="0" relativeHeight="251659776" behindDoc="0" locked="0" layoutInCell="1" allowOverlap="1" wp14:anchorId="6B3BB9A5" wp14:editId="3FC1DE25">
            <wp:simplePos x="0" y="0"/>
            <wp:positionH relativeFrom="column">
              <wp:posOffset>2173605</wp:posOffset>
            </wp:positionH>
            <wp:positionV relativeFrom="paragraph">
              <wp:posOffset>0</wp:posOffset>
            </wp:positionV>
            <wp:extent cx="3550920" cy="822960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50920" cy="8229600"/>
                    </a:xfrm>
                    <a:prstGeom prst="rect">
                      <a:avLst/>
                    </a:prstGeom>
                    <a:noFill/>
                  </pic:spPr>
                </pic:pic>
              </a:graphicData>
            </a:graphic>
            <wp14:sizeRelH relativeFrom="page">
              <wp14:pctWidth>0</wp14:pctWidth>
            </wp14:sizeRelH>
            <wp14:sizeRelV relativeFrom="page">
              <wp14:pctHeight>0</wp14:pctHeight>
            </wp14:sizeRelV>
          </wp:anchor>
        </w:drawing>
      </w:r>
      <w:r w:rsidR="00BB337E" w:rsidRPr="00F2298F">
        <w:rPr>
          <w:rFonts w:hAnsi="Calibri" w:cs="Calibri"/>
          <w:b/>
          <w:bCs/>
          <w:color w:val="000000" w:themeColor="text1"/>
          <w:kern w:val="24"/>
        </w:rPr>
        <w:t xml:space="preserve">Figure </w:t>
      </w:r>
      <w:r w:rsidR="00BB337E">
        <w:rPr>
          <w:rFonts w:hAnsi="Calibri" w:cs="Calibri"/>
          <w:b/>
          <w:bCs/>
          <w:color w:val="000000" w:themeColor="text1"/>
          <w:kern w:val="24"/>
        </w:rPr>
        <w:t>6</w:t>
      </w:r>
      <w:r w:rsidR="00301162">
        <w:rPr>
          <w:rFonts w:hAnsi="Calibri" w:cs="Calibri"/>
          <w:b/>
          <w:bCs/>
          <w:color w:val="000000" w:themeColor="text1"/>
          <w:kern w:val="24"/>
        </w:rPr>
        <w:t>.</w:t>
      </w:r>
      <w:r w:rsidR="00BB337E" w:rsidRPr="00F2298F">
        <w:rPr>
          <w:rFonts w:hAnsi="Calibri" w:cs="Calibri"/>
          <w:b/>
          <w:bCs/>
          <w:color w:val="000000" w:themeColor="text1"/>
          <w:kern w:val="24"/>
        </w:rPr>
        <w:t xml:space="preserve"> </w:t>
      </w:r>
      <w:r w:rsidR="00BB337E">
        <w:rPr>
          <w:rFonts w:hAnsi="Calibri" w:cs="Calibri"/>
          <w:b/>
          <w:bCs/>
          <w:color w:val="000000" w:themeColor="text1"/>
          <w:kern w:val="24"/>
        </w:rPr>
        <w:t xml:space="preserve">Putative interactions </w:t>
      </w:r>
      <w:proofErr w:type="gramStart"/>
      <w:r w:rsidR="00BB337E">
        <w:rPr>
          <w:rFonts w:hAnsi="Calibri" w:cs="Calibri"/>
          <w:b/>
          <w:bCs/>
          <w:color w:val="000000" w:themeColor="text1"/>
          <w:kern w:val="24"/>
        </w:rPr>
        <w:t xml:space="preserve">of </w:t>
      </w:r>
      <w:r>
        <w:rPr>
          <w:rFonts w:hAnsi="Calibri" w:cs="Calibri"/>
          <w:b/>
          <w:bCs/>
          <w:color w:val="000000" w:themeColor="text1"/>
          <w:kern w:val="24"/>
        </w:rPr>
        <w:t xml:space="preserve"> </w:t>
      </w:r>
      <w:r w:rsidR="00BB337E">
        <w:rPr>
          <w:rFonts w:hAnsi="Calibri" w:cs="Calibri"/>
          <w:b/>
          <w:bCs/>
          <w:color w:val="000000" w:themeColor="text1"/>
          <w:kern w:val="24"/>
        </w:rPr>
        <w:t>EFV</w:t>
      </w:r>
      <w:proofErr w:type="gramEnd"/>
      <w:r w:rsidR="00BB337E">
        <w:rPr>
          <w:rFonts w:hAnsi="Calibri" w:cs="Calibri"/>
          <w:b/>
          <w:bCs/>
          <w:color w:val="000000" w:themeColor="text1"/>
          <w:kern w:val="24"/>
        </w:rPr>
        <w:t>, LPV, and</w:t>
      </w:r>
      <w:r w:rsidR="00BB337E" w:rsidRPr="00F2298F">
        <w:rPr>
          <w:rFonts w:hAnsi="Calibri" w:cs="Calibri"/>
          <w:b/>
          <w:bCs/>
          <w:color w:val="000000" w:themeColor="text1"/>
          <w:kern w:val="24"/>
        </w:rPr>
        <w:t xml:space="preserve"> BAY-876 </w:t>
      </w:r>
      <w:r w:rsidR="00BB337E">
        <w:rPr>
          <w:rFonts w:hAnsi="Calibri" w:cs="Calibri"/>
          <w:b/>
          <w:bCs/>
          <w:color w:val="000000" w:themeColor="text1"/>
          <w:kern w:val="24"/>
        </w:rPr>
        <w:t>with</w:t>
      </w:r>
      <w:r w:rsidR="00BB337E" w:rsidRPr="00F2298F">
        <w:rPr>
          <w:rFonts w:hAnsi="Calibri" w:cs="Calibri"/>
          <w:b/>
          <w:bCs/>
          <w:color w:val="000000" w:themeColor="text1"/>
          <w:kern w:val="24"/>
        </w:rPr>
        <w:t xml:space="preserve"> SLC2A1.</w:t>
      </w:r>
    </w:p>
    <w:p w14:paraId="524717B3" w14:textId="3B6C79C5" w:rsidR="006E2198" w:rsidRDefault="00FF62E4" w:rsidP="000175B6">
      <w:pPr>
        <w:spacing w:line="480" w:lineRule="auto"/>
        <w:rPr>
          <w:color w:val="000000" w:themeColor="text1"/>
        </w:rPr>
      </w:pPr>
      <w:r>
        <w:rPr>
          <w:noProof/>
          <w:color w:val="FF0000"/>
        </w:rPr>
        <mc:AlternateContent>
          <mc:Choice Requires="wps">
            <w:drawing>
              <wp:anchor distT="0" distB="0" distL="114300" distR="114300" simplePos="0" relativeHeight="251638272" behindDoc="0" locked="0" layoutInCell="1" allowOverlap="1" wp14:anchorId="3ECA9A70" wp14:editId="4B885ED2">
                <wp:simplePos x="0" y="0"/>
                <wp:positionH relativeFrom="column">
                  <wp:posOffset>1693235</wp:posOffset>
                </wp:positionH>
                <wp:positionV relativeFrom="paragraph">
                  <wp:posOffset>4218394</wp:posOffset>
                </wp:positionV>
                <wp:extent cx="148590" cy="212090"/>
                <wp:effectExtent l="0" t="0" r="381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 cy="212090"/>
                        </a:xfrm>
                        <a:prstGeom prst="rect">
                          <a:avLst/>
                        </a:prstGeom>
                        <a:solidFill>
                          <a:srgbClr val="FFFFFF"/>
                        </a:solidFill>
                        <a:ln w="9525">
                          <a:noFill/>
                          <a:miter lim="800000"/>
                          <a:headEnd/>
                          <a:tailEnd/>
                        </a:ln>
                      </wps:spPr>
                      <wps:txbx>
                        <w:txbxContent>
                          <w:p w14:paraId="62C5C07E" w14:textId="77777777" w:rsidR="007C22A0" w:rsidRDefault="007C22A0" w:rsidP="00BB337E"/>
                        </w:txbxContent>
                      </wps:txbx>
                      <wps:bodyPr rot="0" vert="horz" wrap="square" lIns="91440" tIns="45720" rIns="91440" bIns="45720" anchor="t" anchorCtr="0">
                        <a:noAutofit/>
                      </wps:bodyPr>
                    </wps:wsp>
                  </a:graphicData>
                </a:graphic>
              </wp:anchor>
            </w:drawing>
          </mc:Choice>
          <mc:Fallback>
            <w:pict>
              <v:shape w14:anchorId="3ECA9A70" id="_x0000_s1029" type="#_x0000_t202" style="position:absolute;left:0;text-align:left;margin-left:133.35pt;margin-top:332.15pt;width:11.7pt;height:16.7pt;z-index:25163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" stroked="f">
                <v:textbox>
                  <w:txbxContent>
                    <w:p w14:paraId="62C5C07E" w14:textId="77777777" w:rsidR="007C22A0" w:rsidRDefault="007C22A0" w:rsidP="00BB337E"/>
                  </w:txbxContent>
                </v:textbox>
              </v:shape>
            </w:pict>
          </mc:Fallback>
        </mc:AlternateContent>
      </w:r>
      <w:r w:rsidR="00BB337E" w:rsidRPr="00F2298F">
        <w:rPr>
          <w:rFonts w:hAnsi="Calibri" w:cs="Calibri"/>
          <w:color w:val="000000" w:themeColor="text1"/>
          <w:kern w:val="24"/>
        </w:rPr>
        <w:t>Crystal structure for SLC2A1 obtained from Protein Data Bank (PDB) with the PDB ID 4PYP, representing the “exit state” (e1) of SLC2A1</w:t>
      </w:r>
      <w:r w:rsidR="00BB337E" w:rsidRPr="00F2298F">
        <w:rPr>
          <w:rFonts w:hAnsi="Calibri"/>
          <w:color w:val="000000" w:themeColor="text1"/>
          <w:kern w:val="24"/>
        </w:rPr>
        <w:t>. (</w:t>
      </w:r>
      <w:r w:rsidR="00BB337E" w:rsidRPr="00F2298F">
        <w:rPr>
          <w:rFonts w:hAnsi="Calibri" w:cs="Calibri"/>
          <w:b/>
          <w:bCs/>
          <w:color w:val="000000" w:themeColor="text1"/>
          <w:kern w:val="24"/>
        </w:rPr>
        <w:t>A</w:t>
      </w:r>
      <w:r w:rsidR="00BB337E" w:rsidRPr="00F2298F">
        <w:rPr>
          <w:rFonts w:hAnsi="Calibri" w:cs="Calibri"/>
          <w:color w:val="000000" w:themeColor="text1"/>
          <w:kern w:val="24"/>
        </w:rPr>
        <w:t>) View of transmembrane α-helices are shown to be parallel to the membrane. (</w:t>
      </w:r>
      <w:r w:rsidR="00BB337E" w:rsidRPr="00F2298F">
        <w:rPr>
          <w:rFonts w:hAnsi="Calibri" w:cs="Calibri"/>
          <w:b/>
          <w:bCs/>
          <w:color w:val="000000" w:themeColor="text1"/>
          <w:kern w:val="24"/>
        </w:rPr>
        <w:t>B</w:t>
      </w:r>
      <w:r w:rsidR="00BB337E" w:rsidRPr="00F2298F">
        <w:rPr>
          <w:rFonts w:hAnsi="Calibri" w:cs="Calibri"/>
          <w:color w:val="000000" w:themeColor="text1"/>
          <w:kern w:val="24"/>
        </w:rPr>
        <w:t xml:space="preserve">) View of </w:t>
      </w:r>
      <w:r w:rsidR="00BB337E" w:rsidRPr="005245DA">
        <w:rPr>
          <w:rFonts w:hAnsi="Calibri" w:cs="Calibri"/>
          <w:color w:val="000000" w:themeColor="text1"/>
          <w:kern w:val="24"/>
        </w:rPr>
        <w:t xml:space="preserve">cytoplasmic orientation of the </w:t>
      </w:r>
      <w:r w:rsidR="00BB337E" w:rsidRPr="00F2298F">
        <w:rPr>
          <w:rFonts w:hAnsi="Calibri" w:cs="Calibri"/>
          <w:color w:val="000000" w:themeColor="text1"/>
          <w:kern w:val="24"/>
        </w:rPr>
        <w:t>transmembrane α-helices. Backbone is hidden for ease of viewing. Visual images of the docking of ligand (green) (</w:t>
      </w:r>
      <w:r w:rsidR="00BB337E" w:rsidRPr="00F2298F">
        <w:rPr>
          <w:rFonts w:hAnsi="Calibri" w:cs="Calibri"/>
          <w:b/>
          <w:bCs/>
          <w:color w:val="000000" w:themeColor="text1"/>
          <w:kern w:val="24"/>
        </w:rPr>
        <w:t>C</w:t>
      </w:r>
      <w:r w:rsidR="00BB337E" w:rsidRPr="00F2298F">
        <w:rPr>
          <w:rFonts w:hAnsi="Calibri" w:cs="Calibri"/>
          <w:color w:val="000000" w:themeColor="text1"/>
          <w:kern w:val="24"/>
        </w:rPr>
        <w:t>) EFV, (</w:t>
      </w:r>
      <w:r w:rsidR="00BB337E">
        <w:rPr>
          <w:rFonts w:hAnsi="Calibri" w:cs="Calibri"/>
          <w:b/>
          <w:bCs/>
          <w:color w:val="000000" w:themeColor="text1"/>
          <w:kern w:val="24"/>
        </w:rPr>
        <w:t>E</w:t>
      </w:r>
      <w:r w:rsidR="00BB337E" w:rsidRPr="00F2298F">
        <w:rPr>
          <w:rFonts w:hAnsi="Calibri" w:cs="Calibri"/>
          <w:color w:val="000000" w:themeColor="text1"/>
          <w:kern w:val="24"/>
        </w:rPr>
        <w:t>) LPV, (</w:t>
      </w:r>
      <w:r w:rsidR="00BB337E">
        <w:rPr>
          <w:rFonts w:hAnsi="Calibri" w:cs="Calibri"/>
          <w:b/>
          <w:bCs/>
          <w:color w:val="000000" w:themeColor="text1"/>
          <w:kern w:val="24"/>
        </w:rPr>
        <w:t>G</w:t>
      </w:r>
      <w:r w:rsidR="00BB337E" w:rsidRPr="00F2298F">
        <w:rPr>
          <w:rFonts w:hAnsi="Calibri" w:cs="Calibri"/>
          <w:color w:val="000000" w:themeColor="text1"/>
          <w:kern w:val="24"/>
        </w:rPr>
        <w:t xml:space="preserve">) BAY-876 to SLC2A1 molecule (red) (PBD 4PYP) with labels displaying the distance in </w:t>
      </w:r>
      <w:r w:rsidR="00BB337E" w:rsidRPr="005245DA">
        <w:rPr>
          <w:rFonts w:hAnsi="Calibri"/>
          <w:color w:val="000000" w:themeColor="text1"/>
          <w:kern w:val="24"/>
        </w:rPr>
        <w:t>ångström</w:t>
      </w:r>
      <w:r w:rsidR="00BB337E" w:rsidRPr="00F2298F">
        <w:rPr>
          <w:rFonts w:hAnsi="Calibri" w:cs="Calibri"/>
          <w:color w:val="000000" w:themeColor="text1"/>
          <w:kern w:val="24"/>
        </w:rPr>
        <w:t>.</w:t>
      </w:r>
      <w:r w:rsidR="00BB337E" w:rsidRPr="00F2298F">
        <w:rPr>
          <w:rFonts w:hAnsi="Calibri"/>
          <w:color w:val="000000" w:themeColor="text1"/>
          <w:kern w:val="24"/>
        </w:rPr>
        <w:t xml:space="preserve"> </w:t>
      </w:r>
      <w:r w:rsidR="00FD50C7">
        <w:rPr>
          <w:rFonts w:hAnsi="Calibri" w:cs="Calibri"/>
          <w:color w:val="000000" w:themeColor="text1"/>
          <w:kern w:val="24"/>
        </w:rPr>
        <w:t>G</w:t>
      </w:r>
      <w:r w:rsidR="00FD50C7" w:rsidRPr="006A0CF1">
        <w:rPr>
          <w:rFonts w:hAnsi="Calibri" w:cs="Calibri"/>
          <w:color w:val="000000" w:themeColor="text1"/>
          <w:kern w:val="24"/>
        </w:rPr>
        <w:t>lucose</w:t>
      </w:r>
      <w:r w:rsidR="00FD50C7" w:rsidRPr="00F2298F">
        <w:rPr>
          <w:rFonts w:hAnsi="Calibri" w:cs="Calibri"/>
          <w:b/>
          <w:bCs/>
          <w:color w:val="000000" w:themeColor="text1"/>
          <w:kern w:val="24"/>
        </w:rPr>
        <w:t xml:space="preserve"> </w:t>
      </w:r>
      <w:r w:rsidR="00BB337E" w:rsidRPr="00F2298F">
        <w:rPr>
          <w:rFonts w:hAnsi="Calibri" w:cs="Calibri"/>
          <w:color w:val="000000" w:themeColor="text1"/>
          <w:kern w:val="24"/>
        </w:rPr>
        <w:t>(green)</w:t>
      </w:r>
      <w:r w:rsidR="00BB337E" w:rsidRPr="00F2298F">
        <w:rPr>
          <w:rFonts w:hAnsi="Calibri" w:cs="Calibri"/>
          <w:b/>
          <w:bCs/>
          <w:color w:val="000000" w:themeColor="text1"/>
          <w:kern w:val="24"/>
        </w:rPr>
        <w:t xml:space="preserve"> </w:t>
      </w:r>
      <w:r w:rsidR="00BB337E" w:rsidRPr="00F2298F">
        <w:rPr>
          <w:rFonts w:hAnsi="Calibri" w:cs="Calibri"/>
          <w:color w:val="000000" w:themeColor="text1"/>
          <w:kern w:val="24"/>
        </w:rPr>
        <w:t>(</w:t>
      </w:r>
      <w:r w:rsidR="00BB337E">
        <w:rPr>
          <w:rFonts w:hAnsi="Calibri" w:cs="Calibri"/>
          <w:b/>
          <w:bCs/>
          <w:color w:val="000000" w:themeColor="text1"/>
          <w:kern w:val="24"/>
        </w:rPr>
        <w:t>I</w:t>
      </w:r>
      <w:r w:rsidR="00BB337E" w:rsidRPr="00F2298F">
        <w:rPr>
          <w:rFonts w:hAnsi="Calibri" w:cs="Calibri"/>
          <w:color w:val="000000" w:themeColor="text1"/>
          <w:kern w:val="24"/>
        </w:rPr>
        <w:t>)</w:t>
      </w:r>
      <w:r w:rsidR="00BB337E" w:rsidRPr="00F2298F">
        <w:rPr>
          <w:rFonts w:hAnsi="Calibri" w:cs="Calibri"/>
          <w:b/>
          <w:bCs/>
          <w:color w:val="000000" w:themeColor="text1"/>
          <w:kern w:val="24"/>
        </w:rPr>
        <w:t xml:space="preserve"> </w:t>
      </w:r>
      <w:r w:rsidR="00BB337E" w:rsidRPr="00F2298F">
        <w:rPr>
          <w:rFonts w:hAnsi="Calibri" w:cs="Calibri"/>
          <w:color w:val="000000" w:themeColor="text1"/>
          <w:kern w:val="24"/>
        </w:rPr>
        <w:t xml:space="preserve">was used as a point of comparison. </w:t>
      </w:r>
      <w:r w:rsidR="00BB337E" w:rsidRPr="005245DA">
        <w:rPr>
          <w:rFonts w:hAnsi="Calibri" w:cs="Calibri"/>
          <w:color w:val="000000" w:themeColor="text1"/>
          <w:kern w:val="24"/>
        </w:rPr>
        <w:t xml:space="preserve">Cytoplasmic orientation </w:t>
      </w:r>
      <w:r w:rsidR="00BB337E" w:rsidRPr="00F2298F">
        <w:rPr>
          <w:rFonts w:hAnsi="Calibri" w:cs="Calibri"/>
          <w:color w:val="000000" w:themeColor="text1"/>
          <w:kern w:val="24"/>
        </w:rPr>
        <w:t>visual of the docking between ligands (orange) (</w:t>
      </w:r>
      <w:r w:rsidR="00BB337E">
        <w:rPr>
          <w:rFonts w:hAnsi="Calibri" w:cs="Calibri"/>
          <w:b/>
          <w:bCs/>
          <w:color w:val="000000" w:themeColor="text1"/>
          <w:kern w:val="24"/>
        </w:rPr>
        <w:t>D</w:t>
      </w:r>
      <w:r w:rsidR="00BB337E" w:rsidRPr="00F2298F">
        <w:rPr>
          <w:rFonts w:hAnsi="Calibri" w:cs="Calibri"/>
          <w:color w:val="000000" w:themeColor="text1"/>
          <w:kern w:val="24"/>
        </w:rPr>
        <w:t>) EFV, (</w:t>
      </w:r>
      <w:r w:rsidR="00BB337E">
        <w:rPr>
          <w:rFonts w:hAnsi="Calibri" w:cs="Calibri"/>
          <w:b/>
          <w:bCs/>
          <w:color w:val="000000" w:themeColor="text1"/>
          <w:kern w:val="24"/>
        </w:rPr>
        <w:t>F</w:t>
      </w:r>
      <w:r w:rsidR="00BB337E" w:rsidRPr="00F2298F">
        <w:rPr>
          <w:rFonts w:hAnsi="Calibri" w:cs="Calibri"/>
          <w:color w:val="000000" w:themeColor="text1"/>
          <w:kern w:val="24"/>
        </w:rPr>
        <w:t>)</w:t>
      </w:r>
      <w:r w:rsidR="00BB337E">
        <w:rPr>
          <w:rFonts w:hAnsi="Calibri" w:cs="Calibri"/>
          <w:color w:val="000000" w:themeColor="text1"/>
          <w:kern w:val="24"/>
        </w:rPr>
        <w:t xml:space="preserve"> </w:t>
      </w:r>
      <w:r w:rsidR="00BB337E" w:rsidRPr="00F2298F">
        <w:rPr>
          <w:rFonts w:hAnsi="Calibri" w:cs="Calibri"/>
          <w:color w:val="000000" w:themeColor="text1"/>
          <w:kern w:val="24"/>
        </w:rPr>
        <w:t>LPV, (</w:t>
      </w:r>
      <w:r w:rsidR="00BB337E">
        <w:rPr>
          <w:rFonts w:hAnsi="Calibri" w:cs="Calibri"/>
          <w:b/>
          <w:bCs/>
          <w:color w:val="000000" w:themeColor="text1"/>
          <w:kern w:val="24"/>
        </w:rPr>
        <w:t>H</w:t>
      </w:r>
      <w:r w:rsidR="00BB337E" w:rsidRPr="00F2298F">
        <w:rPr>
          <w:rFonts w:hAnsi="Calibri" w:cs="Calibri"/>
          <w:color w:val="000000" w:themeColor="text1"/>
          <w:kern w:val="24"/>
        </w:rPr>
        <w:t>) BAY-876 and (</w:t>
      </w:r>
      <w:r w:rsidR="00BB337E">
        <w:rPr>
          <w:rFonts w:hAnsi="Calibri" w:cs="Calibri"/>
          <w:b/>
          <w:bCs/>
          <w:color w:val="000000" w:themeColor="text1"/>
          <w:kern w:val="24"/>
        </w:rPr>
        <w:t>J</w:t>
      </w:r>
      <w:r w:rsidR="00BB337E" w:rsidRPr="00F2298F">
        <w:rPr>
          <w:rFonts w:hAnsi="Calibri" w:cs="Calibri"/>
          <w:color w:val="000000" w:themeColor="text1"/>
          <w:kern w:val="24"/>
        </w:rPr>
        <w:t>) glucose to SLC2A1 is displayed with dots shown for ligands. Visualised using PyMoL. Dashed box used to mark point of binding of ligand to SLC2A1.</w:t>
      </w:r>
    </w:p>
    <w:p w14:paraId="7F767ED1" w14:textId="12D7F02D" w:rsidR="00E6314B" w:rsidRPr="001A37EE" w:rsidRDefault="002F4DEE" w:rsidP="001B6E81">
      <w:pPr>
        <w:pStyle w:val="Heading1"/>
        <w:rPr>
          <w:rStyle w:val="normaltextrun"/>
          <w:rFonts w:cstheme="minorHAnsi"/>
          <w:b w:val="0"/>
        </w:rPr>
      </w:pPr>
      <w:r w:rsidRPr="006B27BB">
        <w:lastRenderedPageBreak/>
        <w:t>D</w:t>
      </w:r>
      <w:r w:rsidR="00105570">
        <w:t>is</w:t>
      </w:r>
      <w:r w:rsidR="00E14555">
        <w:t>cussion</w:t>
      </w:r>
    </w:p>
    <w:p w14:paraId="49527BF0" w14:textId="6030855B" w:rsidR="00FE795B" w:rsidRPr="00662336" w:rsidRDefault="00FB4B7E" w:rsidP="000175B6">
      <w:pPr>
        <w:spacing w:line="480" w:lineRule="auto"/>
      </w:pPr>
      <w:r w:rsidRPr="001A37EE">
        <w:rPr>
          <w:rStyle w:val="normaltextrun"/>
          <w:rFonts w:cstheme="minorHAnsi"/>
        </w:rPr>
        <w:t xml:space="preserve">Antiretrovirals have </w:t>
      </w:r>
      <w:r>
        <w:rPr>
          <w:rStyle w:val="normaltextrun"/>
          <w:rFonts w:cstheme="minorHAnsi"/>
        </w:rPr>
        <w:t xml:space="preserve">transformed the standard of care and </w:t>
      </w:r>
      <w:r w:rsidRPr="001A37EE">
        <w:rPr>
          <w:rStyle w:val="normaltextrun"/>
          <w:rFonts w:cstheme="minorHAnsi"/>
        </w:rPr>
        <w:t xml:space="preserve">saved </w:t>
      </w:r>
      <w:r>
        <w:rPr>
          <w:rStyle w:val="normaltextrun"/>
          <w:rFonts w:cstheme="minorHAnsi"/>
        </w:rPr>
        <w:t>countless</w:t>
      </w:r>
      <w:r w:rsidRPr="001A37EE">
        <w:rPr>
          <w:rStyle w:val="normaltextrun"/>
          <w:rFonts w:cstheme="minorHAnsi"/>
        </w:rPr>
        <w:t xml:space="preserve"> lives in </w:t>
      </w:r>
      <w:r>
        <w:rPr>
          <w:rStyle w:val="normaltextrun"/>
          <w:rFonts w:cstheme="minorHAnsi"/>
        </w:rPr>
        <w:t xml:space="preserve">those </w:t>
      </w:r>
      <w:r w:rsidRPr="001A37EE">
        <w:rPr>
          <w:rStyle w:val="normaltextrun"/>
          <w:rFonts w:cstheme="minorHAnsi"/>
        </w:rPr>
        <w:t xml:space="preserve">living with HIV by reducing morbidity and mortality associated with ongoing viral replication. Previously, we have shown that </w:t>
      </w:r>
      <w:r>
        <w:rPr>
          <w:rStyle w:val="normaltextrun"/>
          <w:rFonts w:cstheme="minorHAnsi"/>
        </w:rPr>
        <w:t xml:space="preserve">exposing T cells and macrophages to </w:t>
      </w:r>
      <w:r w:rsidRPr="001A37EE">
        <w:rPr>
          <w:rStyle w:val="normaltextrun"/>
          <w:rFonts w:cstheme="minorHAnsi"/>
        </w:rPr>
        <w:t>efavirenz and lopinavir result</w:t>
      </w:r>
      <w:r>
        <w:rPr>
          <w:rStyle w:val="normaltextrun"/>
          <w:rFonts w:cstheme="minorHAnsi"/>
        </w:rPr>
        <w:t>s</w:t>
      </w:r>
      <w:r w:rsidRPr="001A37EE">
        <w:rPr>
          <w:rStyle w:val="normaltextrun"/>
          <w:rFonts w:cstheme="minorHAnsi"/>
        </w:rPr>
        <w:t xml:space="preserve"> in lowered activation profiles, </w:t>
      </w:r>
      <w:r w:rsidR="007F792D" w:rsidRPr="001A37EE">
        <w:rPr>
          <w:rStyle w:val="normaltextrun"/>
          <w:rFonts w:cstheme="minorHAnsi"/>
        </w:rPr>
        <w:t>in response to immune stimulation</w:t>
      </w:r>
      <w:r w:rsidR="006B0B82">
        <w:rPr>
          <w:rStyle w:val="normaltextrun"/>
          <w:rFonts w:cstheme="minorHAnsi"/>
        </w:rPr>
        <w:t xml:space="preserve"> </w:t>
      </w:r>
      <w:r w:rsidR="006B0B82">
        <w:rPr>
          <w:rStyle w:val="normaltextrun"/>
          <w:rFonts w:cstheme="minorHAnsi"/>
        </w:rPr>
        <w:fldChar w:fldCharType="begin">
          <w:fldData xml:space="preserve">PEVuZE5vdGU+PENpdGU+PEF1dGhvcj5MaXB0cm90dDwvQXV0aG9yPjxZZWFyPjIwMTg8L1llYXI+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</w:fldData>
        </w:fldChar>
      </w:r>
      <w:r w:rsidR="00976FDB">
        <w:rPr>
          <w:rStyle w:val="normaltextrun"/>
          <w:rFonts w:cstheme="minorHAnsi"/>
        </w:rPr>
        <w:instrText xml:space="preserve"> ADDIN EN.CITE </w:instrText>
      </w:r>
      <w:r w:rsidR="00976FDB">
        <w:rPr>
          <w:rStyle w:val="normaltextrun"/>
          <w:rFonts w:cstheme="minorHAnsi"/>
        </w:rPr>
        <w:fldChar w:fldCharType="begin">
          <w:fldData xml:space="preserve">PEVuZE5vdGU+PENpdGU+PEF1dGhvcj5MaXB0cm90dDwvQXV0aG9yPjxZZWFyPjIwMTg8L1llYXI+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</w:fldData>
        </w:fldChar>
      </w:r>
      <w:r w:rsidR="00976FDB">
        <w:rPr>
          <w:rStyle w:val="normaltextrun"/>
          <w:rFonts w:cstheme="minorHAnsi"/>
        </w:rPr>
        <w:instrText xml:space="preserve"> ADDIN EN.CITE.DATA </w:instrText>
      </w:r>
      <w:r w:rsidR="00976FDB">
        <w:rPr>
          <w:rStyle w:val="normaltextrun"/>
          <w:rFonts w:cstheme="minorHAnsi"/>
        </w:rPr>
      </w:r>
      <w:r w:rsidR="00976FDB">
        <w:rPr>
          <w:rStyle w:val="normaltextrun"/>
          <w:rFonts w:cstheme="minorHAnsi"/>
        </w:rPr>
        <w:fldChar w:fldCharType="end"/>
      </w:r>
      <w:r w:rsidR="006B0B82">
        <w:rPr>
          <w:rStyle w:val="normaltextrun"/>
          <w:rFonts w:cstheme="minorHAnsi"/>
        </w:rPr>
      </w:r>
      <w:r w:rsidR="006B0B82">
        <w:rPr>
          <w:rStyle w:val="normaltextrun"/>
          <w:rFonts w:cstheme="minorHAnsi"/>
        </w:rPr>
        <w:fldChar w:fldCharType="separate"/>
      </w:r>
      <w:r w:rsidR="005C5A3D">
        <w:rPr>
          <w:rStyle w:val="normaltextrun"/>
          <w:rFonts w:cstheme="minorHAnsi"/>
          <w:noProof/>
        </w:rPr>
        <w:t>[36, 37]</w:t>
      </w:r>
      <w:r w:rsidR="006B0B82">
        <w:rPr>
          <w:rStyle w:val="normaltextrun"/>
          <w:rFonts w:cstheme="minorHAnsi"/>
        </w:rPr>
        <w:fldChar w:fldCharType="end"/>
      </w:r>
      <w:r w:rsidR="007F792D" w:rsidRPr="001A37EE">
        <w:rPr>
          <w:rStyle w:val="normaltextrun"/>
          <w:rFonts w:cstheme="minorHAnsi"/>
        </w:rPr>
        <w:t xml:space="preserve">. </w:t>
      </w:r>
      <w:r w:rsidRPr="001A37EE">
        <w:rPr>
          <w:rStyle w:val="normaltextrun"/>
          <w:rFonts w:cstheme="minorHAnsi"/>
        </w:rPr>
        <w:t xml:space="preserve">In the current study, we set out to ascertain if inhibition of glucose uptake, via </w:t>
      </w:r>
      <w:r>
        <w:rPr>
          <w:rStyle w:val="normaltextrun"/>
          <w:rFonts w:cstheme="minorHAnsi"/>
        </w:rPr>
        <w:t xml:space="preserve">the </w:t>
      </w:r>
      <w:r w:rsidRPr="001A37EE">
        <w:rPr>
          <w:rStyle w:val="normaltextrun"/>
          <w:rFonts w:cstheme="minorHAnsi"/>
        </w:rPr>
        <w:t>interaction</w:t>
      </w:r>
      <w:r>
        <w:rPr>
          <w:rStyle w:val="normaltextrun"/>
          <w:rFonts w:cstheme="minorHAnsi"/>
        </w:rPr>
        <w:t>s of ARVs</w:t>
      </w:r>
      <w:r w:rsidRPr="001A37EE">
        <w:rPr>
          <w:rStyle w:val="normaltextrun"/>
          <w:rFonts w:cstheme="minorHAnsi"/>
        </w:rPr>
        <w:t xml:space="preserve"> with GLUTs, was a putative mechanism for this inhibition. </w:t>
      </w:r>
      <w:r w:rsidRPr="00662336">
        <w:t xml:space="preserve"> </w:t>
      </w:r>
    </w:p>
    <w:p w14:paraId="0BC1D0E6" w14:textId="77777777" w:rsidR="007B1B6D" w:rsidRPr="00662336" w:rsidRDefault="007B1B6D" w:rsidP="000175B6">
      <w:pPr>
        <w:spacing w:line="480" w:lineRule="auto"/>
      </w:pPr>
    </w:p>
    <w:p w14:paraId="5986D939" w14:textId="4A009F22" w:rsidR="003A662F" w:rsidRPr="00662336" w:rsidRDefault="00986052" w:rsidP="000175B6">
      <w:pPr>
        <w:spacing w:line="480" w:lineRule="auto"/>
      </w:pPr>
      <w:r w:rsidRPr="00662336">
        <w:t xml:space="preserve">The </w:t>
      </w:r>
      <w:r w:rsidRPr="006B0B82">
        <w:t>chromogenic glucose uptake assay</w:t>
      </w:r>
      <w:r w:rsidRPr="00662336">
        <w:t xml:space="preserve"> was performed on CEM, THP-1 and KU812 cells. At the chosen </w:t>
      </w:r>
      <w:r w:rsidRPr="00662336">
        <w:rPr>
          <w:color w:val="000000" w:themeColor="text1"/>
        </w:rPr>
        <w:t xml:space="preserve">timepoints, EFV and LPV </w:t>
      </w:r>
      <w:r w:rsidR="001F710B" w:rsidRPr="00662336">
        <w:rPr>
          <w:color w:val="000000" w:themeColor="text1"/>
        </w:rPr>
        <w:t xml:space="preserve">exposure resulted in </w:t>
      </w:r>
      <w:r w:rsidRPr="00662336">
        <w:rPr>
          <w:color w:val="000000" w:themeColor="text1"/>
        </w:rPr>
        <w:t xml:space="preserve">significantly </w:t>
      </w:r>
      <w:r w:rsidR="005C30DD" w:rsidRPr="00662336">
        <w:rPr>
          <w:color w:val="000000" w:themeColor="text1"/>
        </w:rPr>
        <w:t>lower</w:t>
      </w:r>
      <w:r w:rsidRPr="00662336">
        <w:rPr>
          <w:color w:val="000000" w:themeColor="text1"/>
        </w:rPr>
        <w:t xml:space="preserve"> glucose uptake in all three cell lines</w:t>
      </w:r>
      <w:r w:rsidR="001F710B" w:rsidRPr="00662336">
        <w:rPr>
          <w:color w:val="000000" w:themeColor="text1"/>
        </w:rPr>
        <w:t>, compared to untreated cells</w:t>
      </w:r>
      <w:r w:rsidRPr="00662336">
        <w:rPr>
          <w:color w:val="000000" w:themeColor="text1"/>
        </w:rPr>
        <w:t xml:space="preserve">. </w:t>
      </w:r>
      <w:r w:rsidR="00DC735E" w:rsidRPr="00662336">
        <w:rPr>
          <w:color w:val="000000" w:themeColor="text1"/>
        </w:rPr>
        <w:t xml:space="preserve">EFV </w:t>
      </w:r>
      <w:r w:rsidR="001F710B" w:rsidRPr="00662336">
        <w:rPr>
          <w:color w:val="000000" w:themeColor="text1"/>
        </w:rPr>
        <w:t>was effective at inhibiting glucose uptake only a few minutes after incubation whereas</w:t>
      </w:r>
      <w:r w:rsidR="00DC735E" w:rsidRPr="00662336">
        <w:rPr>
          <w:color w:val="000000" w:themeColor="text1"/>
        </w:rPr>
        <w:t xml:space="preserve"> LPV </w:t>
      </w:r>
      <w:r w:rsidR="001F710B" w:rsidRPr="00662336">
        <w:rPr>
          <w:color w:val="000000" w:themeColor="text1"/>
        </w:rPr>
        <w:t>altered glucose uptake after</w:t>
      </w:r>
      <w:r w:rsidR="00CC0FFB" w:rsidRPr="00662336">
        <w:rPr>
          <w:color w:val="000000" w:themeColor="text1"/>
        </w:rPr>
        <w:t xml:space="preserve"> 24 hours. </w:t>
      </w:r>
      <w:r w:rsidR="00AE7B19" w:rsidRPr="00662336">
        <w:rPr>
          <w:color w:val="000000" w:themeColor="text1"/>
        </w:rPr>
        <w:t xml:space="preserve">From this, </w:t>
      </w:r>
      <w:r w:rsidR="007F51A0" w:rsidRPr="00662336">
        <w:rPr>
          <w:color w:val="000000" w:themeColor="text1"/>
        </w:rPr>
        <w:t>EFV ha</w:t>
      </w:r>
      <w:r w:rsidR="004952AF" w:rsidRPr="00662336">
        <w:rPr>
          <w:color w:val="000000" w:themeColor="text1"/>
        </w:rPr>
        <w:t>d</w:t>
      </w:r>
      <w:r w:rsidR="007F51A0" w:rsidRPr="00662336">
        <w:rPr>
          <w:color w:val="000000" w:themeColor="text1"/>
        </w:rPr>
        <w:t xml:space="preserve"> the potential to be a </w:t>
      </w:r>
      <w:r w:rsidR="007F51A0" w:rsidRPr="00662336">
        <w:rPr>
          <w:color w:val="000000" w:themeColor="text1"/>
          <w:lang w:val="en-US"/>
        </w:rPr>
        <w:t>direct competitive inhibitor to the glucose transporters</w:t>
      </w:r>
      <w:r w:rsidR="007F4E80" w:rsidRPr="00662336">
        <w:rPr>
          <w:color w:val="000000" w:themeColor="text1"/>
          <w:lang w:val="en-US"/>
        </w:rPr>
        <w:t>,</w:t>
      </w:r>
      <w:r w:rsidR="007F51A0" w:rsidRPr="00662336">
        <w:rPr>
          <w:color w:val="000000" w:themeColor="text1"/>
          <w:lang w:val="en-US"/>
        </w:rPr>
        <w:t xml:space="preserve"> whereas </w:t>
      </w:r>
      <w:r w:rsidR="008D4B7F" w:rsidRPr="00662336">
        <w:rPr>
          <w:color w:val="000000" w:themeColor="text1"/>
          <w:lang w:val="en-US"/>
        </w:rPr>
        <w:t xml:space="preserve">LPV </w:t>
      </w:r>
      <w:r w:rsidR="00405467" w:rsidRPr="00662336">
        <w:rPr>
          <w:color w:val="000000" w:themeColor="text1"/>
          <w:lang w:val="en-US"/>
        </w:rPr>
        <w:t>may</w:t>
      </w:r>
      <w:r w:rsidR="007F51A0" w:rsidRPr="00662336">
        <w:rPr>
          <w:color w:val="000000" w:themeColor="text1"/>
          <w:lang w:val="en-US"/>
        </w:rPr>
        <w:t xml:space="preserve"> be </w:t>
      </w:r>
      <w:r w:rsidR="00405467" w:rsidRPr="00662336">
        <w:rPr>
          <w:color w:val="000000" w:themeColor="text1"/>
          <w:lang w:val="en-US"/>
        </w:rPr>
        <w:t>altering</w:t>
      </w:r>
      <w:r w:rsidR="007F51A0" w:rsidRPr="00662336">
        <w:rPr>
          <w:color w:val="000000" w:themeColor="text1"/>
          <w:lang w:val="en-US"/>
        </w:rPr>
        <w:t xml:space="preserve"> the phenotype</w:t>
      </w:r>
      <w:r w:rsidR="00405467" w:rsidRPr="00662336">
        <w:rPr>
          <w:color w:val="000000" w:themeColor="text1"/>
          <w:lang w:val="en-US"/>
        </w:rPr>
        <w:t xml:space="preserve"> of the immune </w:t>
      </w:r>
      <w:r w:rsidR="00405467" w:rsidRPr="00134308">
        <w:t>cells</w:t>
      </w:r>
      <w:r w:rsidR="007F51A0" w:rsidRPr="00134308">
        <w:t xml:space="preserve">. </w:t>
      </w:r>
      <w:r w:rsidR="00442C46" w:rsidRPr="00134308">
        <w:t xml:space="preserve">EFV has been shown to have </w:t>
      </w:r>
      <w:r w:rsidR="00560BAB" w:rsidRPr="00134308">
        <w:t xml:space="preserve">damaging effects on mitochondrial function, with results displaying </w:t>
      </w:r>
      <w:r w:rsidR="00442C46" w:rsidRPr="00134308">
        <w:t>inhibition of complex I of the respiratory chain</w:t>
      </w:r>
      <w:r w:rsidR="00560BAB" w:rsidRPr="00134308">
        <w:t xml:space="preserve">, </w:t>
      </w:r>
      <w:r w:rsidR="006A0CF1" w:rsidRPr="00134308">
        <w:t>a</w:t>
      </w:r>
      <w:r w:rsidR="00560BAB" w:rsidRPr="00134308">
        <w:t>ffecting cellular glucose levels</w:t>
      </w:r>
      <w:r w:rsidR="004B3439" w:rsidRPr="00134308">
        <w:t xml:space="preserve"> </w:t>
      </w:r>
      <w:r w:rsidR="004B3439" w:rsidRPr="00134308">
        <w:fldChar w:fldCharType="begin"/>
      </w:r>
      <w:r w:rsidR="006B2B3A">
        <w:instrText xml:space="preserve"> ADDIN EN.CITE &lt;EndNote&gt;&lt;Cite&gt;&lt;Author&gt;Blas-García&lt;/Author&gt;&lt;Year&gt;2010&lt;/Year&gt;&lt;RecNum&gt;42&lt;/RecNum&gt;&lt;DisplayText&gt;[43]&lt;/DisplayText&gt;&lt;record&gt;&lt;rec-number&gt;42&lt;/rec-number&gt;&lt;foreign-keys&gt;&lt;key app="EN" db-id="tv2xa50xvexwr6epzt7v9zzhspfxxpastzsp" timestamp="1649943982"&gt;42&lt;/key&gt;&lt;/foreign-keys&gt;&lt;ref-type name="Journal Article"&gt;17&lt;/ref-type&gt;&lt;contributors&gt;&lt;authors&gt;&lt;author&gt;Blas-García, Ana&lt;/author&gt;&lt;author&gt;Apostolova, Nadezda&lt;/author&gt;&lt;author&gt;Ballesteros, Daniel&lt;/author&gt;&lt;author&gt;Monleón, Daniel&lt;/author&gt;&lt;author&gt;Morales, Jose M.&lt;/author&gt;&lt;author&gt;Rocha, Milagros&lt;/author&gt;&lt;author&gt;Victor, Victor M.&lt;/author&gt;&lt;author&gt;Esplugues, Juan V.&lt;/author&gt;&lt;/authors&gt;&lt;/contributors&gt;&lt;titles&gt;&lt;title&gt;Inhibition of mitochondrial function by efavirenz increases lipid content in hepatic cells&lt;/title&gt;&lt;secondary-title&gt;Hepatology&lt;/secondary-title&gt;&lt;/titles&gt;&lt;periodical&gt;&lt;full-title&gt;Hepatology&lt;/full-title&gt;&lt;/periodical&gt;&lt;pages&gt;115-125&lt;/pages&gt;&lt;volume&gt;52&lt;/volume&gt;&lt;number&gt;1&lt;/number&gt;&lt;dates&gt;&lt;year&gt;2010&lt;/year&gt;&lt;pub-dates&gt;&lt;date&gt;2010/07/01&lt;/date&gt;&lt;/pub-dates&gt;&lt;/dates&gt;&lt;publisher&gt;John Wiley &amp;amp; Sons, Ltd&lt;/publisher&gt;&lt;isbn&gt;0270-9139&lt;/isbn&gt;&lt;urls&gt;&lt;related-urls&gt;&lt;url&gt;https://doi.org/10.1002/hep.23647&lt;/url&gt;&lt;/related-urls&gt;&lt;/urls&gt;&lt;electronic-resource-num&gt;https://doi.org/10.1002/hep.23647&lt;/electronic-resource-num&gt;&lt;access-date&gt;2020/01/08&lt;/access-date&gt;&lt;/record&gt;&lt;/Cite&gt;&lt;/EndNote&gt;</w:instrText>
      </w:r>
      <w:r w:rsidR="004B3439" w:rsidRPr="00134308">
        <w:fldChar w:fldCharType="separate"/>
      </w:r>
      <w:r w:rsidR="006B2B3A">
        <w:rPr>
          <w:noProof/>
        </w:rPr>
        <w:t>[43]</w:t>
      </w:r>
      <w:r w:rsidR="004B3439" w:rsidRPr="00134308">
        <w:fldChar w:fldCharType="end"/>
      </w:r>
      <w:r w:rsidR="00FE0B34" w:rsidRPr="00134308">
        <w:t xml:space="preserve">. Previous studies </w:t>
      </w:r>
      <w:r w:rsidR="00FE0B34" w:rsidRPr="00134308">
        <w:fldChar w:fldCharType="begin">
          <w:fldData xml:space="preserve">PEVuZE5vdGU+PENpdGU+PEF1dGhvcj5QdXJuZWxsPC9BdXRob3I+PFllYXI+MjAxNDwvWWVhcj48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</w:fldData>
        </w:fldChar>
      </w:r>
      <w:r w:rsidR="006B2B3A">
        <w:instrText xml:space="preserve"> ADDIN EN.CITE </w:instrText>
      </w:r>
      <w:r w:rsidR="006B2B3A">
        <w:fldChar w:fldCharType="begin">
          <w:fldData xml:space="preserve">PEVuZE5vdGU+PENpdGU+PEF1dGhvcj5QdXJuZWxsPC9BdXRob3I+PFllYXI+MjAxNDwvWWVhcj48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</w:fldData>
        </w:fldChar>
      </w:r>
      <w:r w:rsidR="006B2B3A">
        <w:instrText xml:space="preserve"> ADDIN EN.CITE.DATA </w:instrText>
      </w:r>
      <w:r w:rsidR="006B2B3A">
        <w:fldChar w:fldCharType="end"/>
      </w:r>
      <w:r w:rsidR="00FE0B34" w:rsidRPr="00134308">
        <w:fldChar w:fldCharType="separate"/>
      </w:r>
      <w:r w:rsidR="006B2B3A">
        <w:rPr>
          <w:noProof/>
        </w:rPr>
        <w:t>[44, 45]</w:t>
      </w:r>
      <w:r w:rsidR="00FE0B34" w:rsidRPr="00134308">
        <w:fldChar w:fldCharType="end"/>
      </w:r>
      <w:r w:rsidR="00C468CE" w:rsidRPr="00134308">
        <w:t xml:space="preserve"> have also demonstrated EFV treatment leading to lower ATP production </w:t>
      </w:r>
      <w:r w:rsidR="003C2CC4" w:rsidRPr="00134308">
        <w:t>like</w:t>
      </w:r>
      <w:r w:rsidR="00C468CE" w:rsidRPr="00134308">
        <w:t xml:space="preserve"> those demonstrated via the Seahorse </w:t>
      </w:r>
      <w:r w:rsidR="003C2CC4" w:rsidRPr="00134308">
        <w:t>stress</w:t>
      </w:r>
      <w:r w:rsidR="00C468CE" w:rsidRPr="00134308">
        <w:t xml:space="preserve"> test</w:t>
      </w:r>
      <w:r w:rsidR="003C2CC4" w:rsidRPr="00134308">
        <w:t>.</w:t>
      </w:r>
      <w:r w:rsidR="00C468CE" w:rsidRPr="00134308">
        <w:t xml:space="preserve"> </w:t>
      </w:r>
      <w:r w:rsidRPr="00662336">
        <w:rPr>
          <w:color w:val="000000" w:themeColor="text1"/>
        </w:rPr>
        <w:t>This would indicate that the use of EFV</w:t>
      </w:r>
      <w:r w:rsidR="006A0CF1" w:rsidRPr="00662336">
        <w:rPr>
          <w:color w:val="000000" w:themeColor="text1"/>
        </w:rPr>
        <w:t xml:space="preserve"> </w:t>
      </w:r>
      <w:r w:rsidRPr="00662336">
        <w:rPr>
          <w:color w:val="000000" w:themeColor="text1"/>
        </w:rPr>
        <w:t>and LPV</w:t>
      </w:r>
      <w:r w:rsidR="006A0CF1" w:rsidRPr="00662336">
        <w:rPr>
          <w:color w:val="000000" w:themeColor="text1"/>
        </w:rPr>
        <w:t xml:space="preserve"> </w:t>
      </w:r>
      <w:r w:rsidRPr="00662336">
        <w:rPr>
          <w:color w:val="000000" w:themeColor="text1"/>
        </w:rPr>
        <w:t xml:space="preserve">at </w:t>
      </w:r>
      <w:r w:rsidR="0050436C" w:rsidRPr="00662336">
        <w:rPr>
          <w:color w:val="000000" w:themeColor="text1"/>
        </w:rPr>
        <w:t>different</w:t>
      </w:r>
      <w:r w:rsidRPr="00662336">
        <w:rPr>
          <w:color w:val="000000" w:themeColor="text1"/>
        </w:rPr>
        <w:t xml:space="preserve"> concentrations could reduce the activation </w:t>
      </w:r>
      <w:r w:rsidRPr="00662336">
        <w:t xml:space="preserve">of immune cells, theoretically contributing to </w:t>
      </w:r>
      <w:r w:rsidR="00B56364" w:rsidRPr="00662336">
        <w:t xml:space="preserve">cellular </w:t>
      </w:r>
      <w:r w:rsidRPr="00662336">
        <w:t xml:space="preserve">pathogenesis. </w:t>
      </w:r>
    </w:p>
    <w:p w14:paraId="17748A81" w14:textId="77777777" w:rsidR="007B1B6D" w:rsidRPr="00662336" w:rsidRDefault="007B1B6D" w:rsidP="000175B6">
      <w:pPr>
        <w:spacing w:line="480" w:lineRule="auto"/>
      </w:pPr>
    </w:p>
    <w:p w14:paraId="4D0F19AA" w14:textId="6E2D0D68" w:rsidR="007B1B6D" w:rsidRDefault="00A47620" w:rsidP="000175B6">
      <w:pPr>
        <w:spacing w:line="480" w:lineRule="auto"/>
      </w:pPr>
      <w:r w:rsidRPr="00662336">
        <w:t xml:space="preserve">Upon activation, </w:t>
      </w:r>
      <w:r w:rsidR="001E20B5">
        <w:t>immune cells</w:t>
      </w:r>
      <w:r w:rsidRPr="00662336">
        <w:t xml:space="preserve"> favour glycolysis, causing an influx of glucose into the cells </w:t>
      </w:r>
      <w:r w:rsidRPr="00B60A9C">
        <w:fldChar w:fldCharType="begin">
          <w:fldData xml:space="preserve">PEVuZE5vdGU+PENpdGU+PEF1dGhvcj5GcmF1d2lydGg8L0F1dGhvcj48WWVhcj4yMDA0PC9ZZWFy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</w:fldData>
        </w:fldChar>
      </w:r>
      <w:r w:rsidR="006B2B3A">
        <w:instrText xml:space="preserve"> ADDIN EN.CITE </w:instrText>
      </w:r>
      <w:r w:rsidR="006B2B3A">
        <w:fldChar w:fldCharType="begin">
          <w:fldData xml:space="preserve">PEVuZE5vdGU+PENpdGU+PEF1dGhvcj5GcmF1d2lydGg8L0F1dGhvcj48WWVhcj4yMDA0PC9ZZWFy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</w:fldData>
        </w:fldChar>
      </w:r>
      <w:r w:rsidR="006B2B3A">
        <w:instrText xml:space="preserve"> ADDIN EN.CITE.DATA </w:instrText>
      </w:r>
      <w:r w:rsidR="006B2B3A">
        <w:fldChar w:fldCharType="end"/>
      </w:r>
      <w:r w:rsidRPr="00B60A9C">
        <w:fldChar w:fldCharType="separate"/>
      </w:r>
      <w:r w:rsidR="006B2B3A">
        <w:rPr>
          <w:noProof/>
        </w:rPr>
        <w:t>[7, 8, 46]</w:t>
      </w:r>
      <w:r w:rsidRPr="00B60A9C">
        <w:fldChar w:fldCharType="end"/>
      </w:r>
      <w:r w:rsidRPr="007322EE">
        <w:t xml:space="preserve">. </w:t>
      </w:r>
      <w:r w:rsidR="00986052" w:rsidRPr="00B60A9C">
        <w:t xml:space="preserve">Activation of monocytes has been shown to increase membrane expression of </w:t>
      </w:r>
      <w:r w:rsidR="00B60CF6">
        <w:t>SLC2 transporters</w:t>
      </w:r>
      <w:r w:rsidR="00986052" w:rsidRPr="00662336">
        <w:t xml:space="preserve">, </w:t>
      </w:r>
      <w:r w:rsidR="00986052" w:rsidRPr="00662336">
        <w:rPr>
          <w:shd w:val="clear" w:color="auto" w:fill="FFFFFF"/>
        </w:rPr>
        <w:t xml:space="preserve">in particular increase </w:t>
      </w:r>
      <w:r w:rsidR="00565866" w:rsidRPr="00662336">
        <w:rPr>
          <w:shd w:val="clear" w:color="auto" w:fill="FFFFFF"/>
        </w:rPr>
        <w:t>SLC2A4</w:t>
      </w:r>
      <w:r w:rsidR="00986052" w:rsidRPr="00662336">
        <w:rPr>
          <w:shd w:val="clear" w:color="auto" w:fill="FFFFFF"/>
        </w:rPr>
        <w:t xml:space="preserve"> expression</w:t>
      </w:r>
      <w:r w:rsidR="00622DFC" w:rsidRPr="00662336">
        <w:rPr>
          <w:shd w:val="clear" w:color="auto" w:fill="FFFFFF"/>
        </w:rPr>
        <w:t xml:space="preserve"> </w:t>
      </w:r>
      <w:r w:rsidR="00986052" w:rsidRPr="00B60A9C">
        <w:rPr>
          <w:shd w:val="clear" w:color="auto" w:fill="FFFFFF"/>
        </w:rPr>
        <w:fldChar w:fldCharType="begin"/>
      </w:r>
      <w:r w:rsidR="006B2B3A">
        <w:rPr>
          <w:shd w:val="clear" w:color="auto" w:fill="FFFFFF"/>
        </w:rPr>
        <w:instrText xml:space="preserve"> ADDIN EN.CITE &lt;EndNote&gt;&lt;Cite&gt;&lt;Author&gt;Maratou&lt;/Author&gt;&lt;Year&gt;2007&lt;/Year&gt;&lt;RecNum&gt;46&lt;/RecNum&gt;&lt;DisplayText&gt;[47]&lt;/DisplayText&gt;&lt;record&gt;&lt;rec-number&gt;46&lt;/rec-number&gt;&lt;foreign-keys&gt;&lt;key app="EN" db-id="tv2xa50xvexwr6epzt7v9zzhspfxxpastzsp" timestamp="1649943989"&gt;46&lt;/key&gt;&lt;/foreign-keys&gt;&lt;ref-type name="Journal Article"&gt;17&lt;/ref-type&gt;&lt;contributors&gt;&lt;authors&gt;&lt;author&gt;Maratou, E.&lt;/author&gt;&lt;author&gt;Dimitriadis, G.&lt;/author&gt;&lt;author&gt;Kollias, A.&lt;/author&gt;&lt;author&gt;Boutati, E.&lt;/author&gt;&lt;author&gt;Lambadiari, V.&lt;/author&gt;&lt;author&gt;Mitrou, P.&lt;/author&gt;&lt;author&gt;Raptis, S. A.&lt;/author&gt;&lt;/authors&gt;&lt;/contributors&gt;&lt;titles&gt;&lt;title&gt;Glucose transporter expression on the plasma membrane of resting and activated white blood cells&lt;/title&gt;&lt;secondary-title&gt;European Journal of Clinical Investigation&lt;/secondary-title&gt;&lt;/titles&gt;&lt;periodical&gt;&lt;full-title&gt;European Journal of Clinical Investigation&lt;/full-title&gt;&lt;/periodical&gt;&lt;pages&gt;282-290&lt;/pages&gt;&lt;volume&gt;37&lt;/volume&gt;&lt;number&gt;4&lt;/number&gt;&lt;keywords&gt;&lt;keyword&gt;Glucose transport&lt;/keyword&gt;&lt;keyword&gt;insulin&lt;/keyword&gt;&lt;keyword&gt;lymphocytes&lt;/keyword&gt;&lt;keyword&gt;monocytes&lt;/keyword&gt;&lt;keyword&gt;polymorphonuclear cells&lt;/keyword&gt;&lt;/keywords&gt;&lt;dates&gt;&lt;year&gt;2007&lt;/year&gt;&lt;pub-dates&gt;&lt;date&gt;2007/04/01&lt;/date&gt;&lt;/pub-dates&gt;&lt;/dates&gt;&lt;publisher&gt;John Wiley &amp;amp; Sons, Ltd (10.1111)&lt;/publisher&gt;&lt;isbn&gt;0014-2972&lt;/isbn&gt;&lt;urls&gt;&lt;related-urls&gt;&lt;url&gt;https://doi.org/10.1111/j.1365-2362.2007.01786.x&lt;/url&gt;&lt;/related-urls&gt;&lt;/urls&gt;&lt;electronic-resource-num&gt;https://doi.org/10.1111/j.1365-2362.2007.01786.x&lt;/electronic-resource-num&gt;&lt;access-date&gt;2020/01/08&lt;/access-date&gt;&lt;/record&gt;&lt;/Cite&gt;&lt;/EndNote&gt;</w:instrText>
      </w:r>
      <w:r w:rsidR="00986052" w:rsidRPr="00B60A9C">
        <w:rPr>
          <w:shd w:val="clear" w:color="auto" w:fill="FFFFFF"/>
        </w:rPr>
        <w:fldChar w:fldCharType="separate"/>
      </w:r>
      <w:r w:rsidR="006B2B3A">
        <w:rPr>
          <w:noProof/>
          <w:shd w:val="clear" w:color="auto" w:fill="FFFFFF"/>
        </w:rPr>
        <w:t>[47]</w:t>
      </w:r>
      <w:r w:rsidR="00986052" w:rsidRPr="00B60A9C">
        <w:rPr>
          <w:shd w:val="clear" w:color="auto" w:fill="FFFFFF"/>
        </w:rPr>
        <w:fldChar w:fldCharType="end"/>
      </w:r>
      <w:r w:rsidR="00986052" w:rsidRPr="007322EE">
        <w:t xml:space="preserve">. This potentially explains why the </w:t>
      </w:r>
      <w:r w:rsidR="0053576C" w:rsidRPr="00B60A9C">
        <w:t xml:space="preserve">experimental results </w:t>
      </w:r>
      <w:r w:rsidR="00986052" w:rsidRPr="00662336">
        <w:t>of the</w:t>
      </w:r>
      <w:r w:rsidR="004D2930" w:rsidRPr="00662336">
        <w:t xml:space="preserve"> glucose uptake assay in the presence of the</w:t>
      </w:r>
      <w:r w:rsidR="00986052" w:rsidRPr="00662336">
        <w:t xml:space="preserve"> ARV drugs </w:t>
      </w:r>
      <w:r w:rsidR="004D2930" w:rsidRPr="00662336">
        <w:t>displaye</w:t>
      </w:r>
      <w:r w:rsidR="00B67B1B" w:rsidRPr="00662336">
        <w:t>d</w:t>
      </w:r>
      <w:r w:rsidR="004D2930" w:rsidRPr="00662336">
        <w:t xml:space="preserve"> </w:t>
      </w:r>
      <w:r w:rsidR="00B67B1B" w:rsidRPr="00662336">
        <w:t>a</w:t>
      </w:r>
      <w:r w:rsidR="00986052" w:rsidRPr="00662336">
        <w:t xml:space="preserve"> lower glucose uptake in the CEM cell line than the THP-1 cells as there are </w:t>
      </w:r>
      <w:r w:rsidR="00F06DD2" w:rsidRPr="00662336">
        <w:t xml:space="preserve">potentially </w:t>
      </w:r>
      <w:r w:rsidR="00833193" w:rsidRPr="00662336">
        <w:t xml:space="preserve">a </w:t>
      </w:r>
      <w:r w:rsidR="00F4239C" w:rsidRPr="00662336">
        <w:t xml:space="preserve">greater </w:t>
      </w:r>
      <w:r w:rsidR="00833193" w:rsidRPr="00662336">
        <w:t xml:space="preserve">number of </w:t>
      </w:r>
      <w:r w:rsidR="005F4CCE" w:rsidRPr="00662336">
        <w:t xml:space="preserve">SLC2 </w:t>
      </w:r>
      <w:r w:rsidR="00986052" w:rsidRPr="00662336">
        <w:t>transporters on the membranes of THP-1, resulting in a greater uptake of glucose</w:t>
      </w:r>
      <w:r w:rsidR="00986052" w:rsidRPr="00134308">
        <w:t xml:space="preserve">. PIs have been proven to act as </w:t>
      </w:r>
      <w:r w:rsidR="00986052" w:rsidRPr="00134308">
        <w:lastRenderedPageBreak/>
        <w:t xml:space="preserve">reversible non-competitive inhibitors of </w:t>
      </w:r>
      <w:r w:rsidR="00565866" w:rsidRPr="00134308">
        <w:t>SLC2A4</w:t>
      </w:r>
      <w:r w:rsidR="00986052" w:rsidRPr="00134308">
        <w:t xml:space="preserve"> transport activity </w:t>
      </w:r>
      <w:r w:rsidR="00986052" w:rsidRPr="00134308">
        <w:fldChar w:fldCharType="begin">
          <w:fldData xml:space="preserve">PEVuZE5vdGU+PENpdGU+PEF1dGhvcj5Lb3N0ZXI8L0F1dGhvcj48WWVhcj4yMDAzPC9ZZWFyPjxS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</w:fldData>
        </w:fldChar>
      </w:r>
      <w:r w:rsidR="006B2B3A">
        <w:instrText xml:space="preserve"> ADDIN EN.CITE </w:instrText>
      </w:r>
      <w:r w:rsidR="006B2B3A">
        <w:fldChar w:fldCharType="begin">
          <w:fldData xml:space="preserve">PEVuZE5vdGU+PENpdGU+PEF1dGhvcj5Lb3N0ZXI8L0F1dGhvcj48WWVhcj4yMDAzPC9ZZWFyPjxS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</w:fldData>
        </w:fldChar>
      </w:r>
      <w:r w:rsidR="006B2B3A">
        <w:instrText xml:space="preserve"> ADDIN EN.CITE.DATA </w:instrText>
      </w:r>
      <w:r w:rsidR="006B2B3A">
        <w:fldChar w:fldCharType="end"/>
      </w:r>
      <w:r w:rsidR="00986052" w:rsidRPr="00134308">
        <w:fldChar w:fldCharType="separate"/>
      </w:r>
      <w:r w:rsidR="006B2B3A">
        <w:rPr>
          <w:noProof/>
        </w:rPr>
        <w:t>[48, 49]</w:t>
      </w:r>
      <w:r w:rsidR="00986052" w:rsidRPr="00134308">
        <w:fldChar w:fldCharType="end"/>
      </w:r>
      <w:r w:rsidR="00986052" w:rsidRPr="00134308">
        <w:t xml:space="preserve"> </w:t>
      </w:r>
      <w:r w:rsidR="00986052" w:rsidRPr="00B60A9C">
        <w:t xml:space="preserve">which would also suggest a reduction of glucose uptake in immune cells in the presence of LPV. This supports the significant </w:t>
      </w:r>
      <w:r w:rsidR="007118D9" w:rsidRPr="00B60A9C">
        <w:t>reductions</w:t>
      </w:r>
      <w:r w:rsidR="00986052" w:rsidRPr="00662336">
        <w:t xml:space="preserve"> in glucose uptake of THP-1 and KU812 cells at varying LPV concentration</w:t>
      </w:r>
      <w:r w:rsidR="00020944">
        <w:t>s</w:t>
      </w:r>
      <w:r w:rsidR="00986052" w:rsidRPr="00662336">
        <w:t xml:space="preserve">. </w:t>
      </w:r>
      <w:r w:rsidR="007118D9" w:rsidRPr="00662336">
        <w:t xml:space="preserve">In </w:t>
      </w:r>
      <w:r w:rsidR="00436D9F" w:rsidRPr="00662336">
        <w:t>addition, significantly</w:t>
      </w:r>
      <w:r w:rsidR="007118D9" w:rsidRPr="00662336">
        <w:t xml:space="preserve"> lower cellular glucose levels in </w:t>
      </w:r>
      <w:r w:rsidR="00986052" w:rsidRPr="00662336">
        <w:t>THP-1 and KU812 cells</w:t>
      </w:r>
      <w:r w:rsidR="007118D9" w:rsidRPr="00662336">
        <w:t xml:space="preserve"> when treated with EFV was </w:t>
      </w:r>
      <w:r w:rsidR="00E55163" w:rsidRPr="00662336">
        <w:t>observed</w:t>
      </w:r>
      <w:r w:rsidR="00986052" w:rsidRPr="00662336">
        <w:t xml:space="preserve">, suggesting possible inhibition of </w:t>
      </w:r>
      <w:r w:rsidR="00A64217" w:rsidRPr="00662336">
        <w:t>SLC2A1</w:t>
      </w:r>
      <w:r w:rsidR="00986052" w:rsidRPr="00662336">
        <w:t>/</w:t>
      </w:r>
      <w:r w:rsidR="00565866" w:rsidRPr="00662336">
        <w:t>SLC2A4</w:t>
      </w:r>
      <w:r w:rsidR="00986052" w:rsidRPr="00662336">
        <w:t xml:space="preserve"> transporters. This would result in glucose metabolism in immune cells being reduced, suppressing immune cell activation</w:t>
      </w:r>
      <w:r w:rsidR="0081354C" w:rsidRPr="007322EE">
        <w:t xml:space="preserve">. </w:t>
      </w:r>
    </w:p>
    <w:p w14:paraId="69582FED" w14:textId="77777777" w:rsidR="00E51E23" w:rsidRPr="006B27BB" w:rsidRDefault="00E51E23" w:rsidP="000175B6">
      <w:pPr>
        <w:spacing w:line="480" w:lineRule="auto"/>
      </w:pPr>
    </w:p>
    <w:p w14:paraId="5C0DF422" w14:textId="24C280A5" w:rsidR="007B1B6D" w:rsidRPr="00662336" w:rsidRDefault="00487533" w:rsidP="000175B6">
      <w:pPr>
        <w:spacing w:line="480" w:lineRule="auto"/>
        <w:rPr>
          <w:color w:val="000000"/>
        </w:rPr>
      </w:pPr>
      <w:r w:rsidRPr="006B27BB">
        <w:t>Compounds, such as BAY-876, were designed to inhibit the binding/release of glucose to SLC2A1</w:t>
      </w:r>
      <w:r w:rsidR="001F710B" w:rsidRPr="006B27BB">
        <w:t xml:space="preserve"> for potential modulation of glucose uptake</w:t>
      </w:r>
      <w:r w:rsidRPr="006B27BB">
        <w:t xml:space="preserve">. BAY-876 is a novel inhibitor of the SLC2A1 transporter by more than 100-fold of the other SLC </w:t>
      </w:r>
      <w:r w:rsidRPr="00134308">
        <w:t>transporters (SLC2A2 by 4700-fold, SLC2A3 by 800-fold, SLC2A4 by 135-fold</w:t>
      </w:r>
      <w:r w:rsidR="00E60242" w:rsidRPr="00134308">
        <w:t>)</w:t>
      </w:r>
      <w:r w:rsidR="00E51E23" w:rsidRPr="00134308">
        <w:t xml:space="preserve"> </w:t>
      </w:r>
      <w:r w:rsidR="00E51E23" w:rsidRPr="00134308">
        <w:fldChar w:fldCharType="begin">
          <w:fldData xml:space="preserve">PEVuZE5vdGU+PENpdGU+PEF1dGhvcj5TaWViZW5laWNoZXI8L0F1dGhvcj48WWVhcj4yMDE2PC9Z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</w:fldData>
        </w:fldChar>
      </w:r>
      <w:r w:rsidR="006B2B3A">
        <w:instrText xml:space="preserve"> ADDIN EN.CITE </w:instrText>
      </w:r>
      <w:r w:rsidR="006B2B3A">
        <w:fldChar w:fldCharType="begin">
          <w:fldData xml:space="preserve">PEVuZE5vdGU+PENpdGU+PEF1dGhvcj5TaWViZW5laWNoZXI8L0F1dGhvcj48WWVhcj4yMDE2PC9Z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</w:fldData>
        </w:fldChar>
      </w:r>
      <w:r w:rsidR="006B2B3A">
        <w:instrText xml:space="preserve"> ADDIN EN.CITE.DATA </w:instrText>
      </w:r>
      <w:r w:rsidR="006B2B3A">
        <w:fldChar w:fldCharType="end"/>
      </w:r>
      <w:r w:rsidR="00E51E23" w:rsidRPr="00134308">
        <w:fldChar w:fldCharType="separate"/>
      </w:r>
      <w:r w:rsidR="006B2B3A">
        <w:rPr>
          <w:noProof/>
        </w:rPr>
        <w:t>[50]</w:t>
      </w:r>
      <w:r w:rsidR="00E51E23" w:rsidRPr="00134308">
        <w:fldChar w:fldCharType="end"/>
      </w:r>
      <w:r w:rsidR="00430AA4" w:rsidRPr="00134308">
        <w:t xml:space="preserve">. </w:t>
      </w:r>
      <w:r w:rsidRPr="00662336">
        <w:t xml:space="preserve">Previous work on the binding/inhibition mechanism of BAY-876 suggests that it is a competitive substrate of the SLC2A1 transporter with glucose, binding at the intracellular site of the protein </w:t>
      </w:r>
      <w:r w:rsidRPr="006B27BB">
        <w:fldChar w:fldCharType="begin">
          <w:fldData xml:space="preserve">PEVuZE5vdGU+PENpdGU+PEF1dGhvcj5TaWViZW5laWNoZXI8L0F1dGhvcj48WWVhcj4yMDE2PC9Z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</w:fldData>
        </w:fldChar>
      </w:r>
      <w:r w:rsidR="006B2B3A">
        <w:instrText xml:space="preserve"> ADDIN EN.CITE </w:instrText>
      </w:r>
      <w:r w:rsidR="006B2B3A">
        <w:fldChar w:fldCharType="begin">
          <w:fldData xml:space="preserve">PEVuZE5vdGU+PENpdGU+PEF1dGhvcj5TaWViZW5laWNoZXI8L0F1dGhvcj48WWVhcj4yMDE2PC9Z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</w:fldData>
        </w:fldChar>
      </w:r>
      <w:r w:rsidR="006B2B3A">
        <w:instrText xml:space="preserve"> ADDIN EN.CITE.DATA </w:instrText>
      </w:r>
      <w:r w:rsidR="006B2B3A">
        <w:fldChar w:fldCharType="end"/>
      </w:r>
      <w:r w:rsidRPr="006B27BB">
        <w:fldChar w:fldCharType="separate"/>
      </w:r>
      <w:r w:rsidR="006B2B3A">
        <w:rPr>
          <w:noProof/>
        </w:rPr>
        <w:t>[50, 51]</w:t>
      </w:r>
      <w:r w:rsidRPr="006B27BB">
        <w:fldChar w:fldCharType="end"/>
      </w:r>
      <w:r w:rsidRPr="006B27BB">
        <w:t>.</w:t>
      </w:r>
      <w:r w:rsidR="00B52D14" w:rsidRPr="001A37EE">
        <w:rPr>
          <w:rStyle w:val="apple-converted-space"/>
          <w:rFonts w:cstheme="minorHAnsi"/>
        </w:rPr>
        <w:t xml:space="preserve"> </w:t>
      </w:r>
      <w:r w:rsidR="00986052" w:rsidRPr="001A37EE">
        <w:rPr>
          <w:rStyle w:val="apple-converted-space"/>
          <w:rFonts w:cstheme="minorHAnsi"/>
        </w:rPr>
        <w:t xml:space="preserve">The glucose uptake measured in the presence of </w:t>
      </w:r>
      <w:r w:rsidR="00986052" w:rsidRPr="001A37EE">
        <w:rPr>
          <w:rStyle w:val="normaltextrun"/>
          <w:rFonts w:cstheme="minorHAnsi"/>
        </w:rPr>
        <w:t xml:space="preserve">BAY-876 </w:t>
      </w:r>
      <w:r w:rsidR="002F4536" w:rsidRPr="001A37EE">
        <w:rPr>
          <w:rStyle w:val="normaltextrun"/>
          <w:rFonts w:cstheme="minorHAnsi"/>
        </w:rPr>
        <w:t xml:space="preserve">across the three cell lines </w:t>
      </w:r>
      <w:r w:rsidR="00986052" w:rsidRPr="001A37EE">
        <w:rPr>
          <w:rStyle w:val="normaltextrun"/>
          <w:rFonts w:cstheme="minorHAnsi"/>
        </w:rPr>
        <w:t xml:space="preserve">resulted in </w:t>
      </w:r>
      <w:r w:rsidR="00020944">
        <w:rPr>
          <w:rStyle w:val="normaltextrun"/>
          <w:rFonts w:cstheme="minorHAnsi"/>
        </w:rPr>
        <w:t xml:space="preserve">a </w:t>
      </w:r>
      <w:r w:rsidR="00986052" w:rsidRPr="001A37EE">
        <w:rPr>
          <w:rStyle w:val="normaltextrun"/>
          <w:rFonts w:cstheme="minorHAnsi"/>
        </w:rPr>
        <w:t>greater accumulation of glucose across 24 hours</w:t>
      </w:r>
      <w:r w:rsidR="00986052" w:rsidRPr="007322EE">
        <w:rPr>
          <w:color w:val="000000"/>
        </w:rPr>
        <w:t xml:space="preserve">. The result from the chromogenic glucose assay was </w:t>
      </w:r>
      <w:r w:rsidR="00986052" w:rsidRPr="00B60A9C">
        <w:rPr>
          <w:color w:val="000000"/>
        </w:rPr>
        <w:t xml:space="preserve">unexpected. It was assumed that </w:t>
      </w:r>
      <w:r w:rsidR="00A64217" w:rsidRPr="00B60A9C">
        <w:rPr>
          <w:color w:val="000000"/>
        </w:rPr>
        <w:t>SLC2A1</w:t>
      </w:r>
      <w:r w:rsidR="00986052" w:rsidRPr="00662336">
        <w:rPr>
          <w:color w:val="000000"/>
        </w:rPr>
        <w:t xml:space="preserve"> inhibition with BAY-876 would decrease 2-DG uptake in all three cell lines. The observation was</w:t>
      </w:r>
      <w:r w:rsidR="004B69EC" w:rsidRPr="00662336">
        <w:rPr>
          <w:color w:val="000000"/>
        </w:rPr>
        <w:t xml:space="preserve"> </w:t>
      </w:r>
      <w:r w:rsidR="00986052" w:rsidRPr="00662336">
        <w:rPr>
          <w:color w:val="000000"/>
        </w:rPr>
        <w:t>a greater accumulation of 2-DG, especially in CEM and KU812 cell lines</w:t>
      </w:r>
      <w:r w:rsidR="00FE795A" w:rsidRPr="00662336">
        <w:rPr>
          <w:color w:val="000000"/>
        </w:rPr>
        <w:t xml:space="preserve">. </w:t>
      </w:r>
    </w:p>
    <w:p w14:paraId="1D81E0DE" w14:textId="77777777" w:rsidR="00A92127" w:rsidRPr="00662336" w:rsidRDefault="00A92127" w:rsidP="000175B6">
      <w:pPr>
        <w:spacing w:line="480" w:lineRule="auto"/>
        <w:rPr>
          <w:color w:val="000000"/>
        </w:rPr>
      </w:pPr>
    </w:p>
    <w:p w14:paraId="689F46E2" w14:textId="261CC214" w:rsidR="00757B9E" w:rsidRPr="00134308" w:rsidRDefault="00A74406" w:rsidP="000175B6">
      <w:pPr>
        <w:spacing w:line="480" w:lineRule="auto"/>
      </w:pPr>
      <w:r w:rsidRPr="00662336">
        <w:t>A possible explanation for this observation</w:t>
      </w:r>
      <w:r w:rsidR="00986052" w:rsidRPr="00662336">
        <w:t xml:space="preserve"> could be that the inhibition of the </w:t>
      </w:r>
      <w:r w:rsidR="00A64217" w:rsidRPr="00662336">
        <w:t>SLC2A1</w:t>
      </w:r>
      <w:r w:rsidR="00986052" w:rsidRPr="00662336">
        <w:t xml:space="preserve"> transporter by BAY-876</w:t>
      </w:r>
      <w:r w:rsidR="00EA5A99" w:rsidRPr="00662336">
        <w:t xml:space="preserve"> </w:t>
      </w:r>
      <w:r w:rsidR="00986052" w:rsidRPr="00662336">
        <w:t>could lead to an increase in expression of the other GLUT transporters, thus the amount of 2-DG taken up by the cells is increased.</w:t>
      </w:r>
      <w:r w:rsidRPr="00662336">
        <w:t xml:space="preserve"> Alternatively, </w:t>
      </w:r>
      <w:r w:rsidR="00020944">
        <w:t>there may be</w:t>
      </w:r>
      <w:r w:rsidRPr="00662336">
        <w:t xml:space="preserve"> greater</w:t>
      </w:r>
      <w:r w:rsidR="00986052" w:rsidRPr="00662336">
        <w:t xml:space="preserve"> translocation of GLUTs to the surface of protein membranes when the existing </w:t>
      </w:r>
      <w:r w:rsidR="00A64217" w:rsidRPr="00662336">
        <w:t>SLC2A1</w:t>
      </w:r>
      <w:r w:rsidR="00986052" w:rsidRPr="00662336">
        <w:t xml:space="preserve"> transporters on the surface become inhibited, so theoretically, BAY-876 at </w:t>
      </w:r>
      <w:r w:rsidR="00986052" w:rsidRPr="00134308">
        <w:t xml:space="preserve">the </w:t>
      </w:r>
      <w:r w:rsidR="00020944" w:rsidRPr="00134308">
        <w:t>half-</w:t>
      </w:r>
      <w:r w:rsidR="00986052" w:rsidRPr="00134308">
        <w:t>maximal inhibitory concentration</w:t>
      </w:r>
      <w:r w:rsidR="00986052" w:rsidRPr="00662336">
        <w:rPr>
          <w:shd w:val="clear" w:color="auto" w:fill="FFFFFF"/>
        </w:rPr>
        <w:t xml:space="preserve"> </w:t>
      </w:r>
      <w:r w:rsidR="00986052" w:rsidRPr="00662336">
        <w:t xml:space="preserve">of 2nM causes an increase of </w:t>
      </w:r>
      <w:r w:rsidR="00A64217" w:rsidRPr="00662336">
        <w:t>SLC2A1</w:t>
      </w:r>
      <w:r w:rsidR="00986052" w:rsidRPr="00662336">
        <w:t xml:space="preserve"> transporters leading to an increase in glucose uptake. </w:t>
      </w:r>
      <w:r w:rsidRPr="00662336">
        <w:t>These hypotheses are supported by work within the literatur</w:t>
      </w:r>
      <w:r w:rsidR="008509BD">
        <w:t xml:space="preserve">e. Previous studies </w:t>
      </w:r>
      <w:r w:rsidRPr="00662336">
        <w:t>show</w:t>
      </w:r>
      <w:r w:rsidRPr="00134308">
        <w:t xml:space="preserve"> the</w:t>
      </w:r>
      <w:r w:rsidR="00986052" w:rsidRPr="00134308">
        <w:t xml:space="preserve"> </w:t>
      </w:r>
      <w:r w:rsidR="00A64217" w:rsidRPr="00134308">
        <w:t>SLC2A1</w:t>
      </w:r>
      <w:r w:rsidR="00986052" w:rsidRPr="00134308">
        <w:t xml:space="preserve">/3 inhibitors, </w:t>
      </w:r>
      <w:r w:rsidR="00020944" w:rsidRPr="00134308">
        <w:t>G</w:t>
      </w:r>
      <w:r w:rsidR="00986052" w:rsidRPr="00134308">
        <w:t xml:space="preserve">lupin and </w:t>
      </w:r>
      <w:r w:rsidR="00020944" w:rsidRPr="00134308">
        <w:t>G</w:t>
      </w:r>
      <w:r w:rsidR="00986052" w:rsidRPr="00134308">
        <w:t xml:space="preserve">lutor, shown to upregulate the </w:t>
      </w:r>
      <w:r w:rsidR="00A64217" w:rsidRPr="00134308">
        <w:t>SLC2A1</w:t>
      </w:r>
      <w:r w:rsidR="00986052" w:rsidRPr="00134308">
        <w:t xml:space="preserve"> and </w:t>
      </w:r>
      <w:r w:rsidR="000D1F34" w:rsidRPr="00134308">
        <w:t xml:space="preserve">SLC2A3 </w:t>
      </w:r>
      <w:r w:rsidR="00986052" w:rsidRPr="00134308">
        <w:t xml:space="preserve">isoforms under hypoglycaemic conditions </w:t>
      </w:r>
      <w:r w:rsidR="00986052" w:rsidRPr="00134308">
        <w:fldChar w:fldCharType="begin">
          <w:fldData xml:space="preserve">PEVuZE5vdGU+PENpdGU+PEF1dGhvcj5SZWNremVoPC9BdXRob3I+PFllYXI+MjAxOTwvWWVhcj48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</w:fldData>
        </w:fldChar>
      </w:r>
      <w:r w:rsidR="006B2B3A">
        <w:instrText xml:space="preserve"> ADDIN EN.CITE </w:instrText>
      </w:r>
      <w:r w:rsidR="006B2B3A">
        <w:fldChar w:fldCharType="begin">
          <w:fldData xml:space="preserve">PEVuZE5vdGU+PENpdGU+PEF1dGhvcj5SZWNremVoPC9BdXRob3I+PFllYXI+MjAxOTwvWWVhcj48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</w:fldData>
        </w:fldChar>
      </w:r>
      <w:r w:rsidR="006B2B3A">
        <w:instrText xml:space="preserve"> ADDIN EN.CITE.DATA </w:instrText>
      </w:r>
      <w:r w:rsidR="006B2B3A">
        <w:fldChar w:fldCharType="end"/>
      </w:r>
      <w:r w:rsidR="00986052" w:rsidRPr="00134308">
        <w:fldChar w:fldCharType="separate"/>
      </w:r>
      <w:r w:rsidR="006B2B3A">
        <w:rPr>
          <w:noProof/>
        </w:rPr>
        <w:t xml:space="preserve">[52, </w:t>
      </w:r>
      <w:r w:rsidR="006B2B3A">
        <w:rPr>
          <w:noProof/>
        </w:rPr>
        <w:lastRenderedPageBreak/>
        <w:t>53]</w:t>
      </w:r>
      <w:r w:rsidR="00986052" w:rsidRPr="00134308">
        <w:fldChar w:fldCharType="end"/>
      </w:r>
      <w:r w:rsidR="00986052" w:rsidRPr="00134308">
        <w:t>.</w:t>
      </w:r>
      <w:r w:rsidR="00757B9E" w:rsidRPr="00134308">
        <w:t xml:space="preserve"> Research into resting CD4+ T-cells shows expression of SLC2A1 and SLC2A3 at an equal level. Upon activation, expression of intracellular SLC2A1 was increased within two hours and surface expression was increased within four hours </w:t>
      </w:r>
      <w:r w:rsidR="00757B9E" w:rsidRPr="00134308">
        <w:fldChar w:fldCharType="begin">
          <w:fldData xml:space="preserve">PEVuZE5vdGU+PENpdGU+PEF1dGhvcj5NYWNpbnR5cmU8L0F1dGhvcj48WWVhcj4yMDE0PC9ZZWFy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</w:fldData>
        </w:fldChar>
      </w:r>
      <w:r w:rsidR="00976FDB">
        <w:instrText xml:space="preserve"> ADDIN EN.CITE </w:instrText>
      </w:r>
      <w:r w:rsidR="00976FDB">
        <w:fldChar w:fldCharType="begin">
          <w:fldData xml:space="preserve">PEVuZE5vdGU+PENpdGU+PEF1dGhvcj5NYWNpbnR5cmU8L0F1dGhvcj48WWVhcj4yMDE0PC9ZZWFy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</w:fldData>
        </w:fldChar>
      </w:r>
      <w:r w:rsidR="00976FDB">
        <w:instrText xml:space="preserve"> ADDIN EN.CITE.DATA </w:instrText>
      </w:r>
      <w:r w:rsidR="00976FDB">
        <w:fldChar w:fldCharType="end"/>
      </w:r>
      <w:r w:rsidR="00757B9E" w:rsidRPr="00134308">
        <w:fldChar w:fldCharType="separate"/>
      </w:r>
      <w:r w:rsidR="005C5A3D">
        <w:rPr>
          <w:noProof/>
        </w:rPr>
        <w:t>[14]</w:t>
      </w:r>
      <w:r w:rsidR="00757B9E" w:rsidRPr="00134308">
        <w:fldChar w:fldCharType="end"/>
      </w:r>
      <w:r w:rsidR="00757B9E" w:rsidRPr="00134308">
        <w:t>. Activation of T</w:t>
      </w:r>
      <w:r w:rsidR="006A0CF1" w:rsidRPr="00134308">
        <w:t>-</w:t>
      </w:r>
      <w:r w:rsidR="00757B9E" w:rsidRPr="00134308">
        <w:t>cells ha</w:t>
      </w:r>
      <w:r w:rsidR="00A80F37" w:rsidRPr="00134308">
        <w:t>s</w:t>
      </w:r>
      <w:r w:rsidR="00757B9E" w:rsidRPr="00134308">
        <w:t xml:space="preserve"> been shown to stimulate the mTOR pathway, increasing glycolysis by promoting </w:t>
      </w:r>
      <w:r w:rsidR="00A80F37" w:rsidRPr="00134308">
        <w:t xml:space="preserve">an </w:t>
      </w:r>
      <w:r w:rsidR="00757B9E" w:rsidRPr="00134308">
        <w:t xml:space="preserve">increase </w:t>
      </w:r>
      <w:r w:rsidR="00A80F37" w:rsidRPr="00134308">
        <w:t>in</w:t>
      </w:r>
      <w:r w:rsidR="00757B9E" w:rsidRPr="00134308">
        <w:t xml:space="preserve"> SLC2A1 activity </w:t>
      </w:r>
      <w:r w:rsidR="00757B9E" w:rsidRPr="00134308">
        <w:fldChar w:fldCharType="begin">
          <w:fldData xml:space="preserve">PEVuZE5vdGU+PENpdGU+PEF1dGhvcj5XaWVtYW48L0F1dGhvcj48WWVhcj4yMDA3PC9ZZWFyPjxS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</w:fldData>
        </w:fldChar>
      </w:r>
      <w:r w:rsidR="00976FDB">
        <w:instrText xml:space="preserve"> ADDIN EN.CITE </w:instrText>
      </w:r>
      <w:r w:rsidR="00976FDB">
        <w:fldChar w:fldCharType="begin">
          <w:fldData xml:space="preserve">PEVuZE5vdGU+PENpdGU+PEF1dGhvcj5XaWVtYW48L0F1dGhvcj48WWVhcj4yMDA3PC9ZZWFyPjxS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</w:fldData>
        </w:fldChar>
      </w:r>
      <w:r w:rsidR="00976FDB">
        <w:instrText xml:space="preserve"> ADDIN EN.CITE.DATA </w:instrText>
      </w:r>
      <w:r w:rsidR="00976FDB">
        <w:fldChar w:fldCharType="end"/>
      </w:r>
      <w:r w:rsidR="00757B9E" w:rsidRPr="00134308">
        <w:fldChar w:fldCharType="separate"/>
      </w:r>
      <w:r w:rsidR="005C5A3D">
        <w:rPr>
          <w:noProof/>
        </w:rPr>
        <w:t>[15]</w:t>
      </w:r>
      <w:r w:rsidR="00757B9E" w:rsidRPr="00134308">
        <w:fldChar w:fldCharType="end"/>
      </w:r>
      <w:r w:rsidR="00757B9E" w:rsidRPr="00134308">
        <w:t xml:space="preserve">. In addition, the 2-DG molecule used in these experiments has also been shown to induce the AKT pathway through PI3K </w:t>
      </w:r>
      <w:r w:rsidR="00757B9E" w:rsidRPr="00134308">
        <w:fldChar w:fldCharType="begin">
          <w:fldData xml:space="preserve">PEVuZE5vdGU+PENpdGU+PEF1dGhvcj5aaG9uZzwvQXV0aG9yPjxZZWFyPjIwMDg8L1llYXI+PFJl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</w:fldData>
        </w:fldChar>
      </w:r>
      <w:r w:rsidR="006B2B3A">
        <w:instrText xml:space="preserve"> ADDIN EN.CITE </w:instrText>
      </w:r>
      <w:r w:rsidR="006B2B3A">
        <w:fldChar w:fldCharType="begin">
          <w:fldData xml:space="preserve">PEVuZE5vdGU+PENpdGU+PEF1dGhvcj5aaG9uZzwvQXV0aG9yPjxZZWFyPjIwMDg8L1llYXI+PFJl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</w:fldData>
        </w:fldChar>
      </w:r>
      <w:r w:rsidR="006B2B3A">
        <w:instrText xml:space="preserve"> ADDIN EN.CITE.DATA </w:instrText>
      </w:r>
      <w:r w:rsidR="006B2B3A">
        <w:fldChar w:fldCharType="end"/>
      </w:r>
      <w:r w:rsidR="00757B9E" w:rsidRPr="00134308">
        <w:fldChar w:fldCharType="separate"/>
      </w:r>
      <w:r w:rsidR="006B2B3A">
        <w:rPr>
          <w:noProof/>
        </w:rPr>
        <w:t>[54, 55]</w:t>
      </w:r>
      <w:r w:rsidR="00757B9E" w:rsidRPr="00134308">
        <w:fldChar w:fldCharType="end"/>
      </w:r>
      <w:r w:rsidR="00757B9E" w:rsidRPr="00134308">
        <w:t xml:space="preserve">. </w:t>
      </w:r>
    </w:p>
    <w:p w14:paraId="183A1E4F" w14:textId="2F8C6C8E" w:rsidR="00803527" w:rsidRPr="00B4713C" w:rsidRDefault="00803527" w:rsidP="000175B6">
      <w:pPr>
        <w:spacing w:line="480" w:lineRule="auto"/>
      </w:pPr>
    </w:p>
    <w:p w14:paraId="58567E0F" w14:textId="7EA55FA1" w:rsidR="008176CE" w:rsidRPr="00B4713C" w:rsidRDefault="00F9277B" w:rsidP="000175B6">
      <w:pPr>
        <w:spacing w:line="480" w:lineRule="auto"/>
      </w:pPr>
      <w:r>
        <w:t xml:space="preserve">The bioenergetics of the THP-1 cells was assessed using Agilent Seahorse XF Cell Mito Stress Test. </w:t>
      </w:r>
      <w:r w:rsidR="00067B06" w:rsidRPr="002131E5">
        <w:t xml:space="preserve">The ATP production rates </w:t>
      </w:r>
      <w:r w:rsidR="00067B06">
        <w:t xml:space="preserve">of the cells </w:t>
      </w:r>
      <w:r w:rsidR="00067B06" w:rsidRPr="002131E5">
        <w:t>are able to be split between glycolytic</w:t>
      </w:r>
      <w:r w:rsidR="00067B06" w:rsidRPr="002131E5">
        <w:rPr>
          <w:rStyle w:val="AbbreviationChar"/>
          <w:vertAlign w:val="subscript"/>
        </w:rPr>
        <w:t xml:space="preserve"> </w:t>
      </w:r>
      <w:r w:rsidR="00067B06" w:rsidRPr="002131E5">
        <w:t xml:space="preserve">and oxidative reaction rates which can then </w:t>
      </w:r>
      <w:r w:rsidR="00653D98">
        <w:t>indicate t</w:t>
      </w:r>
      <w:r w:rsidR="00067B06" w:rsidRPr="002131E5">
        <w:t>he cells status of activation/proliferation potential</w:t>
      </w:r>
      <w:r w:rsidR="00067B06">
        <w:t>. The basal response is linked to the background level of ATP production of the cells, with the oligomycin response being linked to st</w:t>
      </w:r>
      <w:r w:rsidR="00653D98">
        <w:t>i</w:t>
      </w:r>
      <w:r w:rsidR="00067B06">
        <w:t xml:space="preserve">mulated ATP production within the cells, through various stress processes. </w:t>
      </w:r>
      <w:r w:rsidR="00C8390E">
        <w:t>Oligomycin r</w:t>
      </w:r>
      <w:r w:rsidR="00C309A4">
        <w:t>esult</w:t>
      </w:r>
      <w:r w:rsidR="00C8390E">
        <w:t>s in</w:t>
      </w:r>
      <w:r w:rsidR="00C309A4">
        <w:t xml:space="preserve"> a reduction </w:t>
      </w:r>
      <w:r w:rsidR="00C8390E">
        <w:t>of</w:t>
      </w:r>
      <w:r w:rsidR="00C309A4">
        <w:t xml:space="preserve"> OCR</w:t>
      </w:r>
      <w:r w:rsidR="00C8390E">
        <w:t xml:space="preserve">, </w:t>
      </w:r>
      <w:r w:rsidR="00C309A4">
        <w:t>linked to cellular ATP production.</w:t>
      </w:r>
      <w:r w:rsidR="00C8390E">
        <w:t xml:space="preserve"> Full background of the kit can be found in the Agilent Seahorse XF Cell Mito Stress Test Kit User Guide (Kit 103015-100, Second edition, May 2019). </w:t>
      </w:r>
      <w:r w:rsidR="00067B06" w:rsidRPr="00B4713C">
        <w:t>The bioenergetic profile</w:t>
      </w:r>
      <w:r w:rsidR="00E51E23" w:rsidRPr="00B4713C">
        <w:t xml:space="preserve"> of the THP-1 cells</w:t>
      </w:r>
      <w:r w:rsidR="008F388D" w:rsidRPr="00B4713C">
        <w:t>,</w:t>
      </w:r>
      <w:r w:rsidR="00E51E23" w:rsidRPr="00B4713C">
        <w:t xml:space="preserve"> in response to</w:t>
      </w:r>
      <w:r w:rsidR="00596C83" w:rsidRPr="00B4713C">
        <w:t xml:space="preserve"> </w:t>
      </w:r>
      <w:r w:rsidR="008176CE" w:rsidRPr="00B4713C">
        <w:t>EF</w:t>
      </w:r>
      <w:r w:rsidR="00BC1336" w:rsidRPr="00B4713C">
        <w:t>V</w:t>
      </w:r>
      <w:r w:rsidR="00D44F59" w:rsidRPr="00B4713C">
        <w:t xml:space="preserve"> over 24 hours</w:t>
      </w:r>
      <w:r w:rsidR="008F388D" w:rsidRPr="00B4713C">
        <w:t>,</w:t>
      </w:r>
      <w:r w:rsidR="00D44F59" w:rsidRPr="00B4713C">
        <w:t xml:space="preserve"> showed a decrease in the J</w:t>
      </w:r>
      <w:r w:rsidR="00D44F59" w:rsidRPr="00B4713C">
        <w:rPr>
          <w:vertAlign w:val="subscript"/>
        </w:rPr>
        <w:t>ATP</w:t>
      </w:r>
      <w:r w:rsidR="00B4713C">
        <w:t>. This has been shown in previous studies</w:t>
      </w:r>
      <w:r w:rsidR="004A1791">
        <w:t xml:space="preserve"> </w:t>
      </w:r>
      <w:r w:rsidR="00B4713C">
        <w:t xml:space="preserve">where </w:t>
      </w:r>
      <w:r w:rsidR="00B4713C" w:rsidRPr="004A1791">
        <w:t>incubation</w:t>
      </w:r>
      <w:r w:rsidR="00B4713C">
        <w:rPr>
          <w:rFonts w:ascii="Arial" w:hAnsi="Arial" w:cs="Arial"/>
          <w:color w:val="111111"/>
          <w:sz w:val="27"/>
          <w:szCs w:val="27"/>
          <w:shd w:val="clear" w:color="auto" w:fill="FFFFFF"/>
        </w:rPr>
        <w:t xml:space="preserve"> </w:t>
      </w:r>
      <w:r w:rsidR="00B4713C" w:rsidRPr="004A1791">
        <w:t>with efavirenz provoked a significant</w:t>
      </w:r>
      <w:r w:rsidR="004A1791" w:rsidRPr="004A1791">
        <w:t xml:space="preserve">, </w:t>
      </w:r>
      <w:r w:rsidR="00B4713C" w:rsidRPr="004A1791">
        <w:t>concentration-dependent</w:t>
      </w:r>
      <w:r w:rsidR="00AE72E1">
        <w:t>, decrease</w:t>
      </w:r>
      <w:r w:rsidR="00B4713C" w:rsidRPr="004A1791">
        <w:t xml:space="preserve"> in ATP production-coupled </w:t>
      </w:r>
      <w:r w:rsidR="00B4713C" w:rsidRPr="00637CC7">
        <w:t>O</w:t>
      </w:r>
      <w:r w:rsidR="00637CC7">
        <w:rPr>
          <w:vertAlign w:val="subscript"/>
        </w:rPr>
        <w:t xml:space="preserve">2 </w:t>
      </w:r>
      <w:r w:rsidR="00B4713C" w:rsidRPr="00637CC7">
        <w:t>consumption</w:t>
      </w:r>
      <w:r w:rsidR="00B4713C" w:rsidRPr="004A1791">
        <w:t xml:space="preserve"> in </w:t>
      </w:r>
      <w:r w:rsidR="0025762C">
        <w:t xml:space="preserve">multiple </w:t>
      </w:r>
      <w:r w:rsidR="00020944">
        <w:t xml:space="preserve">different </w:t>
      </w:r>
      <w:r w:rsidR="0025762C">
        <w:t xml:space="preserve">cell lines </w:t>
      </w:r>
      <w:r w:rsidR="0025762C">
        <w:fldChar w:fldCharType="begin">
          <w:fldData xml:space="preserve">PEVuZE5vdGU+PENpdGU+PEF1dGhvcj5GdW5lczwvQXV0aG9yPjxZZWFyPjIwMTQ8L1llYXI+PFJl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</w:fldData>
        </w:fldChar>
      </w:r>
      <w:r w:rsidR="006B2B3A">
        <w:instrText xml:space="preserve"> ADDIN EN.CITE </w:instrText>
      </w:r>
      <w:r w:rsidR="006B2B3A">
        <w:fldChar w:fldCharType="begin">
          <w:fldData xml:space="preserve">PEVuZE5vdGU+PENpdGU+PEF1dGhvcj5GdW5lczwvQXV0aG9yPjxZZWFyPjIwMTQ8L1llYXI+PFJl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</w:fldData>
        </w:fldChar>
      </w:r>
      <w:r w:rsidR="006B2B3A">
        <w:instrText xml:space="preserve"> ADDIN EN.CITE.DATA </w:instrText>
      </w:r>
      <w:r w:rsidR="006B2B3A">
        <w:fldChar w:fldCharType="end"/>
      </w:r>
      <w:r w:rsidR="0025762C">
        <w:fldChar w:fldCharType="separate"/>
      </w:r>
      <w:r w:rsidR="006B2B3A">
        <w:rPr>
          <w:noProof/>
        </w:rPr>
        <w:t>[56-58]</w:t>
      </w:r>
      <w:r w:rsidR="0025762C">
        <w:fldChar w:fldCharType="end"/>
      </w:r>
      <w:r w:rsidR="0025762C">
        <w:t>. W</w:t>
      </w:r>
      <w:r w:rsidR="00D44F59" w:rsidRPr="00B4713C">
        <w:t>hereas i</w:t>
      </w:r>
      <w:r w:rsidR="008176CE" w:rsidRPr="00B4713C">
        <w:t>n contrast, LPV over the 24 hours continue</w:t>
      </w:r>
      <w:r w:rsidR="008F388D" w:rsidRPr="00B4713C">
        <w:t>d t</w:t>
      </w:r>
      <w:r w:rsidR="008176CE" w:rsidRPr="00B4713C">
        <w:t>o increase the rate of ATP production. This could suggest the increase in energy production</w:t>
      </w:r>
      <w:r w:rsidR="006772BD" w:rsidRPr="00B4713C">
        <w:t xml:space="preserve"> seen with LPV treatment</w:t>
      </w:r>
      <w:r w:rsidR="008176CE" w:rsidRPr="00B4713C">
        <w:t xml:space="preserve"> is to power ATP-powered efflux transporters. </w:t>
      </w:r>
      <w:r w:rsidR="00841B91" w:rsidRPr="00B4713C">
        <w:t xml:space="preserve">Previous studies </w:t>
      </w:r>
      <w:r w:rsidR="00841B91" w:rsidRPr="00B4713C">
        <w:fldChar w:fldCharType="begin">
          <w:fldData xml:space="preserve">PEVuZE5vdGU+PENpdGU+PEF1dGhvcj5DaGVuPC9BdXRob3I+PFllYXI+MjAxMDwvWWVhcj48UmVj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I3LTUzMjwvcGFnZXM+PHZvbHVtZT40Njg8L3ZvbHVtZT48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</w:fldData>
        </w:fldChar>
      </w:r>
      <w:r w:rsidR="006B2B3A">
        <w:instrText xml:space="preserve"> ADDIN EN.CITE </w:instrText>
      </w:r>
      <w:r w:rsidR="006B2B3A">
        <w:fldChar w:fldCharType="begin">
          <w:fldData xml:space="preserve">PEVuZE5vdGU+PENpdGU+PEF1dGhvcj5DaGVuPC9BdXRob3I+PFllYXI+MjAxMDwvWWVhcj48UmVj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I3LTUzMjwvcGFnZXM+PHZvbHVtZT40Njg8L3ZvbHVtZT48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</w:fldData>
        </w:fldChar>
      </w:r>
      <w:r w:rsidR="006B2B3A">
        <w:instrText xml:space="preserve"> ADDIN EN.CITE.DATA </w:instrText>
      </w:r>
      <w:r w:rsidR="006B2B3A">
        <w:fldChar w:fldCharType="end"/>
      </w:r>
      <w:r w:rsidR="00841B91" w:rsidRPr="00B4713C">
        <w:fldChar w:fldCharType="separate"/>
      </w:r>
      <w:r w:rsidR="006B2B3A">
        <w:rPr>
          <w:noProof/>
        </w:rPr>
        <w:t>[59, 60]</w:t>
      </w:r>
      <w:r w:rsidR="00841B91" w:rsidRPr="00B4713C">
        <w:fldChar w:fldCharType="end"/>
      </w:r>
      <w:r w:rsidR="00841B91" w:rsidRPr="00B4713C">
        <w:t xml:space="preserve"> have </w:t>
      </w:r>
      <w:r w:rsidR="006772BD" w:rsidRPr="00B4713C">
        <w:t>identified a new class</w:t>
      </w:r>
      <w:r w:rsidR="008F388D" w:rsidRPr="00B4713C">
        <w:t xml:space="preserve"> of glucose uniporters (SLC50) </w:t>
      </w:r>
      <w:r w:rsidR="006772BD" w:rsidRPr="00B4713C">
        <w:t>transporters</w:t>
      </w:r>
      <w:r w:rsidR="00841B91" w:rsidRPr="00B4713C">
        <w:t xml:space="preserve">, </w:t>
      </w:r>
      <w:r w:rsidR="006772BD" w:rsidRPr="00B4713C">
        <w:t>SWEETs, a</w:t>
      </w:r>
      <w:r w:rsidR="00841B91" w:rsidRPr="00B4713C">
        <w:t>s a potential mediator of glucose transport. Human HEK293T cells were used to co-express candidate efflux proteins and t</w:t>
      </w:r>
      <w:r w:rsidR="006772BD" w:rsidRPr="00B4713C">
        <w:t>he human homologue HsSWEET1 mediated weak efflux activity in oocytes</w:t>
      </w:r>
      <w:r w:rsidR="00B4713C" w:rsidRPr="00B4713C">
        <w:t xml:space="preserve"> </w:t>
      </w:r>
      <w:r w:rsidR="00B4713C" w:rsidRPr="00B4713C">
        <w:fldChar w:fldCharType="begin">
          <w:fldData xml:space="preserve">PEVuZE5vdGU+PENpdGU+PEF1dGhvcj5DaGVuPC9BdXRob3I+PFllYXI+MjAxMDwvWWVhcj48UmVj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MjctNTMyPC9wYWdlcz48dm9sdW1lPjQ2ODwvdm9sdW1lPjxudW1i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</w:fldData>
        </w:fldChar>
      </w:r>
      <w:r w:rsidR="006B2B3A">
        <w:instrText xml:space="preserve"> ADDIN EN.CITE </w:instrText>
      </w:r>
      <w:r w:rsidR="006B2B3A">
        <w:fldChar w:fldCharType="begin">
          <w:fldData xml:space="preserve">PEVuZE5vdGU+PENpdGU+PEF1dGhvcj5DaGVuPC9BdXRob3I+PFllYXI+MjAxMDwvWWVhcj48UmVj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MjctNTMyPC9wYWdlcz48dm9sdW1lPjQ2ODwvdm9sdW1lPjxudW1i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</w:fldData>
        </w:fldChar>
      </w:r>
      <w:r w:rsidR="006B2B3A">
        <w:instrText xml:space="preserve"> ADDIN EN.CITE.DATA </w:instrText>
      </w:r>
      <w:r w:rsidR="006B2B3A">
        <w:fldChar w:fldCharType="end"/>
      </w:r>
      <w:r w:rsidR="00B4713C" w:rsidRPr="00B4713C">
        <w:fldChar w:fldCharType="separate"/>
      </w:r>
      <w:r w:rsidR="006B2B3A">
        <w:rPr>
          <w:noProof/>
        </w:rPr>
        <w:t>[59]</w:t>
      </w:r>
      <w:r w:rsidR="00B4713C" w:rsidRPr="00B4713C">
        <w:fldChar w:fldCharType="end"/>
      </w:r>
      <w:r w:rsidR="00841B91" w:rsidRPr="00B4713C">
        <w:t>.</w:t>
      </w:r>
      <w:r w:rsidR="00CC1C7A" w:rsidRPr="00B4713C">
        <w:t xml:space="preserve"> </w:t>
      </w:r>
      <w:r w:rsidR="008F388D" w:rsidRPr="00B4713C">
        <w:t xml:space="preserve">One member of the group, SWEET1 (or SLC50A1), in the human genome </w:t>
      </w:r>
      <w:r w:rsidR="008F388D" w:rsidRPr="00B4713C">
        <w:fldChar w:fldCharType="begin"/>
      </w:r>
      <w:r w:rsidR="006B2B3A">
        <w:instrText xml:space="preserve"> ADDIN EN.CITE &lt;EndNote&gt;&lt;Cite&gt;&lt;Author&gt;Lizák&lt;/Author&gt;&lt;Year&gt;2019&lt;/Year&gt;&lt;RecNum&gt;60&lt;/RecNum&gt;&lt;DisplayText&gt;[61]&lt;/DisplayText&gt;&lt;record&gt;&lt;rec-number&gt;60&lt;/rec-number&gt;&lt;foreign-keys&gt;&lt;key app="EN" db-id="tv2xa50xvexwr6epzt7v9zzhspfxxpastzsp" timestamp="1649944015"&gt;60&lt;/key&gt;&lt;/foreign-keys&gt;&lt;ref-type name="Journal Article"&gt;17&lt;/ref-type&gt;&lt;contributors&gt;&lt;authors&gt;&lt;author&gt;Lizák, Beáta&lt;/author&gt;&lt;author&gt;Szarka, András&lt;/author&gt;&lt;author&gt;Kim, Yejin&lt;/author&gt;&lt;author&gt;Choi, Kyu-sung&lt;/author&gt;&lt;author&gt;Németh, Csilla E.&lt;/author&gt;&lt;author&gt;Marcolongo, Paola&lt;/author&gt;&lt;author&gt;Benedetti, Angelo&lt;/author&gt;&lt;author&gt;Bánhegyi, Gábor&lt;/author&gt;&lt;author&gt;Margittai, Éva&lt;/author&gt;&lt;/authors&gt;&lt;/contributors&gt;&lt;titles&gt;&lt;title&gt;Glucose Transport and Transporters in the Endomembranes&lt;/title&gt;&lt;secondary-title&gt;International Journal of Molecular Sciences&lt;/secondary-title&gt;&lt;/titles&gt;&lt;periodical&gt;&lt;full-title&gt;International journal of molecular sciences&lt;/full-title&gt;&lt;abbr-1&gt;Int J Mol Sci&lt;/abbr-1&gt;&lt;/periodical&gt;&lt;volume&gt;20&lt;/volume&gt;&lt;number&gt;23&lt;/number&gt;&lt;keywords&gt;&lt;keyword&gt;glucose&lt;/keyword&gt;&lt;keyword&gt;transporter&lt;/keyword&gt;&lt;keyword&gt;GLUT&lt;/keyword&gt;&lt;keyword&gt;SGLT&lt;/keyword&gt;&lt;keyword&gt;endomembrane&lt;/keyword&gt;&lt;/keywords&gt;&lt;dates&gt;&lt;year&gt;2019&lt;/year&gt;&lt;/dates&gt;&lt;isbn&gt;1422-0067&lt;/isbn&gt;&lt;urls&gt;&lt;/urls&gt;&lt;electronic-resource-num&gt;10.3390/ijms20235898&lt;/electronic-resource-num&gt;&lt;/record&gt;&lt;/Cite&gt;&lt;/EndNote&gt;</w:instrText>
      </w:r>
      <w:r w:rsidR="008F388D" w:rsidRPr="00B4713C">
        <w:fldChar w:fldCharType="separate"/>
      </w:r>
      <w:r w:rsidR="006B2B3A">
        <w:rPr>
          <w:noProof/>
        </w:rPr>
        <w:t>[61]</w:t>
      </w:r>
      <w:r w:rsidR="008F388D" w:rsidRPr="00B4713C">
        <w:fldChar w:fldCharType="end"/>
      </w:r>
      <w:r w:rsidR="008F388D" w:rsidRPr="00B4713C">
        <w:t xml:space="preserve"> has been identified, however</w:t>
      </w:r>
      <w:r w:rsidR="00020944">
        <w:t>,</w:t>
      </w:r>
      <w:r w:rsidR="008F388D" w:rsidRPr="00B4713C">
        <w:t xml:space="preserve"> most research on these efflux transporters is present in plants. </w:t>
      </w:r>
      <w:r w:rsidR="00E66963" w:rsidRPr="00B4713C">
        <w:t xml:space="preserve"> It is suggested that these </w:t>
      </w:r>
      <w:r w:rsidR="00FE008D" w:rsidRPr="00B4713C">
        <w:t xml:space="preserve">animal homologs of the SLC50s found in plants are probably involved in sugar efflux from gluconeogenic cells </w:t>
      </w:r>
      <w:r w:rsidR="00FE008D" w:rsidRPr="00B4713C">
        <w:fldChar w:fldCharType="begin">
          <w:fldData xml:space="preserve">PEVuZE5vdGU+PENpdGU+PEF1dGhvcj5MaXrDoWs8L0F1dGhvcj48WWVhcj4yMDE5PC9ZZWFyPjxS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UyNy01MzI8L3BhZ2VzPjx2b2x1bWU+NDY4PC92b2x1bWU+PG51bWJlcj43MzIzPC9udW1i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</w:fldData>
        </w:fldChar>
      </w:r>
      <w:r w:rsidR="006B2B3A">
        <w:instrText xml:space="preserve"> ADDIN EN.CITE </w:instrText>
      </w:r>
      <w:r w:rsidR="006B2B3A">
        <w:fldChar w:fldCharType="begin">
          <w:fldData xml:space="preserve">PEVuZE5vdGU+PENpdGU+PEF1dGhvcj5MaXrDoWs8L0F1dGhvcj48WWVhcj4yMDE5PC9ZZWFyPjxS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UyNy01MzI8L3BhZ2VzPjx2b2x1bWU+NDY4PC92b2x1bWU+PG51bWJlcj43MzIzPC9udW1i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</w:fldData>
        </w:fldChar>
      </w:r>
      <w:r w:rsidR="006B2B3A">
        <w:instrText xml:space="preserve"> ADDIN EN.CITE.DATA </w:instrText>
      </w:r>
      <w:r w:rsidR="006B2B3A">
        <w:fldChar w:fldCharType="end"/>
      </w:r>
      <w:r w:rsidR="00FE008D" w:rsidRPr="00B4713C">
        <w:fldChar w:fldCharType="separate"/>
      </w:r>
      <w:r w:rsidR="006B2B3A">
        <w:rPr>
          <w:noProof/>
        </w:rPr>
        <w:t>[59, 61]</w:t>
      </w:r>
      <w:r w:rsidR="00FE008D" w:rsidRPr="00B4713C">
        <w:fldChar w:fldCharType="end"/>
      </w:r>
      <w:r w:rsidR="001E3E40">
        <w:t>,</w:t>
      </w:r>
      <w:r w:rsidR="00FE008D" w:rsidRPr="00B4713C">
        <w:t xml:space="preserve"> however</w:t>
      </w:r>
      <w:r w:rsidR="008F388D" w:rsidRPr="00B4713C">
        <w:t xml:space="preserve">, </w:t>
      </w:r>
      <w:r w:rsidR="00FE008D" w:rsidRPr="00B4713C">
        <w:lastRenderedPageBreak/>
        <w:t xml:space="preserve">further investigation is needed to explain the </w:t>
      </w:r>
      <w:r w:rsidR="00B4713C" w:rsidRPr="00B4713C">
        <w:t xml:space="preserve">clarity on the phenotypic effects of LPV on SLCs in these cells. </w:t>
      </w:r>
    </w:p>
    <w:p w14:paraId="3C3C9407" w14:textId="77777777" w:rsidR="006B0B82" w:rsidRPr="00B60A9C" w:rsidRDefault="006B0B82" w:rsidP="000175B6">
      <w:pPr>
        <w:spacing w:line="480" w:lineRule="auto"/>
        <w:rPr>
          <w:color w:val="000000"/>
          <w:shd w:val="clear" w:color="auto" w:fill="FFFFFF"/>
        </w:rPr>
      </w:pPr>
    </w:p>
    <w:p w14:paraId="6E375C60" w14:textId="21798093" w:rsidR="00100308" w:rsidRPr="00662336" w:rsidRDefault="004B69EC" w:rsidP="000175B6">
      <w:pPr>
        <w:spacing w:line="480" w:lineRule="auto"/>
      </w:pPr>
      <w:r w:rsidRPr="00B60A9C">
        <w:t xml:space="preserve">qPCR was used to investigate differences in </w:t>
      </w:r>
      <w:r w:rsidRPr="00662336">
        <w:t xml:space="preserve">mRNA expression of SLC metabolite transporters in immune cell lines when treated </w:t>
      </w:r>
      <w:r w:rsidRPr="007322EE">
        <w:t xml:space="preserve">with the ARVs. Naïve immune cells generally express basal levels of </w:t>
      </w:r>
      <w:r w:rsidR="00C13CF1" w:rsidRPr="00B60A9C">
        <w:t xml:space="preserve">both the </w:t>
      </w:r>
      <w:r w:rsidRPr="00B60A9C">
        <w:t>transporters, such that they can adequately fuel their ordinary metabolic function. However, when</w:t>
      </w:r>
      <w:r w:rsidRPr="00662336">
        <w:t xml:space="preserve"> activated, the expression levels rise to cope with increased metabolic demands and proliferative needs</w:t>
      </w:r>
      <w:r w:rsidR="00A81F12" w:rsidRPr="00662336">
        <w:t xml:space="preserve"> </w:t>
      </w:r>
      <w:r w:rsidR="00A81F12" w:rsidRPr="007322EE">
        <w:fldChar w:fldCharType="begin">
          <w:fldData xml:space="preserve">PEVuZE5vdGU+PENpdGU+PEF1dGhvcj52YW4gZGVyIFdpbmR0PC9BdXRob3I+PFllYXI+MjAxMjwv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</w:fldData>
        </w:fldChar>
      </w:r>
      <w:r w:rsidR="006B2B3A">
        <w:instrText xml:space="preserve"> ADDIN EN.CITE </w:instrText>
      </w:r>
      <w:r w:rsidR="006B2B3A">
        <w:fldChar w:fldCharType="begin">
          <w:fldData xml:space="preserve">PEVuZE5vdGU+PENpdGU+PEF1dGhvcj52YW4gZGVyIFdpbmR0PC9BdXRob3I+PFllYXI+MjAxMjwv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</w:fldData>
        </w:fldChar>
      </w:r>
      <w:r w:rsidR="006B2B3A">
        <w:instrText xml:space="preserve"> ADDIN EN.CITE.DATA </w:instrText>
      </w:r>
      <w:r w:rsidR="006B2B3A">
        <w:fldChar w:fldCharType="end"/>
      </w:r>
      <w:r w:rsidR="00A81F12" w:rsidRPr="007322EE">
        <w:fldChar w:fldCharType="separate"/>
      </w:r>
      <w:r w:rsidR="006B2B3A">
        <w:rPr>
          <w:noProof/>
        </w:rPr>
        <w:t>[62, 63]</w:t>
      </w:r>
      <w:r w:rsidR="00A81F12" w:rsidRPr="007322EE">
        <w:fldChar w:fldCharType="end"/>
      </w:r>
      <w:r w:rsidRPr="007322EE">
        <w:t xml:space="preserve">. All three cell lines exhibited basal levels of expression of each transporter in untreated conditions. CEM expression of </w:t>
      </w:r>
      <w:r w:rsidR="00A64217" w:rsidRPr="00B60A9C">
        <w:t>SLC2A1</w:t>
      </w:r>
      <w:r w:rsidRPr="00B60A9C">
        <w:t xml:space="preserve"> increased significantly in response to 10</w:t>
      </w:r>
      <w:r w:rsidR="007A4689">
        <w:t xml:space="preserve"> </w:t>
      </w:r>
      <w:r w:rsidR="00BB5226" w:rsidRPr="006B27BB">
        <w:rPr>
          <w:rFonts w:eastAsia="Symbol"/>
        </w:rPr>
        <w:t>μ</w:t>
      </w:r>
      <w:r w:rsidRPr="007322EE">
        <w:t xml:space="preserve">g/mL </w:t>
      </w:r>
      <w:r w:rsidR="00205EB7" w:rsidRPr="007322EE">
        <w:t>LPV,</w:t>
      </w:r>
      <w:r w:rsidRPr="00B60A9C">
        <w:t xml:space="preserve"> all other treatments only elicited minor, non-significant effects on expression</w:t>
      </w:r>
      <w:r w:rsidR="00A81F12" w:rsidRPr="00B60A9C">
        <w:t>.</w:t>
      </w:r>
      <w:r w:rsidR="00510F88" w:rsidRPr="00662336">
        <w:t xml:space="preserve"> </w:t>
      </w:r>
      <w:r w:rsidR="00565866" w:rsidRPr="00662336">
        <w:t>SLC2A4</w:t>
      </w:r>
      <w:r w:rsidRPr="00662336">
        <w:t xml:space="preserve"> transporter expression </w:t>
      </w:r>
      <w:r w:rsidR="00FF3603" w:rsidRPr="00662336">
        <w:t xml:space="preserve">in THP-1 cells </w:t>
      </w:r>
      <w:r w:rsidRPr="00662336">
        <w:t xml:space="preserve">was markedly </w:t>
      </w:r>
      <w:r w:rsidR="00510F88" w:rsidRPr="00662336">
        <w:t>higher after treatment with</w:t>
      </w:r>
      <w:r w:rsidR="00917E12" w:rsidRPr="00662336">
        <w:t xml:space="preserve"> </w:t>
      </w:r>
      <w:r w:rsidR="00A81F12" w:rsidRPr="00662336">
        <w:t xml:space="preserve">10 and </w:t>
      </w:r>
      <w:r w:rsidRPr="00662336">
        <w:t>20</w:t>
      </w:r>
      <w:r w:rsidR="007A4689">
        <w:t xml:space="preserve"> </w:t>
      </w:r>
      <w:r w:rsidR="00BB5226" w:rsidRPr="006B27BB">
        <w:rPr>
          <w:rFonts w:eastAsia="Symbol"/>
        </w:rPr>
        <w:t>μ</w:t>
      </w:r>
      <w:r w:rsidRPr="007322EE">
        <w:t>g/mL doses of LP</w:t>
      </w:r>
      <w:r w:rsidR="00FF3603" w:rsidRPr="007322EE">
        <w:t>V</w:t>
      </w:r>
      <w:r w:rsidRPr="00B60A9C">
        <w:t xml:space="preserve">, all other treatments had little impact. The lack of response to </w:t>
      </w:r>
      <w:r w:rsidR="00703039" w:rsidRPr="00662336">
        <w:t xml:space="preserve">EFV </w:t>
      </w:r>
      <w:r w:rsidRPr="00662336">
        <w:t xml:space="preserve">suggests that the suppression in immune activation observed previously resulting from nanoformulations of these two drugs </w:t>
      </w:r>
      <w:r w:rsidRPr="007322EE">
        <w:fldChar w:fldCharType="begin">
          <w:fldData xml:space="preserve">PEVuZE5vdGU+PENpdGU+PEF1dGhvcj5MaXB0cm90dDwvQXV0aG9yPjxZZWFyPjIwMTc8L1llYXI+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</w:fldData>
        </w:fldChar>
      </w:r>
      <w:r w:rsidR="00976FDB">
        <w:instrText xml:space="preserve"> ADDIN EN.CITE </w:instrText>
      </w:r>
      <w:r w:rsidR="00976FDB">
        <w:fldChar w:fldCharType="begin">
          <w:fldData xml:space="preserve">PEVuZE5vdGU+PENpdGU+PEF1dGhvcj5MaXB0cm90dDwvQXV0aG9yPjxZZWFyPjIwMTc8L1llYXI+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</w:fldData>
        </w:fldChar>
      </w:r>
      <w:r w:rsidR="00976FDB">
        <w:instrText xml:space="preserve"> ADDIN EN.CITE.DATA </w:instrText>
      </w:r>
      <w:r w:rsidR="00976FDB">
        <w:fldChar w:fldCharType="end"/>
      </w:r>
      <w:r w:rsidRPr="007322EE">
        <w:fldChar w:fldCharType="separate"/>
      </w:r>
      <w:r w:rsidR="005C5A3D">
        <w:rPr>
          <w:noProof/>
        </w:rPr>
        <w:t>[36, 37]</w:t>
      </w:r>
      <w:r w:rsidRPr="007322EE">
        <w:fldChar w:fldCharType="end"/>
      </w:r>
      <w:r w:rsidRPr="007322EE">
        <w:t xml:space="preserve"> may not be due to modulation of GLUT transporters at a transcriptional level.</w:t>
      </w:r>
      <w:r w:rsidR="00703039" w:rsidRPr="00B60A9C">
        <w:t xml:space="preserve"> LPV, however, was shown to impact gene expression, especially in the THP-1 ce</w:t>
      </w:r>
      <w:r w:rsidR="00100308" w:rsidRPr="00B60A9C">
        <w:t>ll line</w:t>
      </w:r>
      <w:r w:rsidR="00703039" w:rsidRPr="00662336">
        <w:t xml:space="preserve"> by increasing expression of SLC2A4. </w:t>
      </w:r>
    </w:p>
    <w:p w14:paraId="0CF353D0" w14:textId="77777777" w:rsidR="00100308" w:rsidRPr="00662336" w:rsidRDefault="00100308" w:rsidP="000175B6">
      <w:pPr>
        <w:spacing w:line="480" w:lineRule="auto"/>
      </w:pPr>
    </w:p>
    <w:p w14:paraId="10D6EB61" w14:textId="14072805" w:rsidR="00A81F12" w:rsidRPr="001A37EE" w:rsidRDefault="007B5EAB" w:rsidP="000175B6">
      <w:pPr>
        <w:spacing w:line="480" w:lineRule="auto"/>
        <w:rPr>
          <w:rStyle w:val="eop"/>
          <w:rFonts w:cstheme="minorHAnsi"/>
        </w:rPr>
      </w:pPr>
      <w:r w:rsidRPr="00662336">
        <w:t xml:space="preserve">Elicitation of higher expression of SLC2 transporters is expected in conjunction with an immune response. </w:t>
      </w:r>
      <w:r w:rsidR="00703039" w:rsidRPr="00662336">
        <w:t xml:space="preserve">The ARVs, </w:t>
      </w:r>
      <w:r w:rsidR="006A0CF1" w:rsidRPr="00662336">
        <w:t>particularly</w:t>
      </w:r>
      <w:r w:rsidR="00703039" w:rsidRPr="00662336">
        <w:t xml:space="preserve"> LPV, </w:t>
      </w:r>
      <w:r w:rsidR="00100308" w:rsidRPr="00662336">
        <w:t>alter SLC2</w:t>
      </w:r>
      <w:r w:rsidR="00703039" w:rsidRPr="00662336">
        <w:t xml:space="preserve"> expression</w:t>
      </w:r>
      <w:r w:rsidR="00100308" w:rsidRPr="00662336">
        <w:t xml:space="preserve"> at the transcriptional level,</w:t>
      </w:r>
      <w:r w:rsidR="00703039" w:rsidRPr="00662336">
        <w:t xml:space="preserve"> </w:t>
      </w:r>
      <w:r w:rsidR="00100308" w:rsidRPr="00662336">
        <w:t xml:space="preserve">however, </w:t>
      </w:r>
      <w:r w:rsidR="00FE795A" w:rsidRPr="00662336">
        <w:t>overall</w:t>
      </w:r>
      <w:r w:rsidR="00100308" w:rsidRPr="00662336">
        <w:t xml:space="preserve"> there is still a </w:t>
      </w:r>
      <w:r w:rsidR="00703039" w:rsidRPr="00662336">
        <w:t xml:space="preserve">reduction in glucose uptake such that </w:t>
      </w:r>
      <w:r w:rsidR="00100308" w:rsidRPr="00662336">
        <w:t xml:space="preserve">EFV </w:t>
      </w:r>
      <w:r w:rsidR="00703039" w:rsidRPr="00662336">
        <w:t xml:space="preserve">and </w:t>
      </w:r>
      <w:r w:rsidR="00100308" w:rsidRPr="00662336">
        <w:t xml:space="preserve">LPV can possibly </w:t>
      </w:r>
      <w:r w:rsidR="00703039" w:rsidRPr="00662336">
        <w:t>inhibit</w:t>
      </w:r>
      <w:r w:rsidR="00100308" w:rsidRPr="00662336">
        <w:t xml:space="preserve"> the SLC2</w:t>
      </w:r>
      <w:r w:rsidR="00703039" w:rsidRPr="00662336">
        <w:t xml:space="preserve"> transporters at</w:t>
      </w:r>
      <w:r w:rsidR="00100308" w:rsidRPr="00662336">
        <w:t xml:space="preserve"> the</w:t>
      </w:r>
      <w:r w:rsidR="00703039" w:rsidRPr="00662336">
        <w:t xml:space="preserve"> cellul</w:t>
      </w:r>
      <w:r w:rsidR="00100308" w:rsidRPr="00662336">
        <w:t>a</w:t>
      </w:r>
      <w:r w:rsidR="00703039" w:rsidRPr="00662336">
        <w:t>r level rather than at a transcriptional level</w:t>
      </w:r>
      <w:r w:rsidR="00100308" w:rsidRPr="00662336">
        <w:t>. The evidence seems to suggest that</w:t>
      </w:r>
      <w:r w:rsidRPr="00662336">
        <w:t>,</w:t>
      </w:r>
      <w:r w:rsidR="00100308" w:rsidRPr="00662336">
        <w:t xml:space="preserve"> due to the reduction of cellular glucose levels alongside the increase </w:t>
      </w:r>
      <w:r w:rsidRPr="00662336">
        <w:t>in SLC2</w:t>
      </w:r>
      <w:r w:rsidR="00100308" w:rsidRPr="00662336">
        <w:t xml:space="preserve"> transporter expression at the transcriptional level, the ARVs impact a metabolic pathway</w:t>
      </w:r>
      <w:r w:rsidRPr="00662336">
        <w:t>,</w:t>
      </w:r>
      <w:r w:rsidR="00100308" w:rsidRPr="00662336">
        <w:t xml:space="preserve"> limiting immune response </w:t>
      </w:r>
      <w:r w:rsidRPr="00662336">
        <w:t>in some</w:t>
      </w:r>
      <w:r w:rsidR="00100308" w:rsidRPr="00662336">
        <w:t xml:space="preserve"> way. </w:t>
      </w:r>
      <w:r w:rsidR="004B69EC" w:rsidRPr="00662336">
        <w:t>It must be noted that all studies were undertaken in immortalised cell lines and as such cannot precisely represent real-life conditions, adding a level of caution in dismissing the drugs</w:t>
      </w:r>
      <w:r w:rsidR="00020944">
        <w:t>’</w:t>
      </w:r>
      <w:r w:rsidR="004B69EC" w:rsidRPr="00662336">
        <w:t xml:space="preserve"> transcriptional intervention. </w:t>
      </w:r>
      <w:r w:rsidR="00986052" w:rsidRPr="001A37EE">
        <w:rPr>
          <w:rStyle w:val="eop"/>
          <w:rFonts w:cstheme="minorHAnsi"/>
        </w:rPr>
        <w:t> </w:t>
      </w:r>
      <w:r w:rsidR="00D130CD" w:rsidRPr="001A37EE" w:rsidDel="00D130CD">
        <w:rPr>
          <w:rStyle w:val="eop"/>
          <w:rFonts w:cstheme="minorHAnsi"/>
        </w:rPr>
        <w:t xml:space="preserve"> </w:t>
      </w:r>
    </w:p>
    <w:p w14:paraId="5D30DDE2" w14:textId="77777777" w:rsidR="003C2CC4" w:rsidRPr="001A37EE" w:rsidRDefault="003C2CC4" w:rsidP="000175B6">
      <w:pPr>
        <w:spacing w:line="480" w:lineRule="auto"/>
        <w:rPr>
          <w:rStyle w:val="eop"/>
          <w:rFonts w:cstheme="minorHAnsi"/>
        </w:rPr>
      </w:pPr>
    </w:p>
    <w:p w14:paraId="71AEC825" w14:textId="6D5A41D7" w:rsidR="00DE7278" w:rsidRPr="001A37EE" w:rsidRDefault="00DE7278" w:rsidP="000175B6">
      <w:pPr>
        <w:spacing w:line="480" w:lineRule="auto"/>
        <w:rPr>
          <w:lang w:eastAsia="en-US"/>
        </w:rPr>
      </w:pPr>
      <w:r w:rsidRPr="007322EE">
        <w:lastRenderedPageBreak/>
        <w:t>The visual dockings of the substrates showed th</w:t>
      </w:r>
      <w:r w:rsidRPr="00B60A9C">
        <w:t xml:space="preserve">at all but EFV when bound to </w:t>
      </w:r>
      <w:r w:rsidR="00A64217" w:rsidRPr="00B60A9C">
        <w:t>SLC2A1</w:t>
      </w:r>
      <w:r w:rsidRPr="00662336">
        <w:t xml:space="preserve"> displayed expected results, as they bound to the pre-determined binding site of </w:t>
      </w:r>
      <w:r w:rsidR="00A64217" w:rsidRPr="00662336">
        <w:t>SLC2A1</w:t>
      </w:r>
      <w:r w:rsidRPr="00662336">
        <w:t xml:space="preserve">. However, EFV seemed to bind to an allosteric site on the side of the </w:t>
      </w:r>
      <w:r w:rsidR="00A64217" w:rsidRPr="00662336">
        <w:t>SLC2A1</w:t>
      </w:r>
      <w:r w:rsidRPr="00662336">
        <w:t xml:space="preserve"> transporter. From the </w:t>
      </w:r>
      <w:r w:rsidRPr="00662336">
        <w:rPr>
          <w:lang w:eastAsia="en-US"/>
        </w:rPr>
        <w:t xml:space="preserve">computerised model, it could be suggested that EFV acts as a </w:t>
      </w:r>
      <w:r w:rsidRPr="00662336">
        <w:t xml:space="preserve">non-competitive inhibitor of </w:t>
      </w:r>
      <w:r w:rsidR="00A64217" w:rsidRPr="00662336">
        <w:t>SLC2A1</w:t>
      </w:r>
      <w:r w:rsidRPr="00662336">
        <w:t xml:space="preserve"> or possibly has an inhibition mechanism effecting the other GLUT transporters. </w:t>
      </w:r>
      <w:r w:rsidR="00504BE0" w:rsidRPr="00662336">
        <w:t xml:space="preserve">It </w:t>
      </w:r>
      <w:r w:rsidR="00C408BB" w:rsidRPr="00662336">
        <w:t xml:space="preserve">is </w:t>
      </w:r>
      <w:r w:rsidR="00504BE0" w:rsidRPr="00662336">
        <w:t xml:space="preserve">already </w:t>
      </w:r>
      <w:r w:rsidR="00613DA3" w:rsidRPr="00662336">
        <w:t>known</w:t>
      </w:r>
      <w:r w:rsidR="00504BE0" w:rsidRPr="00662336">
        <w:t xml:space="preserve"> that EFV is a</w:t>
      </w:r>
      <w:r w:rsidR="00397509" w:rsidRPr="00662336">
        <w:t xml:space="preserve"> non-competitive inhibitor of the</w:t>
      </w:r>
      <w:r w:rsidR="00864F8C" w:rsidRPr="00662336">
        <w:t xml:space="preserve"> </w:t>
      </w:r>
      <w:r w:rsidR="00613DA3" w:rsidRPr="00662336">
        <w:t xml:space="preserve">reverse transcriptase enzyme, </w:t>
      </w:r>
      <w:r w:rsidR="00613DA3" w:rsidRPr="001A37EE">
        <w:t xml:space="preserve">binding to a site different from the active site </w:t>
      </w:r>
      <w:r w:rsidR="00214A8F" w:rsidRPr="00B60A9C">
        <w:fldChar w:fldCharType="begin"/>
      </w:r>
      <w:r w:rsidR="006B2B3A">
        <w:instrText xml:space="preserve"> ADDIN EN.CITE &lt;EndNote&gt;&lt;Cite&gt;&lt;Author&gt;Warnke&lt;/Author&gt;&lt;Year&gt;2007&lt;/Year&gt;&lt;RecNum&gt;63&lt;/RecNum&gt;&lt;DisplayText&gt;[64]&lt;/DisplayText&gt;&lt;record&gt;&lt;rec-number&gt;63&lt;/rec-number&gt;&lt;foreign-keys&gt;&lt;key app="EN" db-id="tv2xa50xvexwr6epzt7v9zzhspfxxpastzsp" timestamp="1649944021"&gt;63&lt;/key&gt;&lt;/foreign-keys&gt;&lt;ref-type name="Journal Article"&gt;17&lt;/ref-type&gt;&lt;contributors&gt;&lt;authors&gt;&lt;author&gt;Warnke, David&lt;/author&gt;&lt;author&gt;Barreto, Jason&lt;/author&gt;&lt;author&gt;Temesgen, Zelalem&lt;/author&gt;&lt;/authors&gt;&lt;/contributors&gt;&lt;titles&gt;&lt;title&gt;Antiretroviral Drugs&lt;/title&gt;&lt;secondary-title&gt;The Journal of Clinical Pharmacology&lt;/secondary-title&gt;&lt;/titles&gt;&lt;periodical&gt;&lt;full-title&gt;The Journal of Clinical Pharmacology&lt;/full-title&gt;&lt;/periodical&gt;&lt;pages&gt;1570-1579&lt;/pages&gt;&lt;volume&gt;47&lt;/volume&gt;&lt;number&gt;12&lt;/number&gt;&lt;keywords&gt;&lt;keyword&gt;antiretrovirals&lt;/keyword&gt;&lt;keyword&gt;HIV&lt;/keyword&gt;&lt;keyword&gt;nucleoside analog reverse transcriptase inhibitors&lt;/keyword&gt;&lt;keyword&gt;nonnucleoside reverse transcriptase inhibitors&lt;/keyword&gt;&lt;keyword&gt;protease inhibitors&lt;/keyword&gt;&lt;keyword&gt;fusion inhibitors&lt;/keyword&gt;&lt;/keywords&gt;&lt;dates&gt;&lt;year&gt;2007&lt;/year&gt;&lt;pub-dates&gt;&lt;date&gt;2007/12/01&lt;/date&gt;&lt;/pub-dates&gt;&lt;/dates&gt;&lt;publisher&gt;John Wiley &amp;amp; Sons, Ltd&lt;/publisher&gt;&lt;isbn&gt;0091-2700&lt;/isbn&gt;&lt;work-type&gt;https://doi.org/10.1177/0091270007308034&lt;/work-type&gt;&lt;urls&gt;&lt;related-urls&gt;&lt;url&gt;https://doi.org/10.1177/0091270007308034&lt;/url&gt;&lt;/related-urls&gt;&lt;/urls&gt;&lt;electronic-resource-num&gt;https://doi.org/10.1177/0091270007308034&lt;/electronic-resource-num&gt;&lt;access-date&gt;2020/12/13&lt;/access-date&gt;&lt;/record&gt;&lt;/Cite&gt;&lt;/EndNote&gt;</w:instrText>
      </w:r>
      <w:r w:rsidR="00214A8F" w:rsidRPr="00B60A9C">
        <w:fldChar w:fldCharType="separate"/>
      </w:r>
      <w:r w:rsidR="006B2B3A">
        <w:rPr>
          <w:noProof/>
        </w:rPr>
        <w:t>[64]</w:t>
      </w:r>
      <w:r w:rsidR="00214A8F" w:rsidRPr="00B60A9C">
        <w:fldChar w:fldCharType="end"/>
      </w:r>
      <w:r w:rsidR="00C408BB" w:rsidRPr="001A37EE">
        <w:t xml:space="preserve">, so for </w:t>
      </w:r>
      <w:r w:rsidR="00B16FA7" w:rsidRPr="001A37EE">
        <w:t xml:space="preserve">the computerised model </w:t>
      </w:r>
      <w:r w:rsidR="00C408BB" w:rsidRPr="001A37EE">
        <w:t>to bind an allosteric site of the SLC transporter</w:t>
      </w:r>
      <w:r w:rsidR="00E81D61" w:rsidRPr="001A37EE">
        <w:t>, it</w:t>
      </w:r>
      <w:r w:rsidR="00C408BB" w:rsidRPr="001A37EE">
        <w:t xml:space="preserve"> follows the trend</w:t>
      </w:r>
      <w:r w:rsidR="00E81D61" w:rsidRPr="001A37EE">
        <w:t>.</w:t>
      </w:r>
      <w:r w:rsidR="00397509" w:rsidRPr="001A37EE">
        <w:t xml:space="preserve"> </w:t>
      </w:r>
      <w:r w:rsidRPr="001A37EE">
        <w:t>Each ligand, apart from BAY-876</w:t>
      </w:r>
      <w:r w:rsidR="00E60242" w:rsidRPr="001A37EE">
        <w:t xml:space="preserve">, </w:t>
      </w:r>
      <w:r w:rsidRPr="001A37EE">
        <w:t xml:space="preserve">displayed interactions with </w:t>
      </w:r>
      <w:r w:rsidR="00A64217" w:rsidRPr="001A37EE">
        <w:t>SLC2A1</w:t>
      </w:r>
      <w:r w:rsidRPr="001A37EE">
        <w:t xml:space="preserve">. This could potentially be an issue with the computerised ligand as only the 2D structure was available, making this a limitation of the research models. The AutoDock </w:t>
      </w:r>
      <w:r w:rsidR="0023550E">
        <w:t>V</w:t>
      </w:r>
      <w:r w:rsidR="0023550E" w:rsidRPr="001A37EE">
        <w:t xml:space="preserve">ina </w:t>
      </w:r>
      <w:r w:rsidRPr="001A37EE">
        <w:t>o</w:t>
      </w:r>
      <w:r w:rsidRPr="001A37EE">
        <w:rPr>
          <w:lang w:eastAsia="en-US"/>
        </w:rPr>
        <w:t>utput folder predicted high binding affinities for all tested substrates</w:t>
      </w:r>
      <w:r w:rsidRPr="001A37EE">
        <w:t xml:space="preserve"> in relation to </w:t>
      </w:r>
      <w:r w:rsidR="00A64217" w:rsidRPr="001A37EE">
        <w:t>SLC2A1</w:t>
      </w:r>
      <w:r w:rsidRPr="001A37EE">
        <w:rPr>
          <w:lang w:eastAsia="en-US"/>
        </w:rPr>
        <w:t>, demonstrated</w:t>
      </w:r>
      <w:r w:rsidRPr="001A37EE">
        <w:t xml:space="preserve"> in the visual images which show</w:t>
      </w:r>
      <w:r w:rsidRPr="001A37EE">
        <w:rPr>
          <w:lang w:eastAsia="en-US"/>
        </w:rPr>
        <w:t xml:space="preserve"> low binding energies in kcal/mol. All ligands, apart from EFV, bound to a binding site</w:t>
      </w:r>
      <w:r w:rsidR="006772BD">
        <w:rPr>
          <w:lang w:eastAsia="en-US"/>
        </w:rPr>
        <w:t xml:space="preserve"> with highest affinity to</w:t>
      </w:r>
      <w:r w:rsidRPr="001A37EE">
        <w:rPr>
          <w:lang w:eastAsia="en-US"/>
        </w:rPr>
        <w:t xml:space="preserve"> </w:t>
      </w:r>
      <w:r w:rsidR="00A64217" w:rsidRPr="001A37EE">
        <w:rPr>
          <w:lang w:eastAsia="en-US"/>
        </w:rPr>
        <w:t>SLC2A1</w:t>
      </w:r>
      <w:r w:rsidRPr="001A37EE">
        <w:rPr>
          <w:lang w:eastAsia="en-US"/>
        </w:rPr>
        <w:t xml:space="preserve"> and all but BAY-876 interacted with </w:t>
      </w:r>
      <w:r w:rsidR="00A64217" w:rsidRPr="001A37EE">
        <w:rPr>
          <w:lang w:eastAsia="en-US"/>
        </w:rPr>
        <w:t>SLC2A1</w:t>
      </w:r>
      <w:r w:rsidRPr="001A37EE">
        <w:rPr>
          <w:lang w:eastAsia="en-US"/>
        </w:rPr>
        <w:t xml:space="preserve"> directly in a theoretical computerised environment, however this should be backed up with </w:t>
      </w:r>
      <w:r w:rsidRPr="00B54A71">
        <w:rPr>
          <w:i/>
          <w:iCs/>
          <w:lang w:eastAsia="en-US"/>
        </w:rPr>
        <w:t>in vitro</w:t>
      </w:r>
      <w:r w:rsidRPr="001A37EE">
        <w:rPr>
          <w:lang w:eastAsia="en-US"/>
        </w:rPr>
        <w:t xml:space="preserve"> experimentation.</w:t>
      </w:r>
    </w:p>
    <w:p w14:paraId="06BD4C18" w14:textId="77777777" w:rsidR="003C2CC4" w:rsidRPr="001A37EE" w:rsidRDefault="003C2CC4" w:rsidP="000175B6">
      <w:pPr>
        <w:spacing w:line="480" w:lineRule="auto"/>
      </w:pPr>
    </w:p>
    <w:p w14:paraId="4FBC52D1" w14:textId="08DC3607" w:rsidR="002704EA" w:rsidRPr="002704EA" w:rsidRDefault="00A80F37" w:rsidP="002704EA">
      <w:pPr>
        <w:spacing w:line="480" w:lineRule="auto"/>
      </w:pPr>
      <w:r w:rsidRPr="001A37EE">
        <w:t>Overall, our data demonstrate</w:t>
      </w:r>
      <w:r w:rsidR="006A0CF1" w:rsidRPr="001A37EE">
        <w:t>s</w:t>
      </w:r>
      <w:r w:rsidRPr="001A37EE">
        <w:t xml:space="preserve"> that </w:t>
      </w:r>
      <w:r w:rsidR="003C2CC4" w:rsidRPr="001A37EE">
        <w:t xml:space="preserve">the ARVs </w:t>
      </w:r>
      <w:r w:rsidRPr="001A37EE">
        <w:t xml:space="preserve">EFV and LPV can impact </w:t>
      </w:r>
      <w:r w:rsidR="006A0CF1" w:rsidRPr="001A37EE">
        <w:t>up</w:t>
      </w:r>
      <w:r w:rsidRPr="001A37EE">
        <w:t xml:space="preserve">on </w:t>
      </w:r>
      <w:r w:rsidR="003C2CC4" w:rsidRPr="001A37EE">
        <w:t xml:space="preserve">the </w:t>
      </w:r>
      <w:r w:rsidRPr="001A37EE">
        <w:t>glucose uptake</w:t>
      </w:r>
      <w:r w:rsidR="003C2CC4" w:rsidRPr="001A37EE">
        <w:t xml:space="preserve"> and bioenergetic profiles of cells, </w:t>
      </w:r>
      <w:r w:rsidRPr="001A37EE">
        <w:t xml:space="preserve">which appears to </w:t>
      </w:r>
      <w:r w:rsidR="003C2CC4" w:rsidRPr="001A37EE">
        <w:t>influence</w:t>
      </w:r>
      <w:r w:rsidRPr="001A37EE">
        <w:t xml:space="preserve"> the activation of immune cells exposed to them. </w:t>
      </w:r>
      <w:r w:rsidR="003C2CC4" w:rsidRPr="001A37EE">
        <w:t>C</w:t>
      </w:r>
      <w:r w:rsidRPr="001A37EE">
        <w:t xml:space="preserve">larification of the implications of this data, for </w:t>
      </w:r>
      <w:r w:rsidRPr="001A37EE">
        <w:rPr>
          <w:i/>
          <w:iCs/>
        </w:rPr>
        <w:t>in vivo</w:t>
      </w:r>
      <w:r w:rsidRPr="001A37EE">
        <w:t xml:space="preserve"> immunological responses, is now warranted</w:t>
      </w:r>
      <w:r w:rsidR="003C2CC4" w:rsidRPr="001A37EE">
        <w:t xml:space="preserve">, with </w:t>
      </w:r>
      <w:r w:rsidR="003C2CC4" w:rsidRPr="007322EE">
        <w:t>i</w:t>
      </w:r>
      <w:r w:rsidR="003C2CC4" w:rsidRPr="006B27BB">
        <w:t xml:space="preserve">nvestigations moving forward to primary cells potentially providing a clearer image. These results may provide insight into drug impact on immune cell function, beyond simple </w:t>
      </w:r>
      <w:r w:rsidR="00A74406" w:rsidRPr="006B27BB">
        <w:t>cytotoxicity</w:t>
      </w:r>
      <w:r w:rsidR="003C2CC4" w:rsidRPr="006B27BB">
        <w:t xml:space="preserve">. </w:t>
      </w:r>
      <w:bookmarkEnd w:id="2"/>
    </w:p>
    <w:p w14:paraId="119F791C" w14:textId="77777777" w:rsidR="002704EA" w:rsidRDefault="002704EA">
      <w:pPr>
        <w:jc w:val="left"/>
        <w:rPr>
          <w:rFonts w:eastAsiaTheme="majorEastAsia" w:cstheme="majorBidi"/>
          <w:b/>
          <w:sz w:val="24"/>
          <w:szCs w:val="32"/>
        </w:rPr>
      </w:pPr>
      <w:r>
        <w:br w:type="page"/>
      </w:r>
    </w:p>
    <w:p w14:paraId="4235DB8D" w14:textId="15D7C4A4" w:rsidR="00074E53" w:rsidRDefault="00074E53" w:rsidP="001B6E81">
      <w:pPr>
        <w:pStyle w:val="Heading1"/>
      </w:pPr>
      <w:r>
        <w:lastRenderedPageBreak/>
        <w:t xml:space="preserve">References </w:t>
      </w:r>
    </w:p>
    <w:p w14:paraId="43508998" w14:textId="77777777" w:rsidR="006B2B3A" w:rsidRPr="006B2B3A" w:rsidRDefault="00986052" w:rsidP="00FC37AE">
      <w:pPr>
        <w:pStyle w:val="EndNoteBibliography"/>
        <w:spacing w:line="480" w:lineRule="auto"/>
        <w:rPr>
          <w:noProof/>
        </w:rPr>
      </w:pPr>
      <w:r w:rsidRPr="00662336">
        <w:rPr>
          <w:rFonts w:eastAsiaTheme="minorEastAsia" w:cstheme="minorBidi"/>
        </w:rPr>
        <w:fldChar w:fldCharType="begin"/>
      </w:r>
      <w:r w:rsidRPr="006B27BB">
        <w:rPr>
          <w:rFonts w:eastAsiaTheme="minorEastAsia" w:cstheme="minorBidi"/>
        </w:rPr>
        <w:instrText xml:space="preserve"> ADDIN EN.REFLIST </w:instrText>
      </w:r>
      <w:r w:rsidRPr="00662336">
        <w:rPr>
          <w:rFonts w:eastAsiaTheme="minorEastAsia" w:cstheme="minorBidi"/>
        </w:rPr>
        <w:fldChar w:fldCharType="separate"/>
      </w:r>
      <w:r w:rsidR="006B2B3A" w:rsidRPr="006B2B3A">
        <w:rPr>
          <w:noProof/>
        </w:rPr>
        <w:t>1</w:t>
      </w:r>
      <w:r w:rsidR="006B2B3A" w:rsidRPr="006B2B3A">
        <w:rPr>
          <w:noProof/>
        </w:rPr>
        <w:tab/>
        <w:t xml:space="preserve">Iwasaki, A. and Medzhitov, R. (2015) Control of adaptive immunity by the innate immune system. Nat Immunol. </w:t>
      </w:r>
      <w:r w:rsidR="006B2B3A" w:rsidRPr="006B2B3A">
        <w:rPr>
          <w:b/>
          <w:noProof/>
        </w:rPr>
        <w:t>16</w:t>
      </w:r>
      <w:r w:rsidR="006B2B3A" w:rsidRPr="006B2B3A">
        <w:rPr>
          <w:noProof/>
        </w:rPr>
        <w:t>, 343-353</w:t>
      </w:r>
    </w:p>
    <w:p w14:paraId="44F9D9A2" w14:textId="77777777" w:rsidR="006B2B3A" w:rsidRPr="006B2B3A" w:rsidRDefault="006B2B3A" w:rsidP="00FC37AE">
      <w:pPr>
        <w:pStyle w:val="EndNoteBibliography"/>
        <w:spacing w:line="480" w:lineRule="auto"/>
        <w:rPr>
          <w:noProof/>
        </w:rPr>
      </w:pPr>
      <w:r w:rsidRPr="006B2B3A">
        <w:rPr>
          <w:noProof/>
        </w:rPr>
        <w:t>2</w:t>
      </w:r>
      <w:r w:rsidRPr="006B2B3A">
        <w:rPr>
          <w:noProof/>
        </w:rPr>
        <w:tab/>
        <w:t xml:space="preserve">Mogensen, T. H. (2009) Pathogen recognition and inflammatory signaling in innate immune defenses. Clin Microbiol Rev. </w:t>
      </w:r>
      <w:r w:rsidRPr="006B2B3A">
        <w:rPr>
          <w:b/>
          <w:noProof/>
        </w:rPr>
        <w:t>22</w:t>
      </w:r>
      <w:r w:rsidRPr="006B2B3A">
        <w:rPr>
          <w:noProof/>
        </w:rPr>
        <w:t>, 240-273</w:t>
      </w:r>
    </w:p>
    <w:p w14:paraId="74F6334C" w14:textId="77777777" w:rsidR="006B2B3A" w:rsidRPr="006B2B3A" w:rsidRDefault="006B2B3A" w:rsidP="00FC37AE">
      <w:pPr>
        <w:pStyle w:val="EndNoteBibliography"/>
        <w:spacing w:line="480" w:lineRule="auto"/>
        <w:rPr>
          <w:noProof/>
        </w:rPr>
      </w:pPr>
      <w:r w:rsidRPr="006B2B3A">
        <w:rPr>
          <w:noProof/>
        </w:rPr>
        <w:t>3</w:t>
      </w:r>
      <w:r w:rsidRPr="006B2B3A">
        <w:rPr>
          <w:noProof/>
        </w:rPr>
        <w:tab/>
        <w:t xml:space="preserve">Finlay, D. and Cantrell, D. A. (2011) Metabolism, migration and memory in cytotoxic T cells. Nat Rev Immunol. </w:t>
      </w:r>
      <w:r w:rsidRPr="006B2B3A">
        <w:rPr>
          <w:b/>
          <w:noProof/>
        </w:rPr>
        <w:t>11</w:t>
      </w:r>
      <w:r w:rsidRPr="006B2B3A">
        <w:rPr>
          <w:noProof/>
        </w:rPr>
        <w:t>, 109-117</w:t>
      </w:r>
    </w:p>
    <w:p w14:paraId="363F0FDD" w14:textId="77777777" w:rsidR="006B2B3A" w:rsidRPr="006B2B3A" w:rsidRDefault="006B2B3A" w:rsidP="00FC37AE">
      <w:pPr>
        <w:pStyle w:val="EndNoteBibliography"/>
        <w:spacing w:line="480" w:lineRule="auto"/>
        <w:rPr>
          <w:noProof/>
        </w:rPr>
      </w:pPr>
      <w:r w:rsidRPr="006B2B3A">
        <w:rPr>
          <w:noProof/>
        </w:rPr>
        <w:t>4</w:t>
      </w:r>
      <w:r w:rsidRPr="006B2B3A">
        <w:rPr>
          <w:noProof/>
        </w:rPr>
        <w:tab/>
        <w:t xml:space="preserve">Loftus, R. M. and Finlay, D. K. (2016) Immunometabolism: Cellular Metabolism Turns Immune Regulator. J Biol Chem. </w:t>
      </w:r>
      <w:r w:rsidRPr="006B2B3A">
        <w:rPr>
          <w:b/>
          <w:noProof/>
        </w:rPr>
        <w:t>291</w:t>
      </w:r>
      <w:r w:rsidRPr="006B2B3A">
        <w:rPr>
          <w:noProof/>
        </w:rPr>
        <w:t>, 1-10</w:t>
      </w:r>
    </w:p>
    <w:p w14:paraId="63A8537B" w14:textId="77777777" w:rsidR="006B2B3A" w:rsidRPr="006B2B3A" w:rsidRDefault="006B2B3A" w:rsidP="00FC37AE">
      <w:pPr>
        <w:pStyle w:val="EndNoteBibliography"/>
        <w:spacing w:line="480" w:lineRule="auto"/>
        <w:rPr>
          <w:noProof/>
        </w:rPr>
      </w:pPr>
      <w:r w:rsidRPr="006B2B3A">
        <w:rPr>
          <w:noProof/>
        </w:rPr>
        <w:t>5</w:t>
      </w:r>
      <w:r w:rsidRPr="006B2B3A">
        <w:rPr>
          <w:noProof/>
        </w:rPr>
        <w:tab/>
        <w:t xml:space="preserve">Vander Heiden, M. G., Cantley, L. C. and Thompson, C. B. (2009) Understanding the Warburg effect: the metabolic requirements of cell proliferation. Science. </w:t>
      </w:r>
      <w:r w:rsidRPr="006B2B3A">
        <w:rPr>
          <w:b/>
          <w:noProof/>
        </w:rPr>
        <w:t>324</w:t>
      </w:r>
      <w:r w:rsidRPr="006B2B3A">
        <w:rPr>
          <w:noProof/>
        </w:rPr>
        <w:t>, 1029-1033</w:t>
      </w:r>
    </w:p>
    <w:p w14:paraId="49D9EA77" w14:textId="77777777" w:rsidR="006B2B3A" w:rsidRPr="006B2B3A" w:rsidRDefault="006B2B3A" w:rsidP="00FC37AE">
      <w:pPr>
        <w:pStyle w:val="EndNoteBibliography"/>
        <w:spacing w:line="480" w:lineRule="auto"/>
        <w:rPr>
          <w:noProof/>
        </w:rPr>
      </w:pPr>
      <w:r w:rsidRPr="006B2B3A">
        <w:rPr>
          <w:noProof/>
        </w:rPr>
        <w:t>6</w:t>
      </w:r>
      <w:r w:rsidRPr="006B2B3A">
        <w:rPr>
          <w:noProof/>
        </w:rPr>
        <w:tab/>
        <w:t xml:space="preserve">Brand, K., Leibold, W., Luppa, P., Schoerner, C. and Schulz, A. (1986) Metabolic alterations associated with proliferation of mitogen-activated lymphocytes and of lymphoblastoid cell lines: evaluation of glucose and glutamine metabolism. Immunobiology. </w:t>
      </w:r>
      <w:r w:rsidRPr="006B2B3A">
        <w:rPr>
          <w:b/>
          <w:noProof/>
        </w:rPr>
        <w:t>173</w:t>
      </w:r>
      <w:r w:rsidRPr="006B2B3A">
        <w:rPr>
          <w:noProof/>
        </w:rPr>
        <w:t>, 23-34</w:t>
      </w:r>
    </w:p>
    <w:p w14:paraId="5E4055D6" w14:textId="77777777" w:rsidR="006B2B3A" w:rsidRPr="006B2B3A" w:rsidRDefault="006B2B3A" w:rsidP="00FC37AE">
      <w:pPr>
        <w:pStyle w:val="EndNoteBibliography"/>
        <w:spacing w:line="480" w:lineRule="auto"/>
        <w:rPr>
          <w:noProof/>
        </w:rPr>
      </w:pPr>
      <w:r w:rsidRPr="006B2B3A">
        <w:rPr>
          <w:noProof/>
        </w:rPr>
        <w:t>7</w:t>
      </w:r>
      <w:r w:rsidRPr="006B2B3A">
        <w:rPr>
          <w:noProof/>
        </w:rPr>
        <w:tab/>
        <w:t xml:space="preserve">Ganeshan, K. and Chawla, A. (2014) Metabolic regulation of immune responses. Annu Rev Immunol. </w:t>
      </w:r>
      <w:r w:rsidRPr="006B2B3A">
        <w:rPr>
          <w:b/>
          <w:noProof/>
        </w:rPr>
        <w:t>32</w:t>
      </w:r>
      <w:r w:rsidRPr="006B2B3A">
        <w:rPr>
          <w:noProof/>
        </w:rPr>
        <w:t>, 609-634</w:t>
      </w:r>
    </w:p>
    <w:p w14:paraId="131B1974" w14:textId="77777777" w:rsidR="006B2B3A" w:rsidRPr="006B2B3A" w:rsidRDefault="006B2B3A" w:rsidP="00FC37AE">
      <w:pPr>
        <w:pStyle w:val="EndNoteBibliography"/>
        <w:spacing w:line="480" w:lineRule="auto"/>
        <w:rPr>
          <w:noProof/>
        </w:rPr>
      </w:pPr>
      <w:r w:rsidRPr="006B2B3A">
        <w:rPr>
          <w:noProof/>
        </w:rPr>
        <w:t>8</w:t>
      </w:r>
      <w:r w:rsidRPr="006B2B3A">
        <w:rPr>
          <w:noProof/>
        </w:rPr>
        <w:tab/>
        <w:t xml:space="preserve">Soto-Heredero, G., Gómez de Las Heras, M. M., Gabandé-Rodríguez, E., Oller, J. and Mittelbrunn, M. (2020) Glycolysis - a key player in the inflammatory response. FEBS J. </w:t>
      </w:r>
      <w:r w:rsidRPr="006B2B3A">
        <w:rPr>
          <w:b/>
          <w:noProof/>
        </w:rPr>
        <w:t>287</w:t>
      </w:r>
      <w:r w:rsidRPr="006B2B3A">
        <w:rPr>
          <w:noProof/>
        </w:rPr>
        <w:t>, 3350-3369</w:t>
      </w:r>
    </w:p>
    <w:p w14:paraId="71EAC277" w14:textId="77777777" w:rsidR="006B2B3A" w:rsidRPr="006B2B3A" w:rsidRDefault="006B2B3A" w:rsidP="00FC37AE">
      <w:pPr>
        <w:pStyle w:val="EndNoteBibliography"/>
        <w:spacing w:line="480" w:lineRule="auto"/>
        <w:rPr>
          <w:noProof/>
        </w:rPr>
      </w:pPr>
      <w:r w:rsidRPr="006B2B3A">
        <w:rPr>
          <w:noProof/>
        </w:rPr>
        <w:t>9</w:t>
      </w:r>
      <w:r w:rsidRPr="006B2B3A">
        <w:rPr>
          <w:noProof/>
        </w:rPr>
        <w:tab/>
        <w:t xml:space="preserve">Krawczyk, C. M., Holowka, T., Sun, J., Blagih, J., Amiel, E., DeBerardinis, R. J., Cross, J. R., Jung, E., Thompson, C. B., Jones, R. G. and Pearce, E. J. (2010) Toll-like receptor-induced changes in glycolytic metabolism regulate dendritic cell activation. Blood. </w:t>
      </w:r>
      <w:r w:rsidRPr="006B2B3A">
        <w:rPr>
          <w:b/>
          <w:noProof/>
        </w:rPr>
        <w:t>115</w:t>
      </w:r>
      <w:r w:rsidRPr="006B2B3A">
        <w:rPr>
          <w:noProof/>
        </w:rPr>
        <w:t>, 4742-4749</w:t>
      </w:r>
    </w:p>
    <w:p w14:paraId="2F207061" w14:textId="77777777" w:rsidR="006B2B3A" w:rsidRPr="006B2B3A" w:rsidRDefault="006B2B3A" w:rsidP="00FC37AE">
      <w:pPr>
        <w:pStyle w:val="EndNoteBibliography"/>
        <w:spacing w:line="480" w:lineRule="auto"/>
        <w:rPr>
          <w:noProof/>
        </w:rPr>
      </w:pPr>
      <w:r w:rsidRPr="006B2B3A">
        <w:rPr>
          <w:noProof/>
        </w:rPr>
        <w:t>10</w:t>
      </w:r>
      <w:r w:rsidRPr="006B2B3A">
        <w:rPr>
          <w:noProof/>
        </w:rPr>
        <w:tab/>
        <w:t xml:space="preserve">Kelly, B. and O'Neill, L. A. J. (2015) Metabolic reprogramming in macrophages and dendritic cells in innate immunity. Cell Res. </w:t>
      </w:r>
      <w:r w:rsidRPr="006B2B3A">
        <w:rPr>
          <w:b/>
          <w:noProof/>
        </w:rPr>
        <w:t>25</w:t>
      </w:r>
      <w:r w:rsidRPr="006B2B3A">
        <w:rPr>
          <w:noProof/>
        </w:rPr>
        <w:t>, 771-784</w:t>
      </w:r>
    </w:p>
    <w:p w14:paraId="5747CB9A" w14:textId="77777777" w:rsidR="006B2B3A" w:rsidRPr="006B2B3A" w:rsidRDefault="006B2B3A" w:rsidP="00FC37AE">
      <w:pPr>
        <w:pStyle w:val="EndNoteBibliography"/>
        <w:spacing w:line="480" w:lineRule="auto"/>
        <w:rPr>
          <w:noProof/>
        </w:rPr>
      </w:pPr>
      <w:r w:rsidRPr="006B2B3A">
        <w:rPr>
          <w:noProof/>
        </w:rPr>
        <w:t>11</w:t>
      </w:r>
      <w:r w:rsidRPr="006B2B3A">
        <w:rPr>
          <w:noProof/>
        </w:rPr>
        <w:tab/>
        <w:t xml:space="preserve">Bell, G. I., Kayano, T., Buse, J. B., Burant, C. F., Takeda, J., Lin, D., Fukumoto, H. and Seino, S. (1990) Molecular biology of mammalian glucose transporters. Diabetes Care. </w:t>
      </w:r>
      <w:r w:rsidRPr="006B2B3A">
        <w:rPr>
          <w:b/>
          <w:noProof/>
        </w:rPr>
        <w:t>13</w:t>
      </w:r>
      <w:r w:rsidRPr="006B2B3A">
        <w:rPr>
          <w:noProof/>
        </w:rPr>
        <w:t>, 198-208</w:t>
      </w:r>
    </w:p>
    <w:p w14:paraId="4D386370" w14:textId="77777777" w:rsidR="006B2B3A" w:rsidRPr="006B2B3A" w:rsidRDefault="006B2B3A" w:rsidP="00FC37AE">
      <w:pPr>
        <w:pStyle w:val="EndNoteBibliography"/>
        <w:spacing w:line="480" w:lineRule="auto"/>
        <w:rPr>
          <w:noProof/>
        </w:rPr>
      </w:pPr>
      <w:r w:rsidRPr="006B2B3A">
        <w:rPr>
          <w:noProof/>
        </w:rPr>
        <w:lastRenderedPageBreak/>
        <w:t>12</w:t>
      </w:r>
      <w:r w:rsidRPr="006B2B3A">
        <w:rPr>
          <w:noProof/>
        </w:rPr>
        <w:tab/>
        <w:t xml:space="preserve">Song, W., Li, D., Tao, L., Luo, Q. and Chen, L. (2020) Solute carrier transporters: the metabolic gatekeepers of immune cells. Acta Pharmaceutica Sinica B. </w:t>
      </w:r>
      <w:r w:rsidRPr="006B2B3A">
        <w:rPr>
          <w:b/>
          <w:noProof/>
        </w:rPr>
        <w:t>10</w:t>
      </w:r>
      <w:r w:rsidRPr="006B2B3A">
        <w:rPr>
          <w:noProof/>
        </w:rPr>
        <w:t>, 61-78</w:t>
      </w:r>
    </w:p>
    <w:p w14:paraId="64330665" w14:textId="77777777" w:rsidR="006B2B3A" w:rsidRPr="006B2B3A" w:rsidRDefault="006B2B3A" w:rsidP="00FC37AE">
      <w:pPr>
        <w:pStyle w:val="EndNoteBibliography"/>
        <w:spacing w:line="480" w:lineRule="auto"/>
        <w:rPr>
          <w:noProof/>
        </w:rPr>
      </w:pPr>
      <w:r w:rsidRPr="006B2B3A">
        <w:rPr>
          <w:noProof/>
        </w:rPr>
        <w:t>13</w:t>
      </w:r>
      <w:r w:rsidRPr="006B2B3A">
        <w:rPr>
          <w:noProof/>
        </w:rPr>
        <w:tab/>
        <w:t xml:space="preserve">Mueckler, M. and Thorens, B. (2013) The SLC2 (GLUT) family of membrane transporters. Mol Aspects Med. </w:t>
      </w:r>
      <w:r w:rsidRPr="006B2B3A">
        <w:rPr>
          <w:b/>
          <w:noProof/>
        </w:rPr>
        <w:t>34</w:t>
      </w:r>
      <w:r w:rsidRPr="006B2B3A">
        <w:rPr>
          <w:noProof/>
        </w:rPr>
        <w:t>, 121-138</w:t>
      </w:r>
    </w:p>
    <w:p w14:paraId="0967882A" w14:textId="77777777" w:rsidR="006B2B3A" w:rsidRPr="006B2B3A" w:rsidRDefault="006B2B3A" w:rsidP="00FC37AE">
      <w:pPr>
        <w:pStyle w:val="EndNoteBibliography"/>
        <w:spacing w:line="480" w:lineRule="auto"/>
        <w:rPr>
          <w:noProof/>
        </w:rPr>
      </w:pPr>
      <w:r w:rsidRPr="006B2B3A">
        <w:rPr>
          <w:noProof/>
        </w:rPr>
        <w:t>14</w:t>
      </w:r>
      <w:r w:rsidRPr="006B2B3A">
        <w:rPr>
          <w:noProof/>
        </w:rPr>
        <w:tab/>
        <w:t xml:space="preserve">Macintyre, A. N., Gerriets, V. A., Nichols, A. G., Michalek, R. D., Rudolph, M. C., Deoliveira, D., Anderson, S. M., Abel, E. D., Chen, B. J., Hale, L. P. and Rathmell, J. C. (2014) The glucose transporter Glut1 is selectively essential for CD4 T cell activation and effector function. Cell Metab. </w:t>
      </w:r>
      <w:r w:rsidRPr="006B2B3A">
        <w:rPr>
          <w:b/>
          <w:noProof/>
        </w:rPr>
        <w:t>20</w:t>
      </w:r>
      <w:r w:rsidRPr="006B2B3A">
        <w:rPr>
          <w:noProof/>
        </w:rPr>
        <w:t>, 61-72</w:t>
      </w:r>
    </w:p>
    <w:p w14:paraId="3A346FD5" w14:textId="77777777" w:rsidR="006B2B3A" w:rsidRPr="006B2B3A" w:rsidRDefault="006B2B3A" w:rsidP="00FC37AE">
      <w:pPr>
        <w:pStyle w:val="EndNoteBibliography"/>
        <w:spacing w:line="480" w:lineRule="auto"/>
        <w:rPr>
          <w:noProof/>
        </w:rPr>
      </w:pPr>
      <w:r w:rsidRPr="006B2B3A">
        <w:rPr>
          <w:noProof/>
        </w:rPr>
        <w:t>15</w:t>
      </w:r>
      <w:r w:rsidRPr="006B2B3A">
        <w:rPr>
          <w:noProof/>
        </w:rPr>
        <w:tab/>
        <w:t xml:space="preserve">Wieman, H. L., Wofford, J. A. and Rathmell, J. C. (2007) Cytokine stimulation promotes glucose uptake via phosphatidylinositol-3 kinase/Akt regulation of Glut1 activity and trafficking. Mol Biol Cell. </w:t>
      </w:r>
      <w:r w:rsidRPr="006B2B3A">
        <w:rPr>
          <w:b/>
          <w:noProof/>
        </w:rPr>
        <w:t>18</w:t>
      </w:r>
      <w:r w:rsidRPr="006B2B3A">
        <w:rPr>
          <w:noProof/>
        </w:rPr>
        <w:t>, 1437-1446</w:t>
      </w:r>
    </w:p>
    <w:p w14:paraId="57EF2683" w14:textId="77777777" w:rsidR="006B2B3A" w:rsidRPr="006B2B3A" w:rsidRDefault="006B2B3A" w:rsidP="00FC37AE">
      <w:pPr>
        <w:pStyle w:val="EndNoteBibliography"/>
        <w:spacing w:line="480" w:lineRule="auto"/>
        <w:rPr>
          <w:noProof/>
        </w:rPr>
      </w:pPr>
      <w:r w:rsidRPr="006B2B3A">
        <w:rPr>
          <w:noProof/>
        </w:rPr>
        <w:t>16</w:t>
      </w:r>
      <w:r w:rsidRPr="006B2B3A">
        <w:rPr>
          <w:noProof/>
        </w:rPr>
        <w:tab/>
        <w:t xml:space="preserve">MacIver, N. J., Jacobs, S. R., Wieman, H. L., Wofford, J. A., Coloff, J. L. and Rathmell, J. C. (2008) Glucose metabolism in lymphocytes is a regulated process with significant effects on immune cell function and survival. Journal of Leukocyte Biology. </w:t>
      </w:r>
      <w:r w:rsidRPr="006B2B3A">
        <w:rPr>
          <w:b/>
          <w:noProof/>
        </w:rPr>
        <w:t>84</w:t>
      </w:r>
      <w:r w:rsidRPr="006B2B3A">
        <w:rPr>
          <w:noProof/>
        </w:rPr>
        <w:t>, 949-957</w:t>
      </w:r>
    </w:p>
    <w:p w14:paraId="78354991" w14:textId="77777777" w:rsidR="006B2B3A" w:rsidRPr="006B2B3A" w:rsidRDefault="006B2B3A" w:rsidP="00FC37AE">
      <w:pPr>
        <w:pStyle w:val="EndNoteBibliography"/>
        <w:spacing w:line="480" w:lineRule="auto"/>
        <w:rPr>
          <w:noProof/>
        </w:rPr>
      </w:pPr>
      <w:r w:rsidRPr="006B2B3A">
        <w:rPr>
          <w:noProof/>
        </w:rPr>
        <w:t>17</w:t>
      </w:r>
      <w:r w:rsidRPr="006B2B3A">
        <w:rPr>
          <w:noProof/>
        </w:rPr>
        <w:tab/>
        <w:t xml:space="preserve">Palmer, C. S., Anzinger, J. J., Zhou, J., Gouillou, M., Landay, A., Jaworowski, A., McCune, J. M. and Crowe, S. M. (2014) Glucose Transporter 1–Expressing Proinflammatory Monocytes Are Elevated in Combination Antiretroviral Therapy–Treated and Untreated HIV&lt;sup&gt;+&lt;/sup&gt; Subjects. The Journal of Immunology. </w:t>
      </w:r>
      <w:r w:rsidRPr="006B2B3A">
        <w:rPr>
          <w:b/>
          <w:noProof/>
        </w:rPr>
        <w:t>193</w:t>
      </w:r>
      <w:r w:rsidRPr="006B2B3A">
        <w:rPr>
          <w:noProof/>
        </w:rPr>
        <w:t>, 5595</w:t>
      </w:r>
    </w:p>
    <w:p w14:paraId="5BEDCD72" w14:textId="77777777" w:rsidR="006B2B3A" w:rsidRPr="006B2B3A" w:rsidRDefault="006B2B3A" w:rsidP="00FC37AE">
      <w:pPr>
        <w:pStyle w:val="EndNoteBibliography"/>
        <w:spacing w:line="480" w:lineRule="auto"/>
        <w:rPr>
          <w:b/>
          <w:noProof/>
        </w:rPr>
      </w:pPr>
      <w:r w:rsidRPr="006B2B3A">
        <w:rPr>
          <w:noProof/>
        </w:rPr>
        <w:t>18</w:t>
      </w:r>
      <w:r w:rsidRPr="006B2B3A">
        <w:rPr>
          <w:noProof/>
        </w:rPr>
        <w:tab/>
        <w:t xml:space="preserve">Masson, J. J. R., Cherry, C. L., Murphy, N. M., Sada-Ovalle, I., Hussain, T., Palchaudhuri, R., Martinson, J., Landay, A. L., Billah, B., Crowe, S. M. and Palmer, C. S. (2018) Polymorphism rs1385129 Within Glut1 Gene SLC2A1 Is Linked to Poor CD4+ T Cell Recovery in Antiretroviral-Treated HIV+ Individuals. Frontiers in Immunology. </w:t>
      </w:r>
      <w:r w:rsidRPr="006B2B3A">
        <w:rPr>
          <w:b/>
          <w:noProof/>
        </w:rPr>
        <w:t>9</w:t>
      </w:r>
    </w:p>
    <w:p w14:paraId="18318F45" w14:textId="77777777" w:rsidR="006B2B3A" w:rsidRPr="006B2B3A" w:rsidRDefault="006B2B3A" w:rsidP="00FC37AE">
      <w:pPr>
        <w:pStyle w:val="EndNoteBibliography"/>
        <w:spacing w:line="480" w:lineRule="auto"/>
        <w:rPr>
          <w:b/>
          <w:noProof/>
        </w:rPr>
      </w:pPr>
      <w:r w:rsidRPr="006B2B3A">
        <w:rPr>
          <w:noProof/>
        </w:rPr>
        <w:t>19</w:t>
      </w:r>
      <w:r w:rsidRPr="006B2B3A">
        <w:rPr>
          <w:noProof/>
        </w:rPr>
        <w:tab/>
        <w:t xml:space="preserve">Wei, J., Raynor, J., Nguyen, T.-L. M. and Chi, H. (2017) Nutrient and Metabolic Sensing in T Cell Responses. Frontiers in Immunology. </w:t>
      </w:r>
      <w:r w:rsidRPr="006B2B3A">
        <w:rPr>
          <w:b/>
          <w:noProof/>
        </w:rPr>
        <w:t>8</w:t>
      </w:r>
    </w:p>
    <w:p w14:paraId="1E4EBBA5" w14:textId="77777777" w:rsidR="006B2B3A" w:rsidRPr="006B2B3A" w:rsidRDefault="006B2B3A" w:rsidP="00FC37AE">
      <w:pPr>
        <w:pStyle w:val="EndNoteBibliography"/>
        <w:spacing w:line="480" w:lineRule="auto"/>
        <w:rPr>
          <w:noProof/>
        </w:rPr>
      </w:pPr>
      <w:r w:rsidRPr="006B2B3A">
        <w:rPr>
          <w:noProof/>
        </w:rPr>
        <w:t>20</w:t>
      </w:r>
      <w:r w:rsidRPr="006B2B3A">
        <w:rPr>
          <w:noProof/>
        </w:rPr>
        <w:tab/>
        <w:t xml:space="preserve">Chen, C., Pore, N., Behrooz, A., Ismail-Beigi, F. and Maity, A. (2001) Regulation of glut1 mRNA by hypoxia-inducible factor-1. Interaction between H-ras and hypoxia. J Biol Chem. </w:t>
      </w:r>
      <w:r w:rsidRPr="006B2B3A">
        <w:rPr>
          <w:b/>
          <w:noProof/>
        </w:rPr>
        <w:t>276</w:t>
      </w:r>
      <w:r w:rsidRPr="006B2B3A">
        <w:rPr>
          <w:noProof/>
        </w:rPr>
        <w:t>, 9519-9525</w:t>
      </w:r>
    </w:p>
    <w:p w14:paraId="420BAAF8" w14:textId="77777777" w:rsidR="006B2B3A" w:rsidRPr="006B2B3A" w:rsidRDefault="006B2B3A" w:rsidP="00FC37AE">
      <w:pPr>
        <w:pStyle w:val="EndNoteBibliography"/>
        <w:spacing w:line="480" w:lineRule="auto"/>
        <w:rPr>
          <w:b/>
          <w:noProof/>
        </w:rPr>
      </w:pPr>
      <w:r w:rsidRPr="006B2B3A">
        <w:rPr>
          <w:noProof/>
        </w:rPr>
        <w:lastRenderedPageBreak/>
        <w:t>21</w:t>
      </w:r>
      <w:r w:rsidRPr="006B2B3A">
        <w:rPr>
          <w:noProof/>
        </w:rPr>
        <w:tab/>
        <w:t xml:space="preserve">Palmer, C. S., Ostrowski, M., Balderson, B., Christian, N. and Crowe, S. M. (2015) Glucose Metabolism Regulates T Cell Activation, Differentiation, and Functions. Frontiers in Immunology. </w:t>
      </w:r>
      <w:r w:rsidRPr="006B2B3A">
        <w:rPr>
          <w:b/>
          <w:noProof/>
        </w:rPr>
        <w:t>6</w:t>
      </w:r>
    </w:p>
    <w:p w14:paraId="38B719A2" w14:textId="77777777" w:rsidR="006B2B3A" w:rsidRPr="006B2B3A" w:rsidRDefault="006B2B3A" w:rsidP="00FC37AE">
      <w:pPr>
        <w:pStyle w:val="EndNoteBibliography"/>
        <w:spacing w:line="480" w:lineRule="auto"/>
        <w:rPr>
          <w:noProof/>
        </w:rPr>
      </w:pPr>
      <w:r w:rsidRPr="006B2B3A">
        <w:rPr>
          <w:noProof/>
        </w:rPr>
        <w:t>22</w:t>
      </w:r>
      <w:r w:rsidRPr="006B2B3A">
        <w:rPr>
          <w:noProof/>
        </w:rPr>
        <w:tab/>
        <w:t xml:space="preserve">Hsu, C.-L. and Dzhagalov, I. L. (2019) Metabolite Transporters—The Gatekeepers for T Cell Metabolism. Immunometabolism. </w:t>
      </w:r>
      <w:r w:rsidRPr="006B2B3A">
        <w:rPr>
          <w:b/>
          <w:noProof/>
        </w:rPr>
        <w:t>1</w:t>
      </w:r>
      <w:r w:rsidRPr="006B2B3A">
        <w:rPr>
          <w:noProof/>
        </w:rPr>
        <w:t>, e190012</w:t>
      </w:r>
    </w:p>
    <w:p w14:paraId="406B519E" w14:textId="77777777" w:rsidR="006B2B3A" w:rsidRPr="006B2B3A" w:rsidRDefault="006B2B3A" w:rsidP="00FC37AE">
      <w:pPr>
        <w:pStyle w:val="EndNoteBibliography"/>
        <w:spacing w:line="480" w:lineRule="auto"/>
        <w:rPr>
          <w:b/>
          <w:noProof/>
        </w:rPr>
      </w:pPr>
      <w:r w:rsidRPr="006B2B3A">
        <w:rPr>
          <w:noProof/>
        </w:rPr>
        <w:t>23</w:t>
      </w:r>
      <w:r w:rsidRPr="006B2B3A">
        <w:rPr>
          <w:noProof/>
        </w:rPr>
        <w:tab/>
        <w:t xml:space="preserve">Taylor, H. E. and Palmer, C. S. (2020) CD4 T Cell Metabolism Is a Major Contributor of HIV Infectivity and Reservoir Persistence. Immunometabolism. </w:t>
      </w:r>
      <w:r w:rsidRPr="006B2B3A">
        <w:rPr>
          <w:b/>
          <w:noProof/>
        </w:rPr>
        <w:t>2</w:t>
      </w:r>
    </w:p>
    <w:p w14:paraId="61C643B5" w14:textId="77777777" w:rsidR="006B2B3A" w:rsidRPr="006B2B3A" w:rsidRDefault="006B2B3A" w:rsidP="00FC37AE">
      <w:pPr>
        <w:pStyle w:val="EndNoteBibliography"/>
        <w:spacing w:line="480" w:lineRule="auto"/>
        <w:rPr>
          <w:noProof/>
        </w:rPr>
      </w:pPr>
      <w:r w:rsidRPr="006B2B3A">
        <w:rPr>
          <w:noProof/>
        </w:rPr>
        <w:t>24</w:t>
      </w:r>
      <w:r w:rsidRPr="006B2B3A">
        <w:rPr>
          <w:noProof/>
        </w:rPr>
        <w:tab/>
        <w:t xml:space="preserve">Palmer, C. S., Ostrowski, M., Gouillou, M., Tsai, L., Yu, D., Zhou, J., Henstridge, D. C., Maisa, A., Hearps, A. C., Lewin, S. R., Landay, A., Jaworowski, A., McCune, J. M. and Crowe, S. M. (2014) Increased glucose metabolic activity is associated with CD4+ T-cell activation and depletion during chronic HIV infection. AIDS. </w:t>
      </w:r>
      <w:r w:rsidRPr="006B2B3A">
        <w:rPr>
          <w:b/>
          <w:noProof/>
        </w:rPr>
        <w:t>28</w:t>
      </w:r>
      <w:r w:rsidRPr="006B2B3A">
        <w:rPr>
          <w:noProof/>
        </w:rPr>
        <w:t>, 297-309</w:t>
      </w:r>
    </w:p>
    <w:p w14:paraId="32E2304C" w14:textId="77777777" w:rsidR="006B2B3A" w:rsidRPr="006B2B3A" w:rsidRDefault="006B2B3A" w:rsidP="00FC37AE">
      <w:pPr>
        <w:pStyle w:val="EndNoteBibliography"/>
        <w:spacing w:line="480" w:lineRule="auto"/>
        <w:rPr>
          <w:noProof/>
        </w:rPr>
      </w:pPr>
      <w:r w:rsidRPr="006B2B3A">
        <w:rPr>
          <w:noProof/>
        </w:rPr>
        <w:t>25</w:t>
      </w:r>
      <w:r w:rsidRPr="006B2B3A">
        <w:rPr>
          <w:noProof/>
        </w:rPr>
        <w:tab/>
        <w:t xml:space="preserve">Palmer, C. S., Duette, G. A., Wagner, M. C. E., Henstridge, D. C., Saleh, S., Pereira, C., Zhou, J., Simar, D., Lewin, S. R., Ostrowski, M., McCune, J. M. and Crowe, S. M. (2017) Metabolically active CD4+ T cells expressing Glut1 and OX40 preferentially harbor HIV during in vitro infection. FEBS Lett. </w:t>
      </w:r>
      <w:r w:rsidRPr="006B2B3A">
        <w:rPr>
          <w:b/>
          <w:noProof/>
        </w:rPr>
        <w:t>591</w:t>
      </w:r>
      <w:r w:rsidRPr="006B2B3A">
        <w:rPr>
          <w:noProof/>
        </w:rPr>
        <w:t>, 3319-3332</w:t>
      </w:r>
    </w:p>
    <w:p w14:paraId="2C2F3A81" w14:textId="77777777" w:rsidR="006B2B3A" w:rsidRPr="006B2B3A" w:rsidRDefault="006B2B3A" w:rsidP="00FC37AE">
      <w:pPr>
        <w:pStyle w:val="EndNoteBibliography"/>
        <w:spacing w:line="480" w:lineRule="auto"/>
        <w:rPr>
          <w:noProof/>
        </w:rPr>
      </w:pPr>
      <w:r w:rsidRPr="006B2B3A">
        <w:rPr>
          <w:noProof/>
        </w:rPr>
        <w:t>26</w:t>
      </w:r>
      <w:r w:rsidRPr="006B2B3A">
        <w:rPr>
          <w:noProof/>
        </w:rPr>
        <w:tab/>
        <w:t xml:space="preserve">Hegedus, A., Williamson, M. K. and Huthoff, H. (2014) HIV-1 pathogenicity and virion production are dependent on the metabolic phenotype of activated CD4+ T cells. Retrovirology. </w:t>
      </w:r>
      <w:r w:rsidRPr="006B2B3A">
        <w:rPr>
          <w:b/>
          <w:noProof/>
        </w:rPr>
        <w:t>11</w:t>
      </w:r>
      <w:r w:rsidRPr="006B2B3A">
        <w:rPr>
          <w:noProof/>
        </w:rPr>
        <w:t>, 1-18</w:t>
      </w:r>
    </w:p>
    <w:p w14:paraId="5AF7C1DC" w14:textId="77777777" w:rsidR="006B2B3A" w:rsidRPr="006B2B3A" w:rsidRDefault="006B2B3A" w:rsidP="00FC37AE">
      <w:pPr>
        <w:pStyle w:val="EndNoteBibliography"/>
        <w:spacing w:line="480" w:lineRule="auto"/>
        <w:rPr>
          <w:b/>
          <w:noProof/>
        </w:rPr>
      </w:pPr>
      <w:r w:rsidRPr="006B2B3A">
        <w:rPr>
          <w:noProof/>
        </w:rPr>
        <w:t>27</w:t>
      </w:r>
      <w:r w:rsidRPr="006B2B3A">
        <w:rPr>
          <w:noProof/>
        </w:rPr>
        <w:tab/>
        <w:t xml:space="preserve">Butterfield, T. R., Hanna, D. B., Kaplan, R. C., Kizer, J. R., Durkin, H. G., Young, M. A., Nowicki, M. J., Tien, P. C., Golub, E. T., Floris-Moore, M. A., Titanji, K., Fischl, M. A., Heath, S. L., Martinson, J., Crowe, S. M., Palmer, C. S., Landay, A. L. and Anzinger, J. J. (2017) Increased glucose transporter-1 expression on intermediate monocytes from HIV-infected women with subclinical cardiovascular disease. AIDS. </w:t>
      </w:r>
      <w:r w:rsidRPr="006B2B3A">
        <w:rPr>
          <w:b/>
          <w:noProof/>
        </w:rPr>
        <w:t>31</w:t>
      </w:r>
    </w:p>
    <w:p w14:paraId="2056784B" w14:textId="77777777" w:rsidR="006B2B3A" w:rsidRPr="006B2B3A" w:rsidRDefault="006B2B3A" w:rsidP="00FC37AE">
      <w:pPr>
        <w:pStyle w:val="EndNoteBibliography"/>
        <w:spacing w:line="480" w:lineRule="auto"/>
        <w:rPr>
          <w:noProof/>
        </w:rPr>
      </w:pPr>
      <w:r w:rsidRPr="006B2B3A">
        <w:rPr>
          <w:noProof/>
        </w:rPr>
        <w:t>28</w:t>
      </w:r>
      <w:r w:rsidRPr="006B2B3A">
        <w:rPr>
          <w:noProof/>
        </w:rPr>
        <w:tab/>
        <w:t xml:space="preserve">Pallett, L. J., Schmidt, N. and Schurich, A. (2019) T cell metabolism in chronic viral infection. Clinical &amp; Experimental Immunology. </w:t>
      </w:r>
      <w:r w:rsidRPr="006B2B3A">
        <w:rPr>
          <w:b/>
          <w:noProof/>
        </w:rPr>
        <w:t>197</w:t>
      </w:r>
      <w:r w:rsidRPr="006B2B3A">
        <w:rPr>
          <w:noProof/>
        </w:rPr>
        <w:t>, 143-152</w:t>
      </w:r>
    </w:p>
    <w:p w14:paraId="2DE5CBA4" w14:textId="77777777" w:rsidR="006B2B3A" w:rsidRPr="006B2B3A" w:rsidRDefault="006B2B3A" w:rsidP="00FC37AE">
      <w:pPr>
        <w:pStyle w:val="EndNoteBibliography"/>
        <w:spacing w:line="480" w:lineRule="auto"/>
        <w:rPr>
          <w:noProof/>
        </w:rPr>
      </w:pPr>
      <w:r w:rsidRPr="006B2B3A">
        <w:rPr>
          <w:noProof/>
        </w:rPr>
        <w:t>29</w:t>
      </w:r>
      <w:r w:rsidRPr="006B2B3A">
        <w:rPr>
          <w:noProof/>
        </w:rPr>
        <w:tab/>
        <w:t xml:space="preserve">Hartkoorn, R., Kwan, W., Shallcross, V., Chaikan, A., Liptrott, N., Egan, D., Sora, E., James, C., Gibbons, S., Bray, P., Back, D., Khoo, S. and Owen, A. (2010) HIV protease inhibitors are substrates for </w:t>
      </w:r>
      <w:r w:rsidRPr="006B2B3A">
        <w:rPr>
          <w:noProof/>
        </w:rPr>
        <w:lastRenderedPageBreak/>
        <w:t xml:space="preserve">OATP1A2, OATP1B1 and OATP1B3 and lopinavir plasma concentrations are influenced by SLCO1B1 polymorphisms. Pharmacogenetics and genomics. </w:t>
      </w:r>
      <w:r w:rsidRPr="006B2B3A">
        <w:rPr>
          <w:b/>
          <w:noProof/>
        </w:rPr>
        <w:t>20</w:t>
      </w:r>
      <w:r w:rsidRPr="006B2B3A">
        <w:rPr>
          <w:noProof/>
        </w:rPr>
        <w:t>, 112-120</w:t>
      </w:r>
    </w:p>
    <w:p w14:paraId="39B1341F" w14:textId="77777777" w:rsidR="006B2B3A" w:rsidRPr="006B2B3A" w:rsidRDefault="006B2B3A" w:rsidP="00FC37AE">
      <w:pPr>
        <w:pStyle w:val="EndNoteBibliography"/>
        <w:spacing w:line="480" w:lineRule="auto"/>
        <w:rPr>
          <w:b/>
          <w:noProof/>
        </w:rPr>
      </w:pPr>
      <w:r w:rsidRPr="006B2B3A">
        <w:rPr>
          <w:noProof/>
        </w:rPr>
        <w:t>30</w:t>
      </w:r>
      <w:r w:rsidRPr="006B2B3A">
        <w:rPr>
          <w:noProof/>
        </w:rPr>
        <w:tab/>
        <w:t xml:space="preserve">Shallcross, V., Kwan, W. S., Hartkoorn, R., Mahungu, T., Khoo, S. H., Back, D. and Owen, A. (2008) Lopinavir is a substrate for SLCO1A2 but 516A&gt;C and 38T&gt;C polymorphisms do not influence lopinavir plasma concentrations. Journal of The International Aids Society - J Int AIDS Soc. </w:t>
      </w:r>
      <w:r w:rsidRPr="006B2B3A">
        <w:rPr>
          <w:b/>
          <w:noProof/>
        </w:rPr>
        <w:t>11</w:t>
      </w:r>
    </w:p>
    <w:p w14:paraId="19777A7F" w14:textId="77777777" w:rsidR="006B2B3A" w:rsidRPr="006B2B3A" w:rsidRDefault="006B2B3A" w:rsidP="00FC37AE">
      <w:pPr>
        <w:pStyle w:val="EndNoteBibliography"/>
        <w:spacing w:line="480" w:lineRule="auto"/>
        <w:rPr>
          <w:noProof/>
        </w:rPr>
      </w:pPr>
      <w:r w:rsidRPr="006B2B3A">
        <w:rPr>
          <w:noProof/>
        </w:rPr>
        <w:t>31</w:t>
      </w:r>
      <w:r w:rsidRPr="006B2B3A">
        <w:rPr>
          <w:noProof/>
        </w:rPr>
        <w:tab/>
        <w:t xml:space="preserve">Moss, D., Liptrott, N., Siccardi, M. and Owen, A. (2015) Interactions of antiretroviral drugs with the SLC22A1 (OCT1) drug transporter. Frontiers in pharmacology. </w:t>
      </w:r>
      <w:r w:rsidRPr="006B2B3A">
        <w:rPr>
          <w:b/>
          <w:noProof/>
        </w:rPr>
        <w:t>6</w:t>
      </w:r>
      <w:r w:rsidRPr="006B2B3A">
        <w:rPr>
          <w:noProof/>
        </w:rPr>
        <w:t>, 78</w:t>
      </w:r>
    </w:p>
    <w:p w14:paraId="66900338" w14:textId="77777777" w:rsidR="006B2B3A" w:rsidRPr="006B2B3A" w:rsidRDefault="006B2B3A" w:rsidP="00FC37AE">
      <w:pPr>
        <w:pStyle w:val="EndNoteBibliography"/>
        <w:spacing w:line="480" w:lineRule="auto"/>
        <w:rPr>
          <w:b/>
          <w:noProof/>
        </w:rPr>
      </w:pPr>
      <w:r w:rsidRPr="006B2B3A">
        <w:rPr>
          <w:noProof/>
        </w:rPr>
        <w:t>32</w:t>
      </w:r>
      <w:r w:rsidRPr="006B2B3A">
        <w:rPr>
          <w:noProof/>
        </w:rPr>
        <w:tab/>
        <w:t xml:space="preserve">Moss, D., Liptrott, N., Curley, P., Siccardi, M., Back, D. and Owen, A. (2013) Rilpivirine inhibits drug transporters ABCB1, SLC22A1, and SLC22A2 in vitro. Antimicrobial agents and chemotherapy. </w:t>
      </w:r>
      <w:r w:rsidRPr="006B2B3A">
        <w:rPr>
          <w:b/>
          <w:noProof/>
        </w:rPr>
        <w:t>57</w:t>
      </w:r>
    </w:p>
    <w:p w14:paraId="276AD034" w14:textId="77777777" w:rsidR="006B2B3A" w:rsidRPr="006B2B3A" w:rsidRDefault="006B2B3A" w:rsidP="00FC37AE">
      <w:pPr>
        <w:pStyle w:val="EndNoteBibliography"/>
        <w:spacing w:line="480" w:lineRule="auto"/>
        <w:rPr>
          <w:noProof/>
        </w:rPr>
      </w:pPr>
      <w:r w:rsidRPr="006B2B3A">
        <w:rPr>
          <w:noProof/>
        </w:rPr>
        <w:t>33</w:t>
      </w:r>
      <w:r w:rsidRPr="006B2B3A">
        <w:rPr>
          <w:noProof/>
        </w:rPr>
        <w:tab/>
        <w:t xml:space="preserve">Sghendo, L. and Mifsud, J. (2012) Understanding the molecular pharmacology of the serotonergic system: using fluoxetine as a model. J Pharm Pharmacol. </w:t>
      </w:r>
      <w:r w:rsidRPr="006B2B3A">
        <w:rPr>
          <w:b/>
          <w:noProof/>
        </w:rPr>
        <w:t>64</w:t>
      </w:r>
      <w:r w:rsidRPr="006B2B3A">
        <w:rPr>
          <w:noProof/>
        </w:rPr>
        <w:t>, 317-325</w:t>
      </w:r>
    </w:p>
    <w:p w14:paraId="65DF65AC" w14:textId="77777777" w:rsidR="006B2B3A" w:rsidRPr="006B2B3A" w:rsidRDefault="006B2B3A" w:rsidP="00FC37AE">
      <w:pPr>
        <w:pStyle w:val="EndNoteBibliography"/>
        <w:spacing w:line="480" w:lineRule="auto"/>
        <w:rPr>
          <w:noProof/>
        </w:rPr>
      </w:pPr>
      <w:r w:rsidRPr="006B2B3A">
        <w:rPr>
          <w:noProof/>
        </w:rPr>
        <w:t>34</w:t>
      </w:r>
      <w:r w:rsidRPr="006B2B3A">
        <w:rPr>
          <w:noProof/>
        </w:rPr>
        <w:tab/>
        <w:t xml:space="preserve">Rives, M. L., Javitch, J. A. and Wickenden, A. D. (2017) Potentiating SLC transporter activity: Emerging drug discovery opportunities. Biochem Pharmacol. </w:t>
      </w:r>
      <w:r w:rsidRPr="006B2B3A">
        <w:rPr>
          <w:b/>
          <w:noProof/>
        </w:rPr>
        <w:t>135</w:t>
      </w:r>
      <w:r w:rsidRPr="006B2B3A">
        <w:rPr>
          <w:noProof/>
        </w:rPr>
        <w:t>, 1-11</w:t>
      </w:r>
    </w:p>
    <w:p w14:paraId="4B1ED7EB" w14:textId="77777777" w:rsidR="006B2B3A" w:rsidRPr="006B2B3A" w:rsidRDefault="006B2B3A" w:rsidP="00FC37AE">
      <w:pPr>
        <w:pStyle w:val="EndNoteBibliography"/>
        <w:spacing w:line="480" w:lineRule="auto"/>
        <w:rPr>
          <w:noProof/>
        </w:rPr>
      </w:pPr>
      <w:r w:rsidRPr="006B2B3A">
        <w:rPr>
          <w:noProof/>
        </w:rPr>
        <w:t>35</w:t>
      </w:r>
      <w:r w:rsidRPr="006B2B3A">
        <w:rPr>
          <w:noProof/>
        </w:rPr>
        <w:tab/>
        <w:t xml:space="preserve">Liptrott, N. J., Curley, P., Moss, D., Back, D. J., Khoo, S. H. and Owen, A. (2013) Interactions between tenofovir and nevirapine in CD4+ T cells and monocyte-derived macrophages restrict their intracellular accumulation. Journal of Antimicrobial Chemotherapy. </w:t>
      </w:r>
      <w:r w:rsidRPr="006B2B3A">
        <w:rPr>
          <w:b/>
          <w:noProof/>
        </w:rPr>
        <w:t>68</w:t>
      </w:r>
      <w:r w:rsidRPr="006B2B3A">
        <w:rPr>
          <w:noProof/>
        </w:rPr>
        <w:t>, 2545-2549</w:t>
      </w:r>
    </w:p>
    <w:p w14:paraId="1BCB3F80" w14:textId="77777777" w:rsidR="006B2B3A" w:rsidRPr="006B2B3A" w:rsidRDefault="006B2B3A" w:rsidP="00FC37AE">
      <w:pPr>
        <w:pStyle w:val="EndNoteBibliography"/>
        <w:spacing w:line="480" w:lineRule="auto"/>
        <w:rPr>
          <w:noProof/>
        </w:rPr>
      </w:pPr>
      <w:r w:rsidRPr="006B2B3A">
        <w:rPr>
          <w:noProof/>
        </w:rPr>
        <w:t>36</w:t>
      </w:r>
      <w:r w:rsidRPr="006B2B3A">
        <w:rPr>
          <w:noProof/>
        </w:rPr>
        <w:tab/>
        <w:t xml:space="preserve">Liptrott, N. J., Giardiello, M., McDonald, T. O., Rannard, S. P. and Owen, A. (2017) Lack of interaction of lopinavir solid drug nanoparticles with cells of the immune system. Nanomedicine. </w:t>
      </w:r>
      <w:r w:rsidRPr="006B2B3A">
        <w:rPr>
          <w:b/>
          <w:noProof/>
        </w:rPr>
        <w:t>12</w:t>
      </w:r>
      <w:r w:rsidRPr="006B2B3A">
        <w:rPr>
          <w:noProof/>
        </w:rPr>
        <w:t>, 2043-2054</w:t>
      </w:r>
    </w:p>
    <w:p w14:paraId="783B7935" w14:textId="77777777" w:rsidR="006B2B3A" w:rsidRPr="006B2B3A" w:rsidRDefault="006B2B3A" w:rsidP="00FC37AE">
      <w:pPr>
        <w:pStyle w:val="EndNoteBibliography"/>
        <w:spacing w:line="480" w:lineRule="auto"/>
        <w:rPr>
          <w:noProof/>
        </w:rPr>
      </w:pPr>
      <w:r w:rsidRPr="006B2B3A">
        <w:rPr>
          <w:noProof/>
        </w:rPr>
        <w:t>37</w:t>
      </w:r>
      <w:r w:rsidRPr="006B2B3A">
        <w:rPr>
          <w:noProof/>
        </w:rPr>
        <w:tab/>
        <w:t xml:space="preserve">Liptrott, N. J., Giardiello, M., McDonald, T. O., Rannard, S. P. and Owen, A. (2018) Assessment of interactions of efavirenz solid drug nanoparticles with human immunological and haematological systems. Journal of Nanobiotechnology. </w:t>
      </w:r>
      <w:r w:rsidRPr="006B2B3A">
        <w:rPr>
          <w:b/>
          <w:noProof/>
        </w:rPr>
        <w:t>16</w:t>
      </w:r>
      <w:r w:rsidRPr="006B2B3A">
        <w:rPr>
          <w:noProof/>
        </w:rPr>
        <w:t>, 22</w:t>
      </w:r>
    </w:p>
    <w:p w14:paraId="1FB59439" w14:textId="77777777" w:rsidR="006B2B3A" w:rsidRPr="006B2B3A" w:rsidRDefault="006B2B3A" w:rsidP="00FC37AE">
      <w:pPr>
        <w:pStyle w:val="EndNoteBibliography"/>
        <w:spacing w:line="480" w:lineRule="auto"/>
        <w:rPr>
          <w:noProof/>
        </w:rPr>
      </w:pPr>
      <w:r w:rsidRPr="006B2B3A">
        <w:rPr>
          <w:noProof/>
        </w:rPr>
        <w:t>38</w:t>
      </w:r>
      <w:r w:rsidRPr="006B2B3A">
        <w:rPr>
          <w:noProof/>
        </w:rPr>
        <w:tab/>
        <w:t xml:space="preserve">Hresko, R. C. and Hruz, P. W. (2011) HIV Protease Inhibitors Act as Competitive Inhibitors of the Cytoplasmic Glucose Binding Site of GLUTs with Differing Affinities for GLUT1 and GLUT4. PLOS ONE. </w:t>
      </w:r>
      <w:r w:rsidRPr="006B2B3A">
        <w:rPr>
          <w:b/>
          <w:noProof/>
        </w:rPr>
        <w:t>6</w:t>
      </w:r>
      <w:r w:rsidRPr="006B2B3A">
        <w:rPr>
          <w:noProof/>
        </w:rPr>
        <w:t>, e25237</w:t>
      </w:r>
    </w:p>
    <w:p w14:paraId="7A4CCDF5" w14:textId="77777777" w:rsidR="006B2B3A" w:rsidRPr="006B2B3A" w:rsidRDefault="006B2B3A" w:rsidP="00FC37AE">
      <w:pPr>
        <w:pStyle w:val="EndNoteBibliography"/>
        <w:spacing w:line="480" w:lineRule="auto"/>
        <w:rPr>
          <w:b/>
          <w:noProof/>
        </w:rPr>
      </w:pPr>
      <w:r w:rsidRPr="006B2B3A">
        <w:rPr>
          <w:noProof/>
        </w:rPr>
        <w:lastRenderedPageBreak/>
        <w:t>39</w:t>
      </w:r>
      <w:r w:rsidRPr="006B2B3A">
        <w:rPr>
          <w:noProof/>
        </w:rPr>
        <w:tab/>
        <w:t xml:space="preserve">Bowman, P. R., Smith, G. L. and Gould, G. W. (2019) GLUT4 expression and glucose transport in human induced pluripotent stem cell-derived cardiomyocytes. PloS one. </w:t>
      </w:r>
      <w:r w:rsidRPr="006B2B3A">
        <w:rPr>
          <w:b/>
          <w:noProof/>
        </w:rPr>
        <w:t>14</w:t>
      </w:r>
    </w:p>
    <w:p w14:paraId="27702640" w14:textId="77777777" w:rsidR="006B2B3A" w:rsidRPr="006B2B3A" w:rsidRDefault="006B2B3A" w:rsidP="00FC37AE">
      <w:pPr>
        <w:pStyle w:val="EndNoteBibliography"/>
        <w:spacing w:line="480" w:lineRule="auto"/>
        <w:rPr>
          <w:noProof/>
        </w:rPr>
      </w:pPr>
      <w:r w:rsidRPr="006B2B3A">
        <w:rPr>
          <w:noProof/>
        </w:rPr>
        <w:t>40</w:t>
      </w:r>
      <w:r w:rsidRPr="006B2B3A">
        <w:rPr>
          <w:noProof/>
        </w:rPr>
        <w:tab/>
        <w:t xml:space="preserve">Di Dedda, C., Vignali, D., Piemonti, L. and Monti, P. (2019) Pharmacological Targeting of GLUT1 to Control Autoreactive T Cell Responses. Int J Mol Sci. </w:t>
      </w:r>
      <w:r w:rsidRPr="006B2B3A">
        <w:rPr>
          <w:b/>
          <w:noProof/>
        </w:rPr>
        <w:t>20</w:t>
      </w:r>
      <w:r w:rsidRPr="006B2B3A">
        <w:rPr>
          <w:noProof/>
        </w:rPr>
        <w:t>, 4962</w:t>
      </w:r>
    </w:p>
    <w:p w14:paraId="61C0620E" w14:textId="77777777" w:rsidR="006B2B3A" w:rsidRPr="006B2B3A" w:rsidRDefault="006B2B3A" w:rsidP="00FC37AE">
      <w:pPr>
        <w:pStyle w:val="EndNoteBibliography"/>
        <w:spacing w:line="480" w:lineRule="auto"/>
        <w:rPr>
          <w:noProof/>
        </w:rPr>
      </w:pPr>
      <w:r w:rsidRPr="006B2B3A">
        <w:rPr>
          <w:noProof/>
        </w:rPr>
        <w:t>41</w:t>
      </w:r>
      <w:r w:rsidRPr="006B2B3A">
        <w:rPr>
          <w:noProof/>
        </w:rPr>
        <w:tab/>
        <w:t xml:space="preserve">Reckzeh, E. S. and Waldmann, H. (2020) Development of Glucose Transporter (GLUT) Inhibitors. European J Org Chem. </w:t>
      </w:r>
      <w:r w:rsidRPr="006B2B3A">
        <w:rPr>
          <w:b/>
          <w:noProof/>
        </w:rPr>
        <w:t>2020</w:t>
      </w:r>
      <w:r w:rsidRPr="006B2B3A">
        <w:rPr>
          <w:noProof/>
        </w:rPr>
        <w:t>, 2321-2329</w:t>
      </w:r>
    </w:p>
    <w:p w14:paraId="64F23D5A" w14:textId="77777777" w:rsidR="006B2B3A" w:rsidRPr="006B2B3A" w:rsidRDefault="006B2B3A" w:rsidP="00FC37AE">
      <w:pPr>
        <w:pStyle w:val="EndNoteBibliography"/>
        <w:spacing w:line="480" w:lineRule="auto"/>
        <w:rPr>
          <w:noProof/>
        </w:rPr>
      </w:pPr>
      <w:r w:rsidRPr="006B2B3A">
        <w:rPr>
          <w:noProof/>
        </w:rPr>
        <w:t>42</w:t>
      </w:r>
      <w:r w:rsidRPr="006B2B3A">
        <w:rPr>
          <w:noProof/>
        </w:rPr>
        <w:tab/>
        <w:t xml:space="preserve">Mookerjee, S. A., Gerencser, A. A., Nicholls, D. G. and Brand, M. D. (2017) Quantifying intracellular rates of glycolytic and oxidative ATP production and consumption using extracellular flux measurements. J Biol Chem. </w:t>
      </w:r>
      <w:r w:rsidRPr="006B2B3A">
        <w:rPr>
          <w:b/>
          <w:noProof/>
        </w:rPr>
        <w:t>292</w:t>
      </w:r>
      <w:r w:rsidRPr="006B2B3A">
        <w:rPr>
          <w:noProof/>
        </w:rPr>
        <w:t>, 7189-7207</w:t>
      </w:r>
    </w:p>
    <w:p w14:paraId="15F9465E" w14:textId="77777777" w:rsidR="006B2B3A" w:rsidRPr="006B2B3A" w:rsidRDefault="006B2B3A" w:rsidP="00FC37AE">
      <w:pPr>
        <w:pStyle w:val="EndNoteBibliography"/>
        <w:spacing w:line="480" w:lineRule="auto"/>
        <w:rPr>
          <w:noProof/>
        </w:rPr>
      </w:pPr>
      <w:r w:rsidRPr="006B2B3A">
        <w:rPr>
          <w:noProof/>
        </w:rPr>
        <w:t>43</w:t>
      </w:r>
      <w:r w:rsidRPr="006B2B3A">
        <w:rPr>
          <w:noProof/>
        </w:rPr>
        <w:tab/>
        <w:t xml:space="preserve">Blas-García, A., Apostolova, N., Ballesteros, D., Monleón, D., Morales, J. M., Rocha, M., Victor, V. M. and Esplugues, J. V. (2010) Inhibition of mitochondrial function by efavirenz increases lipid content in hepatic cells. Hepatology. </w:t>
      </w:r>
      <w:r w:rsidRPr="006B2B3A">
        <w:rPr>
          <w:b/>
          <w:noProof/>
        </w:rPr>
        <w:t>52</w:t>
      </w:r>
      <w:r w:rsidRPr="006B2B3A">
        <w:rPr>
          <w:noProof/>
        </w:rPr>
        <w:t>, 115-125</w:t>
      </w:r>
    </w:p>
    <w:p w14:paraId="39DABFE1" w14:textId="77777777" w:rsidR="006B2B3A" w:rsidRPr="006B2B3A" w:rsidRDefault="006B2B3A" w:rsidP="00FC37AE">
      <w:pPr>
        <w:pStyle w:val="EndNoteBibliography"/>
        <w:spacing w:line="480" w:lineRule="auto"/>
        <w:rPr>
          <w:noProof/>
        </w:rPr>
      </w:pPr>
      <w:r w:rsidRPr="006B2B3A">
        <w:rPr>
          <w:noProof/>
        </w:rPr>
        <w:t>44</w:t>
      </w:r>
      <w:r w:rsidRPr="006B2B3A">
        <w:rPr>
          <w:noProof/>
        </w:rPr>
        <w:tab/>
        <w:t xml:space="preserve">Purnell, P. R. and Fox, H. S. (2014) Efavirenz induces neuronal autophagy and mitochondrial alterations. J Pharmacol Exp Ther. </w:t>
      </w:r>
      <w:r w:rsidRPr="006B2B3A">
        <w:rPr>
          <w:b/>
          <w:noProof/>
        </w:rPr>
        <w:t>351</w:t>
      </w:r>
      <w:r w:rsidRPr="006B2B3A">
        <w:rPr>
          <w:noProof/>
        </w:rPr>
        <w:t>, 250-258</w:t>
      </w:r>
    </w:p>
    <w:p w14:paraId="4ECD00AA" w14:textId="77777777" w:rsidR="006B2B3A" w:rsidRPr="006B2B3A" w:rsidRDefault="006B2B3A" w:rsidP="00FC37AE">
      <w:pPr>
        <w:pStyle w:val="EndNoteBibliography"/>
        <w:spacing w:line="480" w:lineRule="auto"/>
        <w:rPr>
          <w:noProof/>
        </w:rPr>
      </w:pPr>
      <w:r w:rsidRPr="006B2B3A">
        <w:rPr>
          <w:noProof/>
        </w:rPr>
        <w:t>45</w:t>
      </w:r>
      <w:r w:rsidRPr="006B2B3A">
        <w:rPr>
          <w:noProof/>
        </w:rPr>
        <w:tab/>
        <w:t xml:space="preserve">Vuda, M. and Kamath, A. (2016) Drug induced mitochondrial dysfunction: Mechanisms and adverse clinical consequences. Mitochondrion. </w:t>
      </w:r>
      <w:r w:rsidRPr="006B2B3A">
        <w:rPr>
          <w:b/>
          <w:noProof/>
        </w:rPr>
        <w:t>31</w:t>
      </w:r>
      <w:r w:rsidRPr="006B2B3A">
        <w:rPr>
          <w:noProof/>
        </w:rPr>
        <w:t>, 63-74</w:t>
      </w:r>
    </w:p>
    <w:p w14:paraId="16346623" w14:textId="77777777" w:rsidR="006B2B3A" w:rsidRPr="006B2B3A" w:rsidRDefault="006B2B3A" w:rsidP="00FC37AE">
      <w:pPr>
        <w:pStyle w:val="EndNoteBibliography"/>
        <w:spacing w:line="480" w:lineRule="auto"/>
        <w:rPr>
          <w:noProof/>
        </w:rPr>
      </w:pPr>
      <w:r w:rsidRPr="006B2B3A">
        <w:rPr>
          <w:noProof/>
        </w:rPr>
        <w:t>46</w:t>
      </w:r>
      <w:r w:rsidRPr="006B2B3A">
        <w:rPr>
          <w:noProof/>
        </w:rPr>
        <w:tab/>
        <w:t xml:space="preserve">Frauwirth, K. A. and Thompson, C. B. (2004) Regulation of T Lymphocyte Metabolism. The Journal of Immunology. </w:t>
      </w:r>
      <w:r w:rsidRPr="006B2B3A">
        <w:rPr>
          <w:b/>
          <w:noProof/>
        </w:rPr>
        <w:t>172</w:t>
      </w:r>
      <w:r w:rsidRPr="006B2B3A">
        <w:rPr>
          <w:noProof/>
        </w:rPr>
        <w:t>, 4661</w:t>
      </w:r>
    </w:p>
    <w:p w14:paraId="08924101" w14:textId="77777777" w:rsidR="006B2B3A" w:rsidRPr="006B2B3A" w:rsidRDefault="006B2B3A" w:rsidP="00FC37AE">
      <w:pPr>
        <w:pStyle w:val="EndNoteBibliography"/>
        <w:spacing w:line="480" w:lineRule="auto"/>
        <w:rPr>
          <w:noProof/>
        </w:rPr>
      </w:pPr>
      <w:r w:rsidRPr="006B2B3A">
        <w:rPr>
          <w:noProof/>
        </w:rPr>
        <w:t>47</w:t>
      </w:r>
      <w:r w:rsidRPr="006B2B3A">
        <w:rPr>
          <w:noProof/>
        </w:rPr>
        <w:tab/>
        <w:t xml:space="preserve">Maratou, E., Dimitriadis, G., Kollias, A., Boutati, E., Lambadiari, V., Mitrou, P. and Raptis, S. A. (2007) Glucose transporter expression on the plasma membrane of resting and activated white blood cells. European Journal of Clinical Investigation. </w:t>
      </w:r>
      <w:r w:rsidRPr="006B2B3A">
        <w:rPr>
          <w:b/>
          <w:noProof/>
        </w:rPr>
        <w:t>37</w:t>
      </w:r>
      <w:r w:rsidRPr="006B2B3A">
        <w:rPr>
          <w:noProof/>
        </w:rPr>
        <w:t>, 282-290</w:t>
      </w:r>
    </w:p>
    <w:p w14:paraId="0AE88765" w14:textId="77777777" w:rsidR="006B2B3A" w:rsidRPr="006B2B3A" w:rsidRDefault="006B2B3A" w:rsidP="00FC37AE">
      <w:pPr>
        <w:pStyle w:val="EndNoteBibliography"/>
        <w:spacing w:line="480" w:lineRule="auto"/>
        <w:rPr>
          <w:noProof/>
        </w:rPr>
      </w:pPr>
      <w:r w:rsidRPr="006B2B3A">
        <w:rPr>
          <w:noProof/>
        </w:rPr>
        <w:t>48</w:t>
      </w:r>
      <w:r w:rsidRPr="006B2B3A">
        <w:rPr>
          <w:noProof/>
        </w:rPr>
        <w:tab/>
        <w:t xml:space="preserve">Koster, J. C., Remedi, M. S., Qiu, H., Nichols, C. G. and Hruz, P. W. (2003) HIV Protease Inhibitors Acutely Impair Glucose-Stimulated Insulin Release. Diabetes. </w:t>
      </w:r>
      <w:r w:rsidRPr="006B2B3A">
        <w:rPr>
          <w:b/>
          <w:noProof/>
        </w:rPr>
        <w:t>52</w:t>
      </w:r>
      <w:r w:rsidRPr="006B2B3A">
        <w:rPr>
          <w:noProof/>
        </w:rPr>
        <w:t>, 1695</w:t>
      </w:r>
    </w:p>
    <w:p w14:paraId="3722C539" w14:textId="77777777" w:rsidR="006B2B3A" w:rsidRPr="006B2B3A" w:rsidRDefault="006B2B3A" w:rsidP="00FC37AE">
      <w:pPr>
        <w:pStyle w:val="EndNoteBibliography"/>
        <w:spacing w:line="480" w:lineRule="auto"/>
        <w:rPr>
          <w:noProof/>
        </w:rPr>
      </w:pPr>
      <w:r w:rsidRPr="006B2B3A">
        <w:rPr>
          <w:noProof/>
        </w:rPr>
        <w:t>49</w:t>
      </w:r>
      <w:r w:rsidRPr="006B2B3A">
        <w:rPr>
          <w:noProof/>
        </w:rPr>
        <w:tab/>
        <w:t xml:space="preserve">Murata, H., Hruz, P. W. and Mueckler, M. (2002) Indinavir inhibits the glucose transporter isoform Glut4 at physiologic concentrations. Aids. </w:t>
      </w:r>
      <w:r w:rsidRPr="006B2B3A">
        <w:rPr>
          <w:b/>
          <w:noProof/>
        </w:rPr>
        <w:t>16</w:t>
      </w:r>
      <w:r w:rsidRPr="006B2B3A">
        <w:rPr>
          <w:noProof/>
        </w:rPr>
        <w:t>, 859-863</w:t>
      </w:r>
    </w:p>
    <w:p w14:paraId="711F8FB7" w14:textId="77777777" w:rsidR="006B2B3A" w:rsidRPr="006B2B3A" w:rsidRDefault="006B2B3A" w:rsidP="00FC37AE">
      <w:pPr>
        <w:pStyle w:val="EndNoteBibliography"/>
        <w:spacing w:line="480" w:lineRule="auto"/>
        <w:rPr>
          <w:noProof/>
        </w:rPr>
      </w:pPr>
      <w:r w:rsidRPr="006B2B3A">
        <w:rPr>
          <w:noProof/>
        </w:rPr>
        <w:lastRenderedPageBreak/>
        <w:t>50</w:t>
      </w:r>
      <w:r w:rsidRPr="006B2B3A">
        <w:rPr>
          <w:noProof/>
        </w:rPr>
        <w:tab/>
        <w:t xml:space="preserve">Siebeneicher, H., Cleve, A., Rehwinkel, H., Neuhaus, R., Heisler, I., Muller, T., Bauser, M. and Buchmann, B. (2016) Identification and Optimization of the First Highly Selective GLUT1 Inhibitor BAY-876. ChemMedChem. </w:t>
      </w:r>
      <w:r w:rsidRPr="006B2B3A">
        <w:rPr>
          <w:b/>
          <w:noProof/>
        </w:rPr>
        <w:t>11</w:t>
      </w:r>
      <w:r w:rsidRPr="006B2B3A">
        <w:rPr>
          <w:noProof/>
        </w:rPr>
        <w:t>, 2261-2271</w:t>
      </w:r>
    </w:p>
    <w:p w14:paraId="50CD6FBE" w14:textId="77777777" w:rsidR="006B2B3A" w:rsidRPr="006B2B3A" w:rsidRDefault="006B2B3A" w:rsidP="00FC37AE">
      <w:pPr>
        <w:pStyle w:val="EndNoteBibliography"/>
        <w:spacing w:line="480" w:lineRule="auto"/>
        <w:rPr>
          <w:noProof/>
        </w:rPr>
      </w:pPr>
      <w:r w:rsidRPr="006B2B3A">
        <w:rPr>
          <w:noProof/>
        </w:rPr>
        <w:t>51</w:t>
      </w:r>
      <w:r w:rsidRPr="006B2B3A">
        <w:rPr>
          <w:noProof/>
        </w:rPr>
        <w:tab/>
        <w:t xml:space="preserve">Kopitz, C., Toschi, L., Algire, C., Héroult, M., Frisk, A.-L., Meyer, K., Schmitz, A., Lagkadinou, E., Petrul, H., Heisler, I., Neuhaus, R., Buchmann, B., Himmel, H., Bauser, M., Haegebarth, A. and Ziegelbauer, K. (2016) Abstract 4746: Pharmacological characterization of BAY-876, a novel highly selective inhibitor of glucose transporter (GLUT)-1 in vitro and in vivo. Cancer Research. </w:t>
      </w:r>
      <w:r w:rsidRPr="006B2B3A">
        <w:rPr>
          <w:b/>
          <w:noProof/>
        </w:rPr>
        <w:t>76</w:t>
      </w:r>
      <w:r w:rsidRPr="006B2B3A">
        <w:rPr>
          <w:noProof/>
        </w:rPr>
        <w:t>, 4746</w:t>
      </w:r>
    </w:p>
    <w:p w14:paraId="0A3FCA0E" w14:textId="77777777" w:rsidR="006B2B3A" w:rsidRPr="006B2B3A" w:rsidRDefault="006B2B3A" w:rsidP="00FC37AE">
      <w:pPr>
        <w:pStyle w:val="EndNoteBibliography"/>
        <w:spacing w:line="480" w:lineRule="auto"/>
        <w:rPr>
          <w:noProof/>
        </w:rPr>
      </w:pPr>
      <w:r w:rsidRPr="006B2B3A">
        <w:rPr>
          <w:noProof/>
        </w:rPr>
        <w:t>52</w:t>
      </w:r>
      <w:r w:rsidRPr="006B2B3A">
        <w:rPr>
          <w:noProof/>
        </w:rPr>
        <w:tab/>
        <w:t xml:space="preserve">Reckzeh, E. S., Karageorgis, G., Schwalfenberg, M., Ceballos, J., Nowacki, J., Stroet, M. C. M., Binici, A., Knauer, L., Brand, S., Choidas, A., Strohmann, C., Ziegler, S. and Waldmann, H. (2019) Inhibition of Glucose Transporters and Glutaminase Synergistically Impairs Tumor Cell Growth. Cell Chemical Biology. </w:t>
      </w:r>
      <w:r w:rsidRPr="006B2B3A">
        <w:rPr>
          <w:b/>
          <w:noProof/>
        </w:rPr>
        <w:t>26</w:t>
      </w:r>
      <w:r w:rsidRPr="006B2B3A">
        <w:rPr>
          <w:noProof/>
        </w:rPr>
        <w:t>, 1214-1228.e1225</w:t>
      </w:r>
    </w:p>
    <w:p w14:paraId="20FA6E18" w14:textId="77777777" w:rsidR="006B2B3A" w:rsidRPr="006B2B3A" w:rsidRDefault="006B2B3A" w:rsidP="00FC37AE">
      <w:pPr>
        <w:pStyle w:val="EndNoteBibliography"/>
        <w:spacing w:line="480" w:lineRule="auto"/>
        <w:rPr>
          <w:noProof/>
        </w:rPr>
      </w:pPr>
      <w:r w:rsidRPr="006B2B3A">
        <w:rPr>
          <w:noProof/>
        </w:rPr>
        <w:t>53</w:t>
      </w:r>
      <w:r w:rsidRPr="006B2B3A">
        <w:rPr>
          <w:noProof/>
        </w:rPr>
        <w:tab/>
        <w:t xml:space="preserve">Ceballos, J., Schwalfenberg, M., Karageorgis, G., Reckzeh, E. S., Sievers, S., Ostermann, C., Pahl, A., Sellstedt, M., Nowacki, J., Carnero Corrales, M. A., Wilke, J., Laraia, L., Tschapalda, K., Metz, M., Sehr, D. A., Brand, S., Winklhofer, K., Janning, P., Ziegler, S. and Waldmann, H. (2019) Synthesis of Indomorphan Pseudo-Natural Product Inhibitors of Glucose Transporters GLUT-1 and -3. Angewandte Chemie International Edition. </w:t>
      </w:r>
      <w:r w:rsidRPr="006B2B3A">
        <w:rPr>
          <w:b/>
          <w:noProof/>
        </w:rPr>
        <w:t>58</w:t>
      </w:r>
      <w:r w:rsidRPr="006B2B3A">
        <w:rPr>
          <w:noProof/>
        </w:rPr>
        <w:t>, 17016-17025</w:t>
      </w:r>
    </w:p>
    <w:p w14:paraId="0589B71F" w14:textId="77777777" w:rsidR="006B2B3A" w:rsidRPr="006B2B3A" w:rsidRDefault="006B2B3A" w:rsidP="00FC37AE">
      <w:pPr>
        <w:pStyle w:val="EndNoteBibliography"/>
        <w:spacing w:line="480" w:lineRule="auto"/>
        <w:rPr>
          <w:noProof/>
        </w:rPr>
      </w:pPr>
      <w:r w:rsidRPr="006B2B3A">
        <w:rPr>
          <w:noProof/>
        </w:rPr>
        <w:t>54</w:t>
      </w:r>
      <w:r w:rsidRPr="006B2B3A">
        <w:rPr>
          <w:noProof/>
        </w:rPr>
        <w:tab/>
        <w:t xml:space="preserve">Zhong, D., Liu, X., Schafer-Hales, K., Marcus, A. I., Khuri, F. R., Sun, S. Y. and Zhou, W. (2008) 2-Deoxyglucose induces Akt phosphorylation via a mechanism independent of LKB1/AMP-activated protein kinase signaling activation or glycolysis inhibition. Mol Cancer Ther. </w:t>
      </w:r>
      <w:r w:rsidRPr="006B2B3A">
        <w:rPr>
          <w:b/>
          <w:noProof/>
        </w:rPr>
        <w:t>7</w:t>
      </w:r>
      <w:r w:rsidRPr="006B2B3A">
        <w:rPr>
          <w:noProof/>
        </w:rPr>
        <w:t>, 809-817</w:t>
      </w:r>
    </w:p>
    <w:p w14:paraId="2B9F9B23" w14:textId="77777777" w:rsidR="006B2B3A" w:rsidRPr="006B2B3A" w:rsidRDefault="006B2B3A" w:rsidP="00FC37AE">
      <w:pPr>
        <w:pStyle w:val="EndNoteBibliography"/>
        <w:spacing w:line="480" w:lineRule="auto"/>
        <w:rPr>
          <w:noProof/>
        </w:rPr>
      </w:pPr>
      <w:r w:rsidRPr="006B2B3A">
        <w:rPr>
          <w:noProof/>
        </w:rPr>
        <w:t>55</w:t>
      </w:r>
      <w:r w:rsidRPr="006B2B3A">
        <w:rPr>
          <w:noProof/>
        </w:rPr>
        <w:tab/>
        <w:t xml:space="preserve">Zhong, D., Xiong, L., Liu, T., Liu, X., Liu, X., Chen, J., Sun, S. Y., Khuri, F. R., Zong, Y., Zhou, Q. and Zhou, W. (2009) The glycolytic inhibitor 2-deoxyglucose activates multiple prosurvival pathways through IGF1R. J Biol Chem. </w:t>
      </w:r>
      <w:r w:rsidRPr="006B2B3A">
        <w:rPr>
          <w:b/>
          <w:noProof/>
        </w:rPr>
        <w:t>284</w:t>
      </w:r>
      <w:r w:rsidRPr="006B2B3A">
        <w:rPr>
          <w:noProof/>
        </w:rPr>
        <w:t>, 23225-23233</w:t>
      </w:r>
    </w:p>
    <w:p w14:paraId="694A81B0" w14:textId="77777777" w:rsidR="006B2B3A" w:rsidRPr="006B2B3A" w:rsidRDefault="006B2B3A" w:rsidP="00FC37AE">
      <w:pPr>
        <w:pStyle w:val="EndNoteBibliography"/>
        <w:spacing w:line="480" w:lineRule="auto"/>
        <w:rPr>
          <w:noProof/>
        </w:rPr>
      </w:pPr>
      <w:r w:rsidRPr="006B2B3A">
        <w:rPr>
          <w:noProof/>
        </w:rPr>
        <w:t>56</w:t>
      </w:r>
      <w:r w:rsidRPr="006B2B3A">
        <w:rPr>
          <w:noProof/>
        </w:rPr>
        <w:tab/>
        <w:t xml:space="preserve">Funes, H. A., Apostolova, N., Alegre, F., Blas-Garcia, A., Alvarez, A., Marti-Cabrera, M. and Esplugues, J. V. (2014) Neuronal Bioenergetics and Acute Mitochondrial Dysfunction: A Clue to Understanding the Central Nervous System Side Effects of Efavirenz. The Journal of Infectious Diseases. </w:t>
      </w:r>
      <w:r w:rsidRPr="006B2B3A">
        <w:rPr>
          <w:b/>
          <w:noProof/>
        </w:rPr>
        <w:t>210</w:t>
      </w:r>
      <w:r w:rsidRPr="006B2B3A">
        <w:rPr>
          <w:noProof/>
        </w:rPr>
        <w:t>, 1385-1395</w:t>
      </w:r>
    </w:p>
    <w:p w14:paraId="60DADEB8" w14:textId="77777777" w:rsidR="006B2B3A" w:rsidRPr="006B2B3A" w:rsidRDefault="006B2B3A" w:rsidP="00FC37AE">
      <w:pPr>
        <w:pStyle w:val="EndNoteBibliography"/>
        <w:spacing w:line="480" w:lineRule="auto"/>
        <w:rPr>
          <w:noProof/>
        </w:rPr>
      </w:pPr>
      <w:r w:rsidRPr="006B2B3A">
        <w:rPr>
          <w:noProof/>
        </w:rPr>
        <w:lastRenderedPageBreak/>
        <w:t>57</w:t>
      </w:r>
      <w:r w:rsidRPr="006B2B3A">
        <w:rPr>
          <w:noProof/>
        </w:rPr>
        <w:tab/>
        <w:t xml:space="preserve">Funes, H. A., Blas-Garcia, A., Esplugues, J. V. and Apostolova, N. (2015) Efavirenz alters mitochondrial respiratory function in cultured neuron and glial cell lines. Journal of Antimicrobial Chemotherapy. </w:t>
      </w:r>
      <w:r w:rsidRPr="006B2B3A">
        <w:rPr>
          <w:b/>
          <w:noProof/>
        </w:rPr>
        <w:t>70</w:t>
      </w:r>
      <w:r w:rsidRPr="006B2B3A">
        <w:rPr>
          <w:noProof/>
        </w:rPr>
        <w:t>, 2249-2254</w:t>
      </w:r>
    </w:p>
    <w:p w14:paraId="76EF1D36" w14:textId="77777777" w:rsidR="006B2B3A" w:rsidRPr="006B2B3A" w:rsidRDefault="006B2B3A" w:rsidP="00FC37AE">
      <w:pPr>
        <w:pStyle w:val="EndNoteBibliography"/>
        <w:spacing w:line="480" w:lineRule="auto"/>
        <w:rPr>
          <w:noProof/>
        </w:rPr>
      </w:pPr>
      <w:r w:rsidRPr="006B2B3A">
        <w:rPr>
          <w:noProof/>
        </w:rPr>
        <w:t>58</w:t>
      </w:r>
      <w:r w:rsidRPr="006B2B3A">
        <w:rPr>
          <w:noProof/>
        </w:rPr>
        <w:tab/>
        <w:t xml:space="preserve">Wang, R., Novick, S. J., Mangum, J. B., Queen, K., Ferrick, D. A., Rogers, G. W. and Stimmel, J. B. (2015) The acute extracellular flux (XF) assay to assess compound effects on mitochondrial function. Journal of biomolecular screening. </w:t>
      </w:r>
      <w:r w:rsidRPr="006B2B3A">
        <w:rPr>
          <w:b/>
          <w:noProof/>
        </w:rPr>
        <w:t>20</w:t>
      </w:r>
      <w:r w:rsidRPr="006B2B3A">
        <w:rPr>
          <w:noProof/>
        </w:rPr>
        <w:t>, 422-429</w:t>
      </w:r>
    </w:p>
    <w:p w14:paraId="1848F82F" w14:textId="77777777" w:rsidR="006B2B3A" w:rsidRPr="006B2B3A" w:rsidRDefault="006B2B3A" w:rsidP="00FC37AE">
      <w:pPr>
        <w:pStyle w:val="EndNoteBibliography"/>
        <w:spacing w:line="480" w:lineRule="auto"/>
        <w:rPr>
          <w:noProof/>
        </w:rPr>
      </w:pPr>
      <w:r w:rsidRPr="006B2B3A">
        <w:rPr>
          <w:noProof/>
        </w:rPr>
        <w:t>59</w:t>
      </w:r>
      <w:r w:rsidRPr="006B2B3A">
        <w:rPr>
          <w:noProof/>
        </w:rPr>
        <w:tab/>
        <w:t xml:space="preserve">Chen, L.-Q., Hou, B.-H., Lalonde, S., Takanaga, H., Hartung, M. L., Qu, X.-Q., Guo, W.-J., Kim, J.-G., Underwood, W., Chaudhuri, B., Chermak, D., Antony, G., White, F. F., Somerville, S. C., Mudgett, M. B. and Frommer, W. B. (2010) Sugar transporters for intercellular exchange and nutrition of pathogens. Nature. </w:t>
      </w:r>
      <w:r w:rsidRPr="006B2B3A">
        <w:rPr>
          <w:b/>
          <w:noProof/>
        </w:rPr>
        <w:t>468</w:t>
      </w:r>
      <w:r w:rsidRPr="006B2B3A">
        <w:rPr>
          <w:noProof/>
        </w:rPr>
        <w:t>, 527-532</w:t>
      </w:r>
    </w:p>
    <w:p w14:paraId="418EC461" w14:textId="77777777" w:rsidR="006B2B3A" w:rsidRPr="006B2B3A" w:rsidRDefault="006B2B3A" w:rsidP="00FC37AE">
      <w:pPr>
        <w:pStyle w:val="EndNoteBibliography"/>
        <w:spacing w:line="480" w:lineRule="auto"/>
        <w:rPr>
          <w:noProof/>
        </w:rPr>
      </w:pPr>
      <w:r w:rsidRPr="006B2B3A">
        <w:rPr>
          <w:noProof/>
        </w:rPr>
        <w:t>60</w:t>
      </w:r>
      <w:r w:rsidRPr="006B2B3A">
        <w:rPr>
          <w:noProof/>
        </w:rPr>
        <w:tab/>
        <w:t xml:space="preserve">Naftalin, R. J. (2018) A critique of the alternating access transporter model of uniport glucose transport. Biophysics Reports. </w:t>
      </w:r>
      <w:r w:rsidRPr="006B2B3A">
        <w:rPr>
          <w:b/>
          <w:noProof/>
        </w:rPr>
        <w:t>4</w:t>
      </w:r>
      <w:r w:rsidRPr="006B2B3A">
        <w:rPr>
          <w:noProof/>
        </w:rPr>
        <w:t>, 287-299</w:t>
      </w:r>
    </w:p>
    <w:p w14:paraId="6A3A036C" w14:textId="77777777" w:rsidR="006B2B3A" w:rsidRPr="006B2B3A" w:rsidRDefault="006B2B3A" w:rsidP="00FC37AE">
      <w:pPr>
        <w:pStyle w:val="EndNoteBibliography"/>
        <w:spacing w:line="480" w:lineRule="auto"/>
        <w:rPr>
          <w:b/>
          <w:noProof/>
        </w:rPr>
      </w:pPr>
      <w:r w:rsidRPr="006B2B3A">
        <w:rPr>
          <w:noProof/>
        </w:rPr>
        <w:t>61</w:t>
      </w:r>
      <w:r w:rsidRPr="006B2B3A">
        <w:rPr>
          <w:noProof/>
        </w:rPr>
        <w:tab/>
        <w:t xml:space="preserve">Lizák, B., Szarka, A., Kim, Y., Choi, K.-s., Németh, C. E., Marcolongo, P., Benedetti, A., Bánhegyi, G. and Margittai, É. (2019) Glucose Transport and Transporters in the Endomembranes. Int J Mol Sci. </w:t>
      </w:r>
      <w:r w:rsidRPr="006B2B3A">
        <w:rPr>
          <w:b/>
          <w:noProof/>
        </w:rPr>
        <w:t>20</w:t>
      </w:r>
    </w:p>
    <w:p w14:paraId="42A3064A" w14:textId="77777777" w:rsidR="006B2B3A" w:rsidRPr="006B2B3A" w:rsidRDefault="006B2B3A" w:rsidP="00FC37AE">
      <w:pPr>
        <w:pStyle w:val="EndNoteBibliography"/>
        <w:spacing w:line="480" w:lineRule="auto"/>
        <w:rPr>
          <w:noProof/>
        </w:rPr>
      </w:pPr>
      <w:r w:rsidRPr="006B2B3A">
        <w:rPr>
          <w:noProof/>
        </w:rPr>
        <w:t>62</w:t>
      </w:r>
      <w:r w:rsidRPr="006B2B3A">
        <w:rPr>
          <w:noProof/>
        </w:rPr>
        <w:tab/>
        <w:t xml:space="preserve">van der Windt, G. J. W. and Pearce, E. L. (2012) Metabolic switching and fuel choice during T-cell differentiation and memory development. Immunol Rev. </w:t>
      </w:r>
      <w:r w:rsidRPr="006B2B3A">
        <w:rPr>
          <w:b/>
          <w:noProof/>
        </w:rPr>
        <w:t>249</w:t>
      </w:r>
      <w:r w:rsidRPr="006B2B3A">
        <w:rPr>
          <w:noProof/>
        </w:rPr>
        <w:t>, 27-42</w:t>
      </w:r>
    </w:p>
    <w:p w14:paraId="0D34560C" w14:textId="77777777" w:rsidR="006B2B3A" w:rsidRPr="006B2B3A" w:rsidRDefault="006B2B3A" w:rsidP="00FC37AE">
      <w:pPr>
        <w:pStyle w:val="EndNoteBibliography"/>
        <w:spacing w:line="480" w:lineRule="auto"/>
        <w:rPr>
          <w:b/>
          <w:noProof/>
        </w:rPr>
      </w:pPr>
      <w:r w:rsidRPr="006B2B3A">
        <w:rPr>
          <w:noProof/>
        </w:rPr>
        <w:t>63</w:t>
      </w:r>
      <w:r w:rsidRPr="006B2B3A">
        <w:rPr>
          <w:noProof/>
        </w:rPr>
        <w:tab/>
        <w:t xml:space="preserve">Moro-García, M. A., Mayo, J. C., Sainz, R. M. and Alonso-Arias, R. (2018) Influence of Inflammation in the Process of T Lymphocyte Differentiation: Proliferative, Metabolic, and Oxidative Changes. Frontiers in Immunology. </w:t>
      </w:r>
      <w:r w:rsidRPr="006B2B3A">
        <w:rPr>
          <w:b/>
          <w:noProof/>
        </w:rPr>
        <w:t>9</w:t>
      </w:r>
    </w:p>
    <w:p w14:paraId="78684FCB" w14:textId="77777777" w:rsidR="006B2B3A" w:rsidRPr="006B2B3A" w:rsidRDefault="006B2B3A" w:rsidP="00FC37AE">
      <w:pPr>
        <w:pStyle w:val="EndNoteBibliography"/>
        <w:spacing w:line="480" w:lineRule="auto"/>
        <w:rPr>
          <w:noProof/>
        </w:rPr>
      </w:pPr>
      <w:r w:rsidRPr="006B2B3A">
        <w:rPr>
          <w:noProof/>
        </w:rPr>
        <w:t>64</w:t>
      </w:r>
      <w:r w:rsidRPr="006B2B3A">
        <w:rPr>
          <w:noProof/>
        </w:rPr>
        <w:tab/>
        <w:t xml:space="preserve">Warnke, D., Barreto, J. and Temesgen, Z. (2007) Antiretroviral Drugs. The Journal of Clinical Pharmacology. </w:t>
      </w:r>
      <w:r w:rsidRPr="006B2B3A">
        <w:rPr>
          <w:b/>
          <w:noProof/>
        </w:rPr>
        <w:t>47</w:t>
      </w:r>
      <w:r w:rsidRPr="006B2B3A">
        <w:rPr>
          <w:noProof/>
        </w:rPr>
        <w:t>, 1570-1579</w:t>
      </w:r>
    </w:p>
    <w:p w14:paraId="2325CD6B" w14:textId="3FD563F4" w:rsidR="003C2CC4" w:rsidRPr="00662336" w:rsidRDefault="00986052" w:rsidP="00FC37AE">
      <w:pPr>
        <w:spacing w:line="480" w:lineRule="auto"/>
      </w:pPr>
      <w:r w:rsidRPr="00662336">
        <w:fldChar w:fldCharType="end"/>
      </w:r>
    </w:p>
    <w:p w14:paraId="16108765" w14:textId="20194B5A" w:rsidR="007B1B6D" w:rsidRPr="00662336" w:rsidRDefault="00BE7631" w:rsidP="001B6E81">
      <w:pPr>
        <w:pStyle w:val="Heading1"/>
      </w:pPr>
      <w:r w:rsidRPr="00662336">
        <w:lastRenderedPageBreak/>
        <w:t>S</w:t>
      </w:r>
      <w:r w:rsidR="000C46C0">
        <w:t>upplementary Files</w:t>
      </w:r>
    </w:p>
    <w:p w14:paraId="545D700E" w14:textId="59D03BC5" w:rsidR="00803537" w:rsidRPr="00662336" w:rsidRDefault="00E63BE7" w:rsidP="000175B6">
      <w:pPr>
        <w:spacing w:line="480" w:lineRule="auto"/>
      </w:pPr>
      <w:r w:rsidRPr="00662336">
        <w:rPr>
          <w:noProof/>
        </w:rPr>
        <w:drawing>
          <wp:anchor distT="0" distB="0" distL="114300" distR="114300" simplePos="0" relativeHeight="251594760" behindDoc="0" locked="0" layoutInCell="1" allowOverlap="1" wp14:anchorId="7C04A3B5" wp14:editId="0B7326EA">
            <wp:simplePos x="0" y="0"/>
            <wp:positionH relativeFrom="margin">
              <wp:align>left</wp:align>
            </wp:positionH>
            <wp:positionV relativeFrom="paragraph">
              <wp:posOffset>0</wp:posOffset>
            </wp:positionV>
            <wp:extent cx="5380355" cy="646239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80355" cy="6462395"/>
                    </a:xfrm>
                    <a:prstGeom prst="rect">
                      <a:avLst/>
                    </a:prstGeom>
                    <a:noFill/>
                  </pic:spPr>
                </pic:pic>
              </a:graphicData>
            </a:graphic>
          </wp:anchor>
        </w:drawing>
      </w:r>
    </w:p>
    <w:p w14:paraId="7088D06A" w14:textId="168E4F79" w:rsidR="00803537" w:rsidRPr="00662336" w:rsidRDefault="00803537" w:rsidP="000175B6">
      <w:pPr>
        <w:spacing w:line="480" w:lineRule="auto"/>
      </w:pPr>
    </w:p>
    <w:p w14:paraId="48730137" w14:textId="321C3EDB" w:rsidR="00803537" w:rsidRPr="00662336" w:rsidRDefault="00803537" w:rsidP="000175B6">
      <w:pPr>
        <w:spacing w:line="480" w:lineRule="auto"/>
      </w:pPr>
    </w:p>
    <w:p w14:paraId="080AA29F" w14:textId="5E8AEFBC" w:rsidR="00803537" w:rsidRPr="00662336" w:rsidRDefault="00803537" w:rsidP="000175B6">
      <w:pPr>
        <w:spacing w:line="480" w:lineRule="auto"/>
      </w:pPr>
    </w:p>
    <w:p w14:paraId="6A7ADCCA" w14:textId="466B7FAF" w:rsidR="00803537" w:rsidRPr="00662336" w:rsidRDefault="00803537" w:rsidP="000175B6">
      <w:pPr>
        <w:spacing w:line="480" w:lineRule="auto"/>
      </w:pPr>
    </w:p>
    <w:p w14:paraId="54BAAA2D" w14:textId="1B5683B1" w:rsidR="00803537" w:rsidRPr="00662336" w:rsidRDefault="00803537" w:rsidP="000175B6">
      <w:pPr>
        <w:spacing w:line="480" w:lineRule="auto"/>
      </w:pPr>
    </w:p>
    <w:p w14:paraId="09DBA6AF" w14:textId="67E65197" w:rsidR="00803537" w:rsidRPr="00662336" w:rsidRDefault="00803537" w:rsidP="000175B6">
      <w:pPr>
        <w:spacing w:line="480" w:lineRule="auto"/>
      </w:pPr>
    </w:p>
    <w:p w14:paraId="02D3F756" w14:textId="4D5AB85A" w:rsidR="00803537" w:rsidRPr="00662336" w:rsidRDefault="00803537" w:rsidP="000175B6">
      <w:pPr>
        <w:spacing w:line="480" w:lineRule="auto"/>
      </w:pPr>
    </w:p>
    <w:p w14:paraId="3CA586DB" w14:textId="7A1DCCD0" w:rsidR="00803537" w:rsidRPr="00662336" w:rsidRDefault="00803537" w:rsidP="000175B6">
      <w:pPr>
        <w:spacing w:line="480" w:lineRule="auto"/>
      </w:pPr>
    </w:p>
    <w:p w14:paraId="0FC55B0A" w14:textId="0F6C5242" w:rsidR="00803537" w:rsidRPr="00662336" w:rsidRDefault="00803537" w:rsidP="000175B6">
      <w:pPr>
        <w:spacing w:line="480" w:lineRule="auto"/>
      </w:pPr>
    </w:p>
    <w:p w14:paraId="04C9CB0A" w14:textId="77777777" w:rsidR="00803537" w:rsidRPr="00662336" w:rsidRDefault="00803537" w:rsidP="000175B6">
      <w:pPr>
        <w:spacing w:line="480" w:lineRule="auto"/>
      </w:pPr>
    </w:p>
    <w:p w14:paraId="3CCA7177" w14:textId="77777777" w:rsidR="00803537" w:rsidRPr="00662336" w:rsidRDefault="00803537" w:rsidP="000175B6">
      <w:pPr>
        <w:spacing w:line="480" w:lineRule="auto"/>
      </w:pPr>
    </w:p>
    <w:p w14:paraId="02891079" w14:textId="596DEAD2" w:rsidR="00803537" w:rsidRPr="00662336" w:rsidRDefault="00803537" w:rsidP="000175B6">
      <w:pPr>
        <w:spacing w:line="480" w:lineRule="auto"/>
      </w:pPr>
    </w:p>
    <w:p w14:paraId="2887578D" w14:textId="5256F510" w:rsidR="00803537" w:rsidRPr="00662336" w:rsidRDefault="00803537" w:rsidP="000175B6">
      <w:pPr>
        <w:spacing w:line="480" w:lineRule="auto"/>
      </w:pPr>
    </w:p>
    <w:p w14:paraId="24ABD8D2" w14:textId="77777777" w:rsidR="000C46C0" w:rsidRDefault="00803537" w:rsidP="000175B6">
      <w:pPr>
        <w:spacing w:line="480" w:lineRule="auto"/>
        <w:rPr>
          <w:b/>
          <w:bCs/>
          <w:lang w:val="en-US"/>
        </w:rPr>
      </w:pPr>
      <w:r w:rsidRPr="00662336">
        <w:br w:type="textWrapping" w:clear="all"/>
      </w:r>
    </w:p>
    <w:p w14:paraId="43345D14" w14:textId="67C5A730" w:rsidR="000C46C0" w:rsidRDefault="000C46C0" w:rsidP="000175B6">
      <w:pPr>
        <w:spacing w:line="480" w:lineRule="auto"/>
        <w:rPr>
          <w:b/>
          <w:bCs/>
        </w:rPr>
      </w:pPr>
      <w:r>
        <w:rPr>
          <w:b/>
          <w:bCs/>
          <w:lang w:val="en-US"/>
        </w:rPr>
        <w:t xml:space="preserve">Sup </w:t>
      </w:r>
      <w:r w:rsidRPr="00F40E7F">
        <w:rPr>
          <w:b/>
          <w:bCs/>
          <w:lang w:val="en-US"/>
        </w:rPr>
        <w:t xml:space="preserve">Figure </w:t>
      </w:r>
      <w:r>
        <w:rPr>
          <w:b/>
          <w:bCs/>
          <w:lang w:val="en-US"/>
        </w:rPr>
        <w:t>1</w:t>
      </w:r>
      <w:r w:rsidRPr="00F40E7F">
        <w:rPr>
          <w:b/>
          <w:bCs/>
          <w:lang w:val="en-US"/>
        </w:rPr>
        <w:t xml:space="preserve">. </w:t>
      </w:r>
      <w:r>
        <w:rPr>
          <w:b/>
          <w:bCs/>
        </w:rPr>
        <w:t>Binding affinities of EFV, LPV, BAY-876 and glucose to SLC2A1.</w:t>
      </w:r>
    </w:p>
    <w:p w14:paraId="089F9A54" w14:textId="04629D4C" w:rsidR="00080B1D" w:rsidRPr="006E2198" w:rsidRDefault="000C46C0" w:rsidP="000175B6">
      <w:pPr>
        <w:spacing w:line="480" w:lineRule="auto"/>
        <w:rPr>
          <w:rFonts w:ascii="Arial" w:hAnsi="Arial" w:cs="Arial"/>
        </w:rPr>
      </w:pPr>
      <w:r>
        <w:t>Binding affinities in kcal/mol of (</w:t>
      </w:r>
      <w:r w:rsidRPr="00C52601">
        <w:rPr>
          <w:b/>
          <w:bCs/>
        </w:rPr>
        <w:t>A</w:t>
      </w:r>
      <w:r>
        <w:t>) EFV, (</w:t>
      </w:r>
      <w:r w:rsidRPr="00F40E7F">
        <w:rPr>
          <w:b/>
          <w:bCs/>
        </w:rPr>
        <w:t>B</w:t>
      </w:r>
      <w:r>
        <w:t>) LPV, (</w:t>
      </w:r>
      <w:r w:rsidRPr="005B7E62">
        <w:rPr>
          <w:b/>
        </w:rPr>
        <w:t>C</w:t>
      </w:r>
      <w:r>
        <w:t>) BAY-876 and (</w:t>
      </w:r>
      <w:r w:rsidRPr="00D25E9D">
        <w:rPr>
          <w:b/>
        </w:rPr>
        <w:t>D</w:t>
      </w:r>
      <w:r>
        <w:t xml:space="preserve">) glucose to the SLC2A1 transporter. The </w:t>
      </w:r>
      <w:r w:rsidRPr="00D25E9D">
        <w:rPr>
          <w:i/>
        </w:rPr>
        <w:t>mode</w:t>
      </w:r>
      <w:r>
        <w:t xml:space="preserve"> refers to the formation of drug-transporter complex from the most probable (1) to least probable (9) outcome. The more probable the complex, the lower the energy required to form the complex, shown via the affinity column. </w:t>
      </w:r>
    </w:p>
    <w:sectPr w:rsidR="00080B1D" w:rsidRPr="006E2198" w:rsidSect="009C5D16">
      <w:type w:val="continuous"/>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707BE" w16cex:dateUtc="2022-03-24T15:0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601EF" w14:textId="77777777" w:rsidR="007C22A0" w:rsidRDefault="007C22A0" w:rsidP="00613248">
      <w:r>
        <w:separator/>
      </w:r>
    </w:p>
  </w:endnote>
  <w:endnote w:type="continuationSeparator" w:id="0">
    <w:p w14:paraId="7672FCE0" w14:textId="77777777" w:rsidR="007C22A0" w:rsidRDefault="007C22A0" w:rsidP="00613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9090170"/>
      <w:docPartObj>
        <w:docPartGallery w:val="Page Numbers (Bottom of Page)"/>
        <w:docPartUnique/>
      </w:docPartObj>
    </w:sdtPr>
    <w:sdtEndPr>
      <w:rPr>
        <w:noProof/>
      </w:rPr>
    </w:sdtEndPr>
    <w:sdtContent>
      <w:p w14:paraId="2719E4D6" w14:textId="0F97647B" w:rsidR="007C22A0" w:rsidRDefault="007C22A0">
        <w:pPr>
          <w:pStyle w:val="Footer"/>
        </w:pPr>
        <w:r>
          <w:fldChar w:fldCharType="begin"/>
        </w:r>
        <w:r>
          <w:instrText xml:space="preserve"> PAGE   \* MERGEFORMAT </w:instrText>
        </w:r>
        <w:r>
          <w:fldChar w:fldCharType="separate"/>
        </w:r>
        <w:r>
          <w:rPr>
            <w:noProof/>
          </w:rPr>
          <w:t>2</w:t>
        </w:r>
        <w:r>
          <w:rPr>
            <w:noProof/>
          </w:rPr>
          <w:fldChar w:fldCharType="end"/>
        </w:r>
      </w:p>
    </w:sdtContent>
  </w:sdt>
  <w:p w14:paraId="244B34CC" w14:textId="77777777" w:rsidR="007C22A0" w:rsidRDefault="007C2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87D84" w14:textId="77777777" w:rsidR="007C22A0" w:rsidRDefault="007C22A0" w:rsidP="00613248">
      <w:r>
        <w:separator/>
      </w:r>
    </w:p>
  </w:footnote>
  <w:footnote w:type="continuationSeparator" w:id="0">
    <w:p w14:paraId="1613B535" w14:textId="77777777" w:rsidR="007C22A0" w:rsidRDefault="007C22A0" w:rsidP="00613248">
      <w:r>
        <w:continuationSeparator/>
      </w:r>
    </w:p>
  </w:footnote>
  <w:footnote w:id="1">
    <w:p w14:paraId="706887B0" w14:textId="55AED97C" w:rsidR="007C22A0" w:rsidRDefault="007C22A0" w:rsidP="005D39E3">
      <w:pPr>
        <w:pStyle w:val="FootnoteText"/>
      </w:pPr>
      <w:r>
        <w:t>2-DG, 2-deoxyglucose; ARVs, antiretrovirals; BCA, Pierce™ BCA protein assay; Ct, cycle threshold; ECAR, extracellular acidification rate; EFV, efavirenz; FCCP, carbonyl cyanide-4 (trifluoromethoxy) phenylhydrazone; GLUT1, glucose uptake transporter 1; GLUTs, glucose uptake transporters; JATP, rate of ATP production; JATP, glyc glycolytic rate; JATPox, oxidative reaction rate; LCISol, live cell imaging solution; LPS, lipopolysaccharide; LPV, lopinavir; MTT, 3-[4,5-dimethylthiazol-2-yl]-2,5-diphenyltetrazolium bromide; NNRTI, non-nucleoside reverse transcriptase inhibitor; OCR, oxygen consumption rate; PDB, protein data bank; PI, protease inhibitor; Rot/AA, rotenone and Antimycin A; SLC, solute carri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2.65pt;height:25.55pt;visibility:visible;mso-wrap-style:square" o:bullet="t">
        <v:imagedata r:id="rId1" o:title=""/>
      </v:shape>
    </w:pict>
  </w:numPicBullet>
  <w:abstractNum w:abstractNumId="0" w15:restartNumberingAfterBreak="0">
    <w:nsid w:val="04222B3D"/>
    <w:multiLevelType w:val="multilevel"/>
    <w:tmpl w:val="D6FAF7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0E23E7"/>
    <w:multiLevelType w:val="hybridMultilevel"/>
    <w:tmpl w:val="FE1E5A7E"/>
    <w:lvl w:ilvl="0" w:tplc="E076A778">
      <w:start w:val="3"/>
      <w:numFmt w:val="decimal"/>
      <w:lvlText w:val="%1."/>
      <w:lvlJc w:val="left"/>
      <w:pPr>
        <w:tabs>
          <w:tab w:val="num" w:pos="720"/>
        </w:tabs>
        <w:ind w:left="720" w:hanging="360"/>
      </w:pPr>
    </w:lvl>
    <w:lvl w:ilvl="1" w:tplc="3F725826" w:tentative="1">
      <w:start w:val="1"/>
      <w:numFmt w:val="decimal"/>
      <w:lvlText w:val="%2."/>
      <w:lvlJc w:val="left"/>
      <w:pPr>
        <w:tabs>
          <w:tab w:val="num" w:pos="1440"/>
        </w:tabs>
        <w:ind w:left="1440" w:hanging="360"/>
      </w:pPr>
    </w:lvl>
    <w:lvl w:ilvl="2" w:tplc="33F228C6" w:tentative="1">
      <w:start w:val="1"/>
      <w:numFmt w:val="decimal"/>
      <w:lvlText w:val="%3."/>
      <w:lvlJc w:val="left"/>
      <w:pPr>
        <w:tabs>
          <w:tab w:val="num" w:pos="2160"/>
        </w:tabs>
        <w:ind w:left="2160" w:hanging="360"/>
      </w:pPr>
    </w:lvl>
    <w:lvl w:ilvl="3" w:tplc="B1E63692" w:tentative="1">
      <w:start w:val="1"/>
      <w:numFmt w:val="decimal"/>
      <w:lvlText w:val="%4."/>
      <w:lvlJc w:val="left"/>
      <w:pPr>
        <w:tabs>
          <w:tab w:val="num" w:pos="2880"/>
        </w:tabs>
        <w:ind w:left="2880" w:hanging="360"/>
      </w:pPr>
    </w:lvl>
    <w:lvl w:ilvl="4" w:tplc="CEC4DEA0" w:tentative="1">
      <w:start w:val="1"/>
      <w:numFmt w:val="decimal"/>
      <w:lvlText w:val="%5."/>
      <w:lvlJc w:val="left"/>
      <w:pPr>
        <w:tabs>
          <w:tab w:val="num" w:pos="3600"/>
        </w:tabs>
        <w:ind w:left="3600" w:hanging="360"/>
      </w:pPr>
    </w:lvl>
    <w:lvl w:ilvl="5" w:tplc="23409E4C" w:tentative="1">
      <w:start w:val="1"/>
      <w:numFmt w:val="decimal"/>
      <w:lvlText w:val="%6."/>
      <w:lvlJc w:val="left"/>
      <w:pPr>
        <w:tabs>
          <w:tab w:val="num" w:pos="4320"/>
        </w:tabs>
        <w:ind w:left="4320" w:hanging="360"/>
      </w:pPr>
    </w:lvl>
    <w:lvl w:ilvl="6" w:tplc="6E4E0A0C" w:tentative="1">
      <w:start w:val="1"/>
      <w:numFmt w:val="decimal"/>
      <w:lvlText w:val="%7."/>
      <w:lvlJc w:val="left"/>
      <w:pPr>
        <w:tabs>
          <w:tab w:val="num" w:pos="5040"/>
        </w:tabs>
        <w:ind w:left="5040" w:hanging="360"/>
      </w:pPr>
    </w:lvl>
    <w:lvl w:ilvl="7" w:tplc="CC82482A" w:tentative="1">
      <w:start w:val="1"/>
      <w:numFmt w:val="decimal"/>
      <w:lvlText w:val="%8."/>
      <w:lvlJc w:val="left"/>
      <w:pPr>
        <w:tabs>
          <w:tab w:val="num" w:pos="5760"/>
        </w:tabs>
        <w:ind w:left="5760" w:hanging="360"/>
      </w:pPr>
    </w:lvl>
    <w:lvl w:ilvl="8" w:tplc="0AFCC916" w:tentative="1">
      <w:start w:val="1"/>
      <w:numFmt w:val="decimal"/>
      <w:lvlText w:val="%9."/>
      <w:lvlJc w:val="left"/>
      <w:pPr>
        <w:tabs>
          <w:tab w:val="num" w:pos="6480"/>
        </w:tabs>
        <w:ind w:left="6480" w:hanging="360"/>
      </w:pPr>
    </w:lvl>
  </w:abstractNum>
  <w:abstractNum w:abstractNumId="2" w15:restartNumberingAfterBreak="0">
    <w:nsid w:val="055C4282"/>
    <w:multiLevelType w:val="hybridMultilevel"/>
    <w:tmpl w:val="4FBC6E02"/>
    <w:lvl w:ilvl="0" w:tplc="E17A8398">
      <w:start w:val="1"/>
      <w:numFmt w:val="bullet"/>
      <w:lvlText w:val=""/>
      <w:lvlJc w:val="left"/>
      <w:pPr>
        <w:tabs>
          <w:tab w:val="num" w:pos="720"/>
        </w:tabs>
        <w:ind w:left="720" w:hanging="360"/>
      </w:pPr>
      <w:rPr>
        <w:rFonts w:ascii="Symbol" w:hAnsi="Symbol" w:hint="default"/>
        <w:sz w:val="20"/>
      </w:rPr>
    </w:lvl>
    <w:lvl w:ilvl="1" w:tplc="F9EC5BE6" w:tentative="1">
      <w:start w:val="1"/>
      <w:numFmt w:val="bullet"/>
      <w:lvlText w:val="o"/>
      <w:lvlJc w:val="left"/>
      <w:pPr>
        <w:tabs>
          <w:tab w:val="num" w:pos="1440"/>
        </w:tabs>
        <w:ind w:left="1440" w:hanging="360"/>
      </w:pPr>
      <w:rPr>
        <w:rFonts w:ascii="Courier New" w:hAnsi="Courier New" w:hint="default"/>
        <w:sz w:val="20"/>
      </w:rPr>
    </w:lvl>
    <w:lvl w:ilvl="2" w:tplc="16D08080" w:tentative="1">
      <w:start w:val="1"/>
      <w:numFmt w:val="bullet"/>
      <w:lvlText w:val=""/>
      <w:lvlJc w:val="left"/>
      <w:pPr>
        <w:tabs>
          <w:tab w:val="num" w:pos="2160"/>
        </w:tabs>
        <w:ind w:left="2160" w:hanging="360"/>
      </w:pPr>
      <w:rPr>
        <w:rFonts w:ascii="Wingdings" w:hAnsi="Wingdings" w:hint="default"/>
        <w:sz w:val="20"/>
      </w:rPr>
    </w:lvl>
    <w:lvl w:ilvl="3" w:tplc="4F18CD4C" w:tentative="1">
      <w:start w:val="1"/>
      <w:numFmt w:val="bullet"/>
      <w:lvlText w:val=""/>
      <w:lvlJc w:val="left"/>
      <w:pPr>
        <w:tabs>
          <w:tab w:val="num" w:pos="2880"/>
        </w:tabs>
        <w:ind w:left="2880" w:hanging="360"/>
      </w:pPr>
      <w:rPr>
        <w:rFonts w:ascii="Wingdings" w:hAnsi="Wingdings" w:hint="default"/>
        <w:sz w:val="20"/>
      </w:rPr>
    </w:lvl>
    <w:lvl w:ilvl="4" w:tplc="68D892FE" w:tentative="1">
      <w:start w:val="1"/>
      <w:numFmt w:val="bullet"/>
      <w:lvlText w:val=""/>
      <w:lvlJc w:val="left"/>
      <w:pPr>
        <w:tabs>
          <w:tab w:val="num" w:pos="3600"/>
        </w:tabs>
        <w:ind w:left="3600" w:hanging="360"/>
      </w:pPr>
      <w:rPr>
        <w:rFonts w:ascii="Wingdings" w:hAnsi="Wingdings" w:hint="default"/>
        <w:sz w:val="20"/>
      </w:rPr>
    </w:lvl>
    <w:lvl w:ilvl="5" w:tplc="B35AF1A2" w:tentative="1">
      <w:start w:val="1"/>
      <w:numFmt w:val="bullet"/>
      <w:lvlText w:val=""/>
      <w:lvlJc w:val="left"/>
      <w:pPr>
        <w:tabs>
          <w:tab w:val="num" w:pos="4320"/>
        </w:tabs>
        <w:ind w:left="4320" w:hanging="360"/>
      </w:pPr>
      <w:rPr>
        <w:rFonts w:ascii="Wingdings" w:hAnsi="Wingdings" w:hint="default"/>
        <w:sz w:val="20"/>
      </w:rPr>
    </w:lvl>
    <w:lvl w:ilvl="6" w:tplc="7AE2A06A" w:tentative="1">
      <w:start w:val="1"/>
      <w:numFmt w:val="bullet"/>
      <w:lvlText w:val=""/>
      <w:lvlJc w:val="left"/>
      <w:pPr>
        <w:tabs>
          <w:tab w:val="num" w:pos="5040"/>
        </w:tabs>
        <w:ind w:left="5040" w:hanging="360"/>
      </w:pPr>
      <w:rPr>
        <w:rFonts w:ascii="Wingdings" w:hAnsi="Wingdings" w:hint="default"/>
        <w:sz w:val="20"/>
      </w:rPr>
    </w:lvl>
    <w:lvl w:ilvl="7" w:tplc="AED84266" w:tentative="1">
      <w:start w:val="1"/>
      <w:numFmt w:val="bullet"/>
      <w:lvlText w:val=""/>
      <w:lvlJc w:val="left"/>
      <w:pPr>
        <w:tabs>
          <w:tab w:val="num" w:pos="5760"/>
        </w:tabs>
        <w:ind w:left="5760" w:hanging="360"/>
      </w:pPr>
      <w:rPr>
        <w:rFonts w:ascii="Wingdings" w:hAnsi="Wingdings" w:hint="default"/>
        <w:sz w:val="20"/>
      </w:rPr>
    </w:lvl>
    <w:lvl w:ilvl="8" w:tplc="9266FA9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CF4D6B"/>
    <w:multiLevelType w:val="hybridMultilevel"/>
    <w:tmpl w:val="B1105706"/>
    <w:lvl w:ilvl="0" w:tplc="5532C712">
      <w:start w:val="1"/>
      <w:numFmt w:val="decimal"/>
      <w:lvlText w:val="%1."/>
      <w:lvlJc w:val="left"/>
      <w:pPr>
        <w:tabs>
          <w:tab w:val="num" w:pos="720"/>
        </w:tabs>
        <w:ind w:left="720" w:hanging="360"/>
      </w:pPr>
    </w:lvl>
    <w:lvl w:ilvl="1" w:tplc="7D768620" w:tentative="1">
      <w:start w:val="1"/>
      <w:numFmt w:val="decimal"/>
      <w:lvlText w:val="%2."/>
      <w:lvlJc w:val="left"/>
      <w:pPr>
        <w:tabs>
          <w:tab w:val="num" w:pos="1440"/>
        </w:tabs>
        <w:ind w:left="1440" w:hanging="360"/>
      </w:pPr>
    </w:lvl>
    <w:lvl w:ilvl="2" w:tplc="FFE0BF48" w:tentative="1">
      <w:start w:val="1"/>
      <w:numFmt w:val="decimal"/>
      <w:lvlText w:val="%3."/>
      <w:lvlJc w:val="left"/>
      <w:pPr>
        <w:tabs>
          <w:tab w:val="num" w:pos="2160"/>
        </w:tabs>
        <w:ind w:left="2160" w:hanging="360"/>
      </w:pPr>
    </w:lvl>
    <w:lvl w:ilvl="3" w:tplc="B7305922" w:tentative="1">
      <w:start w:val="1"/>
      <w:numFmt w:val="decimal"/>
      <w:lvlText w:val="%4."/>
      <w:lvlJc w:val="left"/>
      <w:pPr>
        <w:tabs>
          <w:tab w:val="num" w:pos="2880"/>
        </w:tabs>
        <w:ind w:left="2880" w:hanging="360"/>
      </w:pPr>
    </w:lvl>
    <w:lvl w:ilvl="4" w:tplc="CFBC12A8" w:tentative="1">
      <w:start w:val="1"/>
      <w:numFmt w:val="decimal"/>
      <w:lvlText w:val="%5."/>
      <w:lvlJc w:val="left"/>
      <w:pPr>
        <w:tabs>
          <w:tab w:val="num" w:pos="3600"/>
        </w:tabs>
        <w:ind w:left="3600" w:hanging="360"/>
      </w:pPr>
    </w:lvl>
    <w:lvl w:ilvl="5" w:tplc="1B701F5C" w:tentative="1">
      <w:start w:val="1"/>
      <w:numFmt w:val="decimal"/>
      <w:lvlText w:val="%6."/>
      <w:lvlJc w:val="left"/>
      <w:pPr>
        <w:tabs>
          <w:tab w:val="num" w:pos="4320"/>
        </w:tabs>
        <w:ind w:left="4320" w:hanging="360"/>
      </w:pPr>
    </w:lvl>
    <w:lvl w:ilvl="6" w:tplc="59D00ACE" w:tentative="1">
      <w:start w:val="1"/>
      <w:numFmt w:val="decimal"/>
      <w:lvlText w:val="%7."/>
      <w:lvlJc w:val="left"/>
      <w:pPr>
        <w:tabs>
          <w:tab w:val="num" w:pos="5040"/>
        </w:tabs>
        <w:ind w:left="5040" w:hanging="360"/>
      </w:pPr>
    </w:lvl>
    <w:lvl w:ilvl="7" w:tplc="F29E27B2" w:tentative="1">
      <w:start w:val="1"/>
      <w:numFmt w:val="decimal"/>
      <w:lvlText w:val="%8."/>
      <w:lvlJc w:val="left"/>
      <w:pPr>
        <w:tabs>
          <w:tab w:val="num" w:pos="5760"/>
        </w:tabs>
        <w:ind w:left="5760" w:hanging="360"/>
      </w:pPr>
    </w:lvl>
    <w:lvl w:ilvl="8" w:tplc="43E623B4" w:tentative="1">
      <w:start w:val="1"/>
      <w:numFmt w:val="decimal"/>
      <w:lvlText w:val="%9."/>
      <w:lvlJc w:val="left"/>
      <w:pPr>
        <w:tabs>
          <w:tab w:val="num" w:pos="6480"/>
        </w:tabs>
        <w:ind w:left="6480" w:hanging="360"/>
      </w:pPr>
    </w:lvl>
  </w:abstractNum>
  <w:abstractNum w:abstractNumId="4" w15:restartNumberingAfterBreak="0">
    <w:nsid w:val="1C8559C1"/>
    <w:multiLevelType w:val="hybridMultilevel"/>
    <w:tmpl w:val="F336EC50"/>
    <w:lvl w:ilvl="0" w:tplc="FFFFFFFF">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211D1B"/>
    <w:multiLevelType w:val="hybridMultilevel"/>
    <w:tmpl w:val="B2FC22B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420948"/>
    <w:multiLevelType w:val="multilevel"/>
    <w:tmpl w:val="65DAB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406701"/>
    <w:multiLevelType w:val="multilevel"/>
    <w:tmpl w:val="CAA23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E63A79"/>
    <w:multiLevelType w:val="multilevel"/>
    <w:tmpl w:val="D1E870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B82B85"/>
    <w:multiLevelType w:val="multilevel"/>
    <w:tmpl w:val="88E42C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36582F"/>
    <w:multiLevelType w:val="multilevel"/>
    <w:tmpl w:val="B1106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12DDE"/>
    <w:multiLevelType w:val="hybridMultilevel"/>
    <w:tmpl w:val="A47E0CDE"/>
    <w:lvl w:ilvl="0" w:tplc="FFFFFFFF">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E153F1"/>
    <w:multiLevelType w:val="multilevel"/>
    <w:tmpl w:val="1B829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6DF382C"/>
    <w:multiLevelType w:val="multilevel"/>
    <w:tmpl w:val="3E664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C12484"/>
    <w:multiLevelType w:val="hybridMultilevel"/>
    <w:tmpl w:val="3E06C1BC"/>
    <w:lvl w:ilvl="0" w:tplc="240070D2">
      <w:start w:val="2"/>
      <w:numFmt w:val="decimal"/>
      <w:lvlText w:val="%1."/>
      <w:lvlJc w:val="left"/>
      <w:pPr>
        <w:tabs>
          <w:tab w:val="num" w:pos="720"/>
        </w:tabs>
        <w:ind w:left="720" w:hanging="360"/>
      </w:pPr>
    </w:lvl>
    <w:lvl w:ilvl="1" w:tplc="C49290AC" w:tentative="1">
      <w:start w:val="1"/>
      <w:numFmt w:val="decimal"/>
      <w:lvlText w:val="%2."/>
      <w:lvlJc w:val="left"/>
      <w:pPr>
        <w:tabs>
          <w:tab w:val="num" w:pos="1440"/>
        </w:tabs>
        <w:ind w:left="1440" w:hanging="360"/>
      </w:pPr>
    </w:lvl>
    <w:lvl w:ilvl="2" w:tplc="C01C7758" w:tentative="1">
      <w:start w:val="1"/>
      <w:numFmt w:val="decimal"/>
      <w:lvlText w:val="%3."/>
      <w:lvlJc w:val="left"/>
      <w:pPr>
        <w:tabs>
          <w:tab w:val="num" w:pos="2160"/>
        </w:tabs>
        <w:ind w:left="2160" w:hanging="360"/>
      </w:pPr>
    </w:lvl>
    <w:lvl w:ilvl="3" w:tplc="F0F44E5E" w:tentative="1">
      <w:start w:val="1"/>
      <w:numFmt w:val="decimal"/>
      <w:lvlText w:val="%4."/>
      <w:lvlJc w:val="left"/>
      <w:pPr>
        <w:tabs>
          <w:tab w:val="num" w:pos="2880"/>
        </w:tabs>
        <w:ind w:left="2880" w:hanging="360"/>
      </w:pPr>
    </w:lvl>
    <w:lvl w:ilvl="4" w:tplc="CF78E7A6" w:tentative="1">
      <w:start w:val="1"/>
      <w:numFmt w:val="decimal"/>
      <w:lvlText w:val="%5."/>
      <w:lvlJc w:val="left"/>
      <w:pPr>
        <w:tabs>
          <w:tab w:val="num" w:pos="3600"/>
        </w:tabs>
        <w:ind w:left="3600" w:hanging="360"/>
      </w:pPr>
    </w:lvl>
    <w:lvl w:ilvl="5" w:tplc="7C9C0906" w:tentative="1">
      <w:start w:val="1"/>
      <w:numFmt w:val="decimal"/>
      <w:lvlText w:val="%6."/>
      <w:lvlJc w:val="left"/>
      <w:pPr>
        <w:tabs>
          <w:tab w:val="num" w:pos="4320"/>
        </w:tabs>
        <w:ind w:left="4320" w:hanging="360"/>
      </w:pPr>
    </w:lvl>
    <w:lvl w:ilvl="6" w:tplc="6A3E42A6" w:tentative="1">
      <w:start w:val="1"/>
      <w:numFmt w:val="decimal"/>
      <w:lvlText w:val="%7."/>
      <w:lvlJc w:val="left"/>
      <w:pPr>
        <w:tabs>
          <w:tab w:val="num" w:pos="5040"/>
        </w:tabs>
        <w:ind w:left="5040" w:hanging="360"/>
      </w:pPr>
    </w:lvl>
    <w:lvl w:ilvl="7" w:tplc="29CCD456" w:tentative="1">
      <w:start w:val="1"/>
      <w:numFmt w:val="decimal"/>
      <w:lvlText w:val="%8."/>
      <w:lvlJc w:val="left"/>
      <w:pPr>
        <w:tabs>
          <w:tab w:val="num" w:pos="5760"/>
        </w:tabs>
        <w:ind w:left="5760" w:hanging="360"/>
      </w:pPr>
    </w:lvl>
    <w:lvl w:ilvl="8" w:tplc="604E18AC" w:tentative="1">
      <w:start w:val="1"/>
      <w:numFmt w:val="decimal"/>
      <w:lvlText w:val="%9."/>
      <w:lvlJc w:val="left"/>
      <w:pPr>
        <w:tabs>
          <w:tab w:val="num" w:pos="6480"/>
        </w:tabs>
        <w:ind w:left="6480" w:hanging="360"/>
      </w:pPr>
    </w:lvl>
  </w:abstractNum>
  <w:abstractNum w:abstractNumId="15" w15:restartNumberingAfterBreak="0">
    <w:nsid w:val="38A84152"/>
    <w:multiLevelType w:val="multilevel"/>
    <w:tmpl w:val="30EE9B6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CC91DC8"/>
    <w:multiLevelType w:val="hybridMultilevel"/>
    <w:tmpl w:val="84F670B4"/>
    <w:lvl w:ilvl="0" w:tplc="E5127558">
      <w:start w:val="5"/>
      <w:numFmt w:val="decimal"/>
      <w:lvlText w:val="%1."/>
      <w:lvlJc w:val="left"/>
      <w:pPr>
        <w:tabs>
          <w:tab w:val="num" w:pos="720"/>
        </w:tabs>
        <w:ind w:left="720" w:hanging="360"/>
      </w:pPr>
    </w:lvl>
    <w:lvl w:ilvl="1" w:tplc="3F22899A" w:tentative="1">
      <w:start w:val="1"/>
      <w:numFmt w:val="decimal"/>
      <w:lvlText w:val="%2."/>
      <w:lvlJc w:val="left"/>
      <w:pPr>
        <w:tabs>
          <w:tab w:val="num" w:pos="1440"/>
        </w:tabs>
        <w:ind w:left="1440" w:hanging="360"/>
      </w:pPr>
    </w:lvl>
    <w:lvl w:ilvl="2" w:tplc="58BEEE12" w:tentative="1">
      <w:start w:val="1"/>
      <w:numFmt w:val="decimal"/>
      <w:lvlText w:val="%3."/>
      <w:lvlJc w:val="left"/>
      <w:pPr>
        <w:tabs>
          <w:tab w:val="num" w:pos="2160"/>
        </w:tabs>
        <w:ind w:left="2160" w:hanging="360"/>
      </w:pPr>
    </w:lvl>
    <w:lvl w:ilvl="3" w:tplc="BAEEB778" w:tentative="1">
      <w:start w:val="1"/>
      <w:numFmt w:val="decimal"/>
      <w:lvlText w:val="%4."/>
      <w:lvlJc w:val="left"/>
      <w:pPr>
        <w:tabs>
          <w:tab w:val="num" w:pos="2880"/>
        </w:tabs>
        <w:ind w:left="2880" w:hanging="360"/>
      </w:pPr>
    </w:lvl>
    <w:lvl w:ilvl="4" w:tplc="036A39D6" w:tentative="1">
      <w:start w:val="1"/>
      <w:numFmt w:val="decimal"/>
      <w:lvlText w:val="%5."/>
      <w:lvlJc w:val="left"/>
      <w:pPr>
        <w:tabs>
          <w:tab w:val="num" w:pos="3600"/>
        </w:tabs>
        <w:ind w:left="3600" w:hanging="360"/>
      </w:pPr>
    </w:lvl>
    <w:lvl w:ilvl="5" w:tplc="59A6A0E4" w:tentative="1">
      <w:start w:val="1"/>
      <w:numFmt w:val="decimal"/>
      <w:lvlText w:val="%6."/>
      <w:lvlJc w:val="left"/>
      <w:pPr>
        <w:tabs>
          <w:tab w:val="num" w:pos="4320"/>
        </w:tabs>
        <w:ind w:left="4320" w:hanging="360"/>
      </w:pPr>
    </w:lvl>
    <w:lvl w:ilvl="6" w:tplc="F60015C6" w:tentative="1">
      <w:start w:val="1"/>
      <w:numFmt w:val="decimal"/>
      <w:lvlText w:val="%7."/>
      <w:lvlJc w:val="left"/>
      <w:pPr>
        <w:tabs>
          <w:tab w:val="num" w:pos="5040"/>
        </w:tabs>
        <w:ind w:left="5040" w:hanging="360"/>
      </w:pPr>
    </w:lvl>
    <w:lvl w:ilvl="7" w:tplc="B55AC348" w:tentative="1">
      <w:start w:val="1"/>
      <w:numFmt w:val="decimal"/>
      <w:lvlText w:val="%8."/>
      <w:lvlJc w:val="left"/>
      <w:pPr>
        <w:tabs>
          <w:tab w:val="num" w:pos="5760"/>
        </w:tabs>
        <w:ind w:left="5760" w:hanging="360"/>
      </w:pPr>
    </w:lvl>
    <w:lvl w:ilvl="8" w:tplc="32787B1E" w:tentative="1">
      <w:start w:val="1"/>
      <w:numFmt w:val="decimal"/>
      <w:lvlText w:val="%9."/>
      <w:lvlJc w:val="left"/>
      <w:pPr>
        <w:tabs>
          <w:tab w:val="num" w:pos="6480"/>
        </w:tabs>
        <w:ind w:left="6480" w:hanging="360"/>
      </w:pPr>
    </w:lvl>
  </w:abstractNum>
  <w:abstractNum w:abstractNumId="17" w15:restartNumberingAfterBreak="0">
    <w:nsid w:val="4728042E"/>
    <w:multiLevelType w:val="multilevel"/>
    <w:tmpl w:val="FEEC4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815754"/>
    <w:multiLevelType w:val="multilevel"/>
    <w:tmpl w:val="EF2627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5AC5E9F"/>
    <w:multiLevelType w:val="multilevel"/>
    <w:tmpl w:val="9084B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D654787"/>
    <w:multiLevelType w:val="multilevel"/>
    <w:tmpl w:val="88BC3C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3D4161F"/>
    <w:multiLevelType w:val="multilevel"/>
    <w:tmpl w:val="BF3288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4704C6"/>
    <w:multiLevelType w:val="multilevel"/>
    <w:tmpl w:val="9E2C84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6F31C98"/>
    <w:multiLevelType w:val="multilevel"/>
    <w:tmpl w:val="64DCA9E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C57547"/>
    <w:multiLevelType w:val="multilevel"/>
    <w:tmpl w:val="1076D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9FB67D2"/>
    <w:multiLevelType w:val="hybridMultilevel"/>
    <w:tmpl w:val="FA8A3A4C"/>
    <w:lvl w:ilvl="0" w:tplc="5CDA72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2F4012"/>
    <w:multiLevelType w:val="multilevel"/>
    <w:tmpl w:val="7AE045D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4"/>
  </w:num>
  <w:num w:numId="3">
    <w:abstractNumId w:val="5"/>
  </w:num>
  <w:num w:numId="4">
    <w:abstractNumId w:val="13"/>
  </w:num>
  <w:num w:numId="5">
    <w:abstractNumId w:val="19"/>
  </w:num>
  <w:num w:numId="6">
    <w:abstractNumId w:val="22"/>
  </w:num>
  <w:num w:numId="7">
    <w:abstractNumId w:val="15"/>
  </w:num>
  <w:num w:numId="8">
    <w:abstractNumId w:val="18"/>
  </w:num>
  <w:num w:numId="9">
    <w:abstractNumId w:val="6"/>
  </w:num>
  <w:num w:numId="10">
    <w:abstractNumId w:val="0"/>
  </w:num>
  <w:num w:numId="11">
    <w:abstractNumId w:val="20"/>
  </w:num>
  <w:num w:numId="12">
    <w:abstractNumId w:val="3"/>
  </w:num>
  <w:num w:numId="13">
    <w:abstractNumId w:val="14"/>
  </w:num>
  <w:num w:numId="14">
    <w:abstractNumId w:val="1"/>
  </w:num>
  <w:num w:numId="15">
    <w:abstractNumId w:val="9"/>
  </w:num>
  <w:num w:numId="16">
    <w:abstractNumId w:val="21"/>
  </w:num>
  <w:num w:numId="17">
    <w:abstractNumId w:val="23"/>
  </w:num>
  <w:num w:numId="18">
    <w:abstractNumId w:val="16"/>
  </w:num>
  <w:num w:numId="19">
    <w:abstractNumId w:val="10"/>
  </w:num>
  <w:num w:numId="20">
    <w:abstractNumId w:val="7"/>
  </w:num>
  <w:num w:numId="21">
    <w:abstractNumId w:val="2"/>
  </w:num>
  <w:num w:numId="22">
    <w:abstractNumId w:val="25"/>
  </w:num>
  <w:num w:numId="23">
    <w:abstractNumId w:val="24"/>
  </w:num>
  <w:num w:numId="24">
    <w:abstractNumId w:val="8"/>
  </w:num>
  <w:num w:numId="25">
    <w:abstractNumId w:val="17"/>
  </w:num>
  <w:num w:numId="26">
    <w:abstractNumId w:val="12"/>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ocumentProtection w:edit="trackedChanges" w:enforcement="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zMDa1sDQzMTCyNDVX0lEKTi0uzszPAykwqgUAX30N3iwAAAA="/>
    <w:docVar w:name="EN.InstantFormat" w:val="&lt;ENInstantFormat&gt;&lt;Enabled&gt;1&lt;/Enabled&gt;&lt;ScanUnformatted&gt;1&lt;/ScanUnformatted&gt;&lt;ScanChanges&gt;1&lt;/ScanChanges&gt;&lt;Suspended&gt;0&lt;/Suspended&gt;&lt;/ENInstantFormat&gt;"/>
    <w:docVar w:name="EN.Layout" w:val="&lt;ENLayout&gt;&lt;Style&gt;Biochem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dffpzwaw0x97eep9exrwt29aexevwr2xz5&quot;&gt;GLUTs and ARVs 3.1&lt;record-ids&gt;&lt;item&gt;89&lt;/item&gt;&lt;/record-ids&gt;&lt;/item&gt;&lt;item db-id=&quot;tv2xa50xvexwr6epzt7v9zzhspfxxpastzsp&quot;&gt;GLUT_ARV_SUBMISSION_B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7&lt;/item&gt;&lt;/record-ids&gt;&lt;/item&gt;&lt;/Libraries&gt;"/>
  </w:docVars>
  <w:rsids>
    <w:rsidRoot w:val="00B01E85"/>
    <w:rsid w:val="0000067F"/>
    <w:rsid w:val="00005FC1"/>
    <w:rsid w:val="00013E89"/>
    <w:rsid w:val="00016EA0"/>
    <w:rsid w:val="000175B6"/>
    <w:rsid w:val="0001788B"/>
    <w:rsid w:val="00020944"/>
    <w:rsid w:val="000244AF"/>
    <w:rsid w:val="00024AC4"/>
    <w:rsid w:val="00026B83"/>
    <w:rsid w:val="000300EF"/>
    <w:rsid w:val="000322C7"/>
    <w:rsid w:val="00033154"/>
    <w:rsid w:val="0004129B"/>
    <w:rsid w:val="00041620"/>
    <w:rsid w:val="00042844"/>
    <w:rsid w:val="000437A5"/>
    <w:rsid w:val="00043BFF"/>
    <w:rsid w:val="00044156"/>
    <w:rsid w:val="00045822"/>
    <w:rsid w:val="00051DC1"/>
    <w:rsid w:val="00053A98"/>
    <w:rsid w:val="00063B71"/>
    <w:rsid w:val="00067B06"/>
    <w:rsid w:val="00071E6A"/>
    <w:rsid w:val="00074E53"/>
    <w:rsid w:val="00075F07"/>
    <w:rsid w:val="00076F82"/>
    <w:rsid w:val="00080115"/>
    <w:rsid w:val="00080B1D"/>
    <w:rsid w:val="000850CA"/>
    <w:rsid w:val="000861FF"/>
    <w:rsid w:val="0008641F"/>
    <w:rsid w:val="00091048"/>
    <w:rsid w:val="00092D9A"/>
    <w:rsid w:val="000973F4"/>
    <w:rsid w:val="00097D3B"/>
    <w:rsid w:val="000A09F1"/>
    <w:rsid w:val="000A6695"/>
    <w:rsid w:val="000B42AC"/>
    <w:rsid w:val="000B4DCA"/>
    <w:rsid w:val="000B5FB0"/>
    <w:rsid w:val="000C0F12"/>
    <w:rsid w:val="000C46C0"/>
    <w:rsid w:val="000C522B"/>
    <w:rsid w:val="000D1F34"/>
    <w:rsid w:val="000E236E"/>
    <w:rsid w:val="000E64E0"/>
    <w:rsid w:val="000F348A"/>
    <w:rsid w:val="000F3D32"/>
    <w:rsid w:val="000F5562"/>
    <w:rsid w:val="000F5F37"/>
    <w:rsid w:val="000F7151"/>
    <w:rsid w:val="00100308"/>
    <w:rsid w:val="00100C04"/>
    <w:rsid w:val="00103420"/>
    <w:rsid w:val="00105570"/>
    <w:rsid w:val="00105A70"/>
    <w:rsid w:val="00110DBC"/>
    <w:rsid w:val="00115220"/>
    <w:rsid w:val="001268E1"/>
    <w:rsid w:val="001324C2"/>
    <w:rsid w:val="00132CB0"/>
    <w:rsid w:val="00133CD0"/>
    <w:rsid w:val="00133F52"/>
    <w:rsid w:val="00134308"/>
    <w:rsid w:val="001372DB"/>
    <w:rsid w:val="001409D9"/>
    <w:rsid w:val="00142A51"/>
    <w:rsid w:val="00146A0D"/>
    <w:rsid w:val="0014712E"/>
    <w:rsid w:val="00151D11"/>
    <w:rsid w:val="00152F29"/>
    <w:rsid w:val="001532EF"/>
    <w:rsid w:val="0016166E"/>
    <w:rsid w:val="00162869"/>
    <w:rsid w:val="00162D83"/>
    <w:rsid w:val="001631AB"/>
    <w:rsid w:val="00165E22"/>
    <w:rsid w:val="00167A52"/>
    <w:rsid w:val="00167FDF"/>
    <w:rsid w:val="00177DB3"/>
    <w:rsid w:val="00180D18"/>
    <w:rsid w:val="001822F3"/>
    <w:rsid w:val="00183341"/>
    <w:rsid w:val="00184ECF"/>
    <w:rsid w:val="001902C0"/>
    <w:rsid w:val="0019603C"/>
    <w:rsid w:val="00196B8D"/>
    <w:rsid w:val="00197C2A"/>
    <w:rsid w:val="001A1F27"/>
    <w:rsid w:val="001A37EE"/>
    <w:rsid w:val="001A3BD5"/>
    <w:rsid w:val="001A4FDD"/>
    <w:rsid w:val="001B12A3"/>
    <w:rsid w:val="001B63FC"/>
    <w:rsid w:val="001B64E4"/>
    <w:rsid w:val="001B6E81"/>
    <w:rsid w:val="001B7B65"/>
    <w:rsid w:val="001C246C"/>
    <w:rsid w:val="001C6720"/>
    <w:rsid w:val="001C7875"/>
    <w:rsid w:val="001D52F2"/>
    <w:rsid w:val="001E140C"/>
    <w:rsid w:val="001E1F8C"/>
    <w:rsid w:val="001E20B5"/>
    <w:rsid w:val="001E2827"/>
    <w:rsid w:val="001E3E40"/>
    <w:rsid w:val="001E5A55"/>
    <w:rsid w:val="001E5F9E"/>
    <w:rsid w:val="001F710B"/>
    <w:rsid w:val="00205768"/>
    <w:rsid w:val="00205EB7"/>
    <w:rsid w:val="002112D6"/>
    <w:rsid w:val="002126A1"/>
    <w:rsid w:val="002131E5"/>
    <w:rsid w:val="00214A8F"/>
    <w:rsid w:val="00216A33"/>
    <w:rsid w:val="00216E85"/>
    <w:rsid w:val="00217784"/>
    <w:rsid w:val="002256B9"/>
    <w:rsid w:val="002339D8"/>
    <w:rsid w:val="00234EBC"/>
    <w:rsid w:val="0023550E"/>
    <w:rsid w:val="00237C41"/>
    <w:rsid w:val="00246390"/>
    <w:rsid w:val="00246C9F"/>
    <w:rsid w:val="002523E6"/>
    <w:rsid w:val="00253BD7"/>
    <w:rsid w:val="00255E7C"/>
    <w:rsid w:val="00256FA2"/>
    <w:rsid w:val="0025762C"/>
    <w:rsid w:val="00260D27"/>
    <w:rsid w:val="00261F50"/>
    <w:rsid w:val="002624FF"/>
    <w:rsid w:val="00262597"/>
    <w:rsid w:val="0026281D"/>
    <w:rsid w:val="002704EA"/>
    <w:rsid w:val="00276E3D"/>
    <w:rsid w:val="002818DA"/>
    <w:rsid w:val="00285F85"/>
    <w:rsid w:val="002867E8"/>
    <w:rsid w:val="002918EA"/>
    <w:rsid w:val="00294BA0"/>
    <w:rsid w:val="00296529"/>
    <w:rsid w:val="002A034E"/>
    <w:rsid w:val="002B2F8B"/>
    <w:rsid w:val="002B452D"/>
    <w:rsid w:val="002B708A"/>
    <w:rsid w:val="002C247B"/>
    <w:rsid w:val="002D096C"/>
    <w:rsid w:val="002D0CAD"/>
    <w:rsid w:val="002D431B"/>
    <w:rsid w:val="002D4C5D"/>
    <w:rsid w:val="002F2553"/>
    <w:rsid w:val="002F4536"/>
    <w:rsid w:val="002F4DEE"/>
    <w:rsid w:val="002F629E"/>
    <w:rsid w:val="002F6F33"/>
    <w:rsid w:val="002F7618"/>
    <w:rsid w:val="00300762"/>
    <w:rsid w:val="00301162"/>
    <w:rsid w:val="00301980"/>
    <w:rsid w:val="00302313"/>
    <w:rsid w:val="00303FDE"/>
    <w:rsid w:val="00304D89"/>
    <w:rsid w:val="00305341"/>
    <w:rsid w:val="00310871"/>
    <w:rsid w:val="003149BD"/>
    <w:rsid w:val="0031728A"/>
    <w:rsid w:val="00324654"/>
    <w:rsid w:val="00326FB4"/>
    <w:rsid w:val="00345707"/>
    <w:rsid w:val="0034657D"/>
    <w:rsid w:val="003527B6"/>
    <w:rsid w:val="00354533"/>
    <w:rsid w:val="00355412"/>
    <w:rsid w:val="00356E96"/>
    <w:rsid w:val="003616EC"/>
    <w:rsid w:val="00361F97"/>
    <w:rsid w:val="003649E4"/>
    <w:rsid w:val="00374B8D"/>
    <w:rsid w:val="0037648F"/>
    <w:rsid w:val="00382067"/>
    <w:rsid w:val="0039056F"/>
    <w:rsid w:val="00397509"/>
    <w:rsid w:val="003A365F"/>
    <w:rsid w:val="003A58F0"/>
    <w:rsid w:val="003A662F"/>
    <w:rsid w:val="003B0D7B"/>
    <w:rsid w:val="003B39BC"/>
    <w:rsid w:val="003B3C77"/>
    <w:rsid w:val="003B3DA3"/>
    <w:rsid w:val="003C09F9"/>
    <w:rsid w:val="003C2CC4"/>
    <w:rsid w:val="003C506F"/>
    <w:rsid w:val="003C6C94"/>
    <w:rsid w:val="003C72CC"/>
    <w:rsid w:val="003D226B"/>
    <w:rsid w:val="003D3B5D"/>
    <w:rsid w:val="003D54E3"/>
    <w:rsid w:val="003D6731"/>
    <w:rsid w:val="003E4876"/>
    <w:rsid w:val="003E5EDB"/>
    <w:rsid w:val="003F27A3"/>
    <w:rsid w:val="003F3462"/>
    <w:rsid w:val="003F354F"/>
    <w:rsid w:val="003F3F6E"/>
    <w:rsid w:val="003F6556"/>
    <w:rsid w:val="003F6CD7"/>
    <w:rsid w:val="00401D00"/>
    <w:rsid w:val="004030B3"/>
    <w:rsid w:val="00403711"/>
    <w:rsid w:val="0040390D"/>
    <w:rsid w:val="004045A6"/>
    <w:rsid w:val="00405467"/>
    <w:rsid w:val="0041517F"/>
    <w:rsid w:val="00417B87"/>
    <w:rsid w:val="00420641"/>
    <w:rsid w:val="00427BE9"/>
    <w:rsid w:val="00427ECB"/>
    <w:rsid w:val="00430AA4"/>
    <w:rsid w:val="00433223"/>
    <w:rsid w:val="0043495F"/>
    <w:rsid w:val="004355F0"/>
    <w:rsid w:val="0043658B"/>
    <w:rsid w:val="00436D9F"/>
    <w:rsid w:val="00441C87"/>
    <w:rsid w:val="00442C46"/>
    <w:rsid w:val="00446127"/>
    <w:rsid w:val="00452458"/>
    <w:rsid w:val="0045410C"/>
    <w:rsid w:val="00454801"/>
    <w:rsid w:val="00454A02"/>
    <w:rsid w:val="00454EF8"/>
    <w:rsid w:val="00460928"/>
    <w:rsid w:val="00462AA8"/>
    <w:rsid w:val="00462E25"/>
    <w:rsid w:val="0046420F"/>
    <w:rsid w:val="00467F70"/>
    <w:rsid w:val="0047335D"/>
    <w:rsid w:val="0047400E"/>
    <w:rsid w:val="00477244"/>
    <w:rsid w:val="00484F08"/>
    <w:rsid w:val="00484F59"/>
    <w:rsid w:val="00487533"/>
    <w:rsid w:val="00491ED7"/>
    <w:rsid w:val="0049356A"/>
    <w:rsid w:val="004952AF"/>
    <w:rsid w:val="00496050"/>
    <w:rsid w:val="004974AA"/>
    <w:rsid w:val="00497C1B"/>
    <w:rsid w:val="004A1350"/>
    <w:rsid w:val="004A1791"/>
    <w:rsid w:val="004A4CCF"/>
    <w:rsid w:val="004A707A"/>
    <w:rsid w:val="004A7880"/>
    <w:rsid w:val="004B0A15"/>
    <w:rsid w:val="004B206A"/>
    <w:rsid w:val="004B3439"/>
    <w:rsid w:val="004B54C9"/>
    <w:rsid w:val="004B69EC"/>
    <w:rsid w:val="004C039B"/>
    <w:rsid w:val="004C515D"/>
    <w:rsid w:val="004C5E54"/>
    <w:rsid w:val="004D1176"/>
    <w:rsid w:val="004D2930"/>
    <w:rsid w:val="004D3FB7"/>
    <w:rsid w:val="004E0193"/>
    <w:rsid w:val="004E172B"/>
    <w:rsid w:val="004E186C"/>
    <w:rsid w:val="004E452C"/>
    <w:rsid w:val="004F32E3"/>
    <w:rsid w:val="004F57E0"/>
    <w:rsid w:val="00501429"/>
    <w:rsid w:val="0050436C"/>
    <w:rsid w:val="00504BE0"/>
    <w:rsid w:val="00510F88"/>
    <w:rsid w:val="005126B2"/>
    <w:rsid w:val="00514957"/>
    <w:rsid w:val="00522694"/>
    <w:rsid w:val="005239E5"/>
    <w:rsid w:val="005245DA"/>
    <w:rsid w:val="005269D5"/>
    <w:rsid w:val="00533402"/>
    <w:rsid w:val="00533408"/>
    <w:rsid w:val="0053564E"/>
    <w:rsid w:val="0053576C"/>
    <w:rsid w:val="005417FA"/>
    <w:rsid w:val="00546678"/>
    <w:rsid w:val="005556C7"/>
    <w:rsid w:val="00560BAB"/>
    <w:rsid w:val="00560BFD"/>
    <w:rsid w:val="005636F4"/>
    <w:rsid w:val="00565866"/>
    <w:rsid w:val="00575198"/>
    <w:rsid w:val="00575924"/>
    <w:rsid w:val="00577920"/>
    <w:rsid w:val="00580CC9"/>
    <w:rsid w:val="005818E7"/>
    <w:rsid w:val="00582326"/>
    <w:rsid w:val="005863A4"/>
    <w:rsid w:val="00591E17"/>
    <w:rsid w:val="00594707"/>
    <w:rsid w:val="00596C83"/>
    <w:rsid w:val="005A0C9C"/>
    <w:rsid w:val="005A3D77"/>
    <w:rsid w:val="005A3D7B"/>
    <w:rsid w:val="005A556A"/>
    <w:rsid w:val="005B0FC4"/>
    <w:rsid w:val="005B1357"/>
    <w:rsid w:val="005B4FDD"/>
    <w:rsid w:val="005B508A"/>
    <w:rsid w:val="005B7E62"/>
    <w:rsid w:val="005C0D0C"/>
    <w:rsid w:val="005C122F"/>
    <w:rsid w:val="005C30DD"/>
    <w:rsid w:val="005C559D"/>
    <w:rsid w:val="005C5A3D"/>
    <w:rsid w:val="005C6B26"/>
    <w:rsid w:val="005D31F7"/>
    <w:rsid w:val="005D39E3"/>
    <w:rsid w:val="005D4E02"/>
    <w:rsid w:val="005E161A"/>
    <w:rsid w:val="005E1BC1"/>
    <w:rsid w:val="005E2026"/>
    <w:rsid w:val="005E3163"/>
    <w:rsid w:val="005E6465"/>
    <w:rsid w:val="005E77CF"/>
    <w:rsid w:val="005E7D38"/>
    <w:rsid w:val="005F00B8"/>
    <w:rsid w:val="005F057F"/>
    <w:rsid w:val="005F2716"/>
    <w:rsid w:val="005F31C1"/>
    <w:rsid w:val="005F31F6"/>
    <w:rsid w:val="005F3294"/>
    <w:rsid w:val="005F4CCE"/>
    <w:rsid w:val="00604D1B"/>
    <w:rsid w:val="006116FF"/>
    <w:rsid w:val="00611CAD"/>
    <w:rsid w:val="00613248"/>
    <w:rsid w:val="00613DA3"/>
    <w:rsid w:val="006152E8"/>
    <w:rsid w:val="00621E58"/>
    <w:rsid w:val="00622A13"/>
    <w:rsid w:val="00622A94"/>
    <w:rsid w:val="00622DFC"/>
    <w:rsid w:val="00623963"/>
    <w:rsid w:val="00625199"/>
    <w:rsid w:val="00632D73"/>
    <w:rsid w:val="00633245"/>
    <w:rsid w:val="00637CC7"/>
    <w:rsid w:val="006523DF"/>
    <w:rsid w:val="00652D50"/>
    <w:rsid w:val="00653668"/>
    <w:rsid w:val="00653D98"/>
    <w:rsid w:val="00657687"/>
    <w:rsid w:val="00660574"/>
    <w:rsid w:val="00662336"/>
    <w:rsid w:val="0066344B"/>
    <w:rsid w:val="00663713"/>
    <w:rsid w:val="00666077"/>
    <w:rsid w:val="00672807"/>
    <w:rsid w:val="00674015"/>
    <w:rsid w:val="006764BD"/>
    <w:rsid w:val="00676ADC"/>
    <w:rsid w:val="00676B82"/>
    <w:rsid w:val="006772BD"/>
    <w:rsid w:val="00677547"/>
    <w:rsid w:val="006811E1"/>
    <w:rsid w:val="006829D0"/>
    <w:rsid w:val="00683023"/>
    <w:rsid w:val="00683128"/>
    <w:rsid w:val="006835A1"/>
    <w:rsid w:val="00683B10"/>
    <w:rsid w:val="00684108"/>
    <w:rsid w:val="00692C1A"/>
    <w:rsid w:val="00693930"/>
    <w:rsid w:val="00694133"/>
    <w:rsid w:val="00695F79"/>
    <w:rsid w:val="006A08E4"/>
    <w:rsid w:val="006A0AD2"/>
    <w:rsid w:val="006A0CF1"/>
    <w:rsid w:val="006A1784"/>
    <w:rsid w:val="006A179C"/>
    <w:rsid w:val="006A744F"/>
    <w:rsid w:val="006B0B0F"/>
    <w:rsid w:val="006B0B82"/>
    <w:rsid w:val="006B0FC6"/>
    <w:rsid w:val="006B27BB"/>
    <w:rsid w:val="006B2B3A"/>
    <w:rsid w:val="006B61B9"/>
    <w:rsid w:val="006B6EA1"/>
    <w:rsid w:val="006C1960"/>
    <w:rsid w:val="006C51E9"/>
    <w:rsid w:val="006C5498"/>
    <w:rsid w:val="006C72D2"/>
    <w:rsid w:val="006D0D2B"/>
    <w:rsid w:val="006D2F7B"/>
    <w:rsid w:val="006D367D"/>
    <w:rsid w:val="006D41D6"/>
    <w:rsid w:val="006E16A0"/>
    <w:rsid w:val="006E2198"/>
    <w:rsid w:val="006E3D49"/>
    <w:rsid w:val="006F46CD"/>
    <w:rsid w:val="00701F1B"/>
    <w:rsid w:val="00703039"/>
    <w:rsid w:val="00706145"/>
    <w:rsid w:val="007118D9"/>
    <w:rsid w:val="00714B8C"/>
    <w:rsid w:val="0071513E"/>
    <w:rsid w:val="00717161"/>
    <w:rsid w:val="00717433"/>
    <w:rsid w:val="007200D9"/>
    <w:rsid w:val="0072114E"/>
    <w:rsid w:val="007240B4"/>
    <w:rsid w:val="00724542"/>
    <w:rsid w:val="0072629B"/>
    <w:rsid w:val="00727B6E"/>
    <w:rsid w:val="007322EE"/>
    <w:rsid w:val="00735209"/>
    <w:rsid w:val="007354BF"/>
    <w:rsid w:val="007409E2"/>
    <w:rsid w:val="00740F9F"/>
    <w:rsid w:val="00745835"/>
    <w:rsid w:val="0075081B"/>
    <w:rsid w:val="00751D3F"/>
    <w:rsid w:val="00757B9E"/>
    <w:rsid w:val="00757ED7"/>
    <w:rsid w:val="00760D0F"/>
    <w:rsid w:val="00767319"/>
    <w:rsid w:val="00767F93"/>
    <w:rsid w:val="00773638"/>
    <w:rsid w:val="00783229"/>
    <w:rsid w:val="007841B9"/>
    <w:rsid w:val="0078450E"/>
    <w:rsid w:val="00792BFD"/>
    <w:rsid w:val="00796EA1"/>
    <w:rsid w:val="007A09D4"/>
    <w:rsid w:val="007A1620"/>
    <w:rsid w:val="007A2EC3"/>
    <w:rsid w:val="007A45A4"/>
    <w:rsid w:val="007A4689"/>
    <w:rsid w:val="007A4D24"/>
    <w:rsid w:val="007B0029"/>
    <w:rsid w:val="007B138D"/>
    <w:rsid w:val="007B1B6D"/>
    <w:rsid w:val="007B5EAB"/>
    <w:rsid w:val="007B7BA9"/>
    <w:rsid w:val="007C22A0"/>
    <w:rsid w:val="007C27E3"/>
    <w:rsid w:val="007C436D"/>
    <w:rsid w:val="007C4BFE"/>
    <w:rsid w:val="007C4E2F"/>
    <w:rsid w:val="007C7C28"/>
    <w:rsid w:val="007D0974"/>
    <w:rsid w:val="007D0F75"/>
    <w:rsid w:val="007D4F8D"/>
    <w:rsid w:val="007D68A6"/>
    <w:rsid w:val="007E0923"/>
    <w:rsid w:val="007E1195"/>
    <w:rsid w:val="007E6D7C"/>
    <w:rsid w:val="007E7AFE"/>
    <w:rsid w:val="007F031C"/>
    <w:rsid w:val="007F095B"/>
    <w:rsid w:val="007F434A"/>
    <w:rsid w:val="007F45D6"/>
    <w:rsid w:val="007F493E"/>
    <w:rsid w:val="007F4E80"/>
    <w:rsid w:val="007F51A0"/>
    <w:rsid w:val="007F5900"/>
    <w:rsid w:val="007F64F2"/>
    <w:rsid w:val="007F792D"/>
    <w:rsid w:val="00800849"/>
    <w:rsid w:val="00803527"/>
    <w:rsid w:val="00803537"/>
    <w:rsid w:val="00804194"/>
    <w:rsid w:val="00805BCE"/>
    <w:rsid w:val="00810B50"/>
    <w:rsid w:val="00811043"/>
    <w:rsid w:val="00812766"/>
    <w:rsid w:val="0081354C"/>
    <w:rsid w:val="00813DB3"/>
    <w:rsid w:val="008144B4"/>
    <w:rsid w:val="0081669A"/>
    <w:rsid w:val="00816A5A"/>
    <w:rsid w:val="00816B12"/>
    <w:rsid w:val="008176CE"/>
    <w:rsid w:val="00817CED"/>
    <w:rsid w:val="00817DD0"/>
    <w:rsid w:val="008220C3"/>
    <w:rsid w:val="00822DF5"/>
    <w:rsid w:val="00830D1C"/>
    <w:rsid w:val="00833193"/>
    <w:rsid w:val="008347A8"/>
    <w:rsid w:val="008409FF"/>
    <w:rsid w:val="00841433"/>
    <w:rsid w:val="00841710"/>
    <w:rsid w:val="00841B91"/>
    <w:rsid w:val="0084798A"/>
    <w:rsid w:val="008509BD"/>
    <w:rsid w:val="008521C0"/>
    <w:rsid w:val="00855DEA"/>
    <w:rsid w:val="00860CB8"/>
    <w:rsid w:val="0086238D"/>
    <w:rsid w:val="00862D86"/>
    <w:rsid w:val="00864F8C"/>
    <w:rsid w:val="00866F69"/>
    <w:rsid w:val="00871814"/>
    <w:rsid w:val="0087354E"/>
    <w:rsid w:val="00876A5E"/>
    <w:rsid w:val="0088099D"/>
    <w:rsid w:val="00881B3D"/>
    <w:rsid w:val="00881E7A"/>
    <w:rsid w:val="008940F0"/>
    <w:rsid w:val="008A42A7"/>
    <w:rsid w:val="008A54CD"/>
    <w:rsid w:val="008B4BDA"/>
    <w:rsid w:val="008B6764"/>
    <w:rsid w:val="008C497E"/>
    <w:rsid w:val="008C77B0"/>
    <w:rsid w:val="008D0B66"/>
    <w:rsid w:val="008D286D"/>
    <w:rsid w:val="008D4625"/>
    <w:rsid w:val="008D4B7F"/>
    <w:rsid w:val="008D7B5D"/>
    <w:rsid w:val="008E02C3"/>
    <w:rsid w:val="008E5A0D"/>
    <w:rsid w:val="008E7F32"/>
    <w:rsid w:val="008F299F"/>
    <w:rsid w:val="008F381B"/>
    <w:rsid w:val="008F388D"/>
    <w:rsid w:val="00901D4F"/>
    <w:rsid w:val="00917E12"/>
    <w:rsid w:val="00920C6B"/>
    <w:rsid w:val="00923B9E"/>
    <w:rsid w:val="009304CC"/>
    <w:rsid w:val="009454E4"/>
    <w:rsid w:val="00945772"/>
    <w:rsid w:val="00952AE3"/>
    <w:rsid w:val="00956187"/>
    <w:rsid w:val="00957C59"/>
    <w:rsid w:val="00960E1D"/>
    <w:rsid w:val="00961ACD"/>
    <w:rsid w:val="009649BA"/>
    <w:rsid w:val="00967690"/>
    <w:rsid w:val="00976FDB"/>
    <w:rsid w:val="00986052"/>
    <w:rsid w:val="0098627D"/>
    <w:rsid w:val="00986C52"/>
    <w:rsid w:val="00995D53"/>
    <w:rsid w:val="00996D13"/>
    <w:rsid w:val="009A0611"/>
    <w:rsid w:val="009A4C53"/>
    <w:rsid w:val="009B5756"/>
    <w:rsid w:val="009C240E"/>
    <w:rsid w:val="009C3B57"/>
    <w:rsid w:val="009C5D16"/>
    <w:rsid w:val="009C735C"/>
    <w:rsid w:val="009D2440"/>
    <w:rsid w:val="009D375E"/>
    <w:rsid w:val="009D75B1"/>
    <w:rsid w:val="009E14D6"/>
    <w:rsid w:val="009E5C5F"/>
    <w:rsid w:val="009E5E4E"/>
    <w:rsid w:val="009F2478"/>
    <w:rsid w:val="009F51FB"/>
    <w:rsid w:val="009F5911"/>
    <w:rsid w:val="00A02EDC"/>
    <w:rsid w:val="00A04581"/>
    <w:rsid w:val="00A065BB"/>
    <w:rsid w:val="00A1217C"/>
    <w:rsid w:val="00A131C6"/>
    <w:rsid w:val="00A15EAB"/>
    <w:rsid w:val="00A228DA"/>
    <w:rsid w:val="00A23216"/>
    <w:rsid w:val="00A27601"/>
    <w:rsid w:val="00A324BF"/>
    <w:rsid w:val="00A345CE"/>
    <w:rsid w:val="00A34CCD"/>
    <w:rsid w:val="00A401E8"/>
    <w:rsid w:val="00A409DF"/>
    <w:rsid w:val="00A45DF4"/>
    <w:rsid w:val="00A47620"/>
    <w:rsid w:val="00A5149E"/>
    <w:rsid w:val="00A53858"/>
    <w:rsid w:val="00A53FFB"/>
    <w:rsid w:val="00A55E87"/>
    <w:rsid w:val="00A57B13"/>
    <w:rsid w:val="00A606DD"/>
    <w:rsid w:val="00A62198"/>
    <w:rsid w:val="00A64217"/>
    <w:rsid w:val="00A657CA"/>
    <w:rsid w:val="00A66FDB"/>
    <w:rsid w:val="00A74406"/>
    <w:rsid w:val="00A800DC"/>
    <w:rsid w:val="00A80F37"/>
    <w:rsid w:val="00A81F12"/>
    <w:rsid w:val="00A83FFC"/>
    <w:rsid w:val="00A92000"/>
    <w:rsid w:val="00A92127"/>
    <w:rsid w:val="00A92DE3"/>
    <w:rsid w:val="00AA0350"/>
    <w:rsid w:val="00AA29A8"/>
    <w:rsid w:val="00AA62B6"/>
    <w:rsid w:val="00AA6599"/>
    <w:rsid w:val="00AA74A0"/>
    <w:rsid w:val="00AB38F7"/>
    <w:rsid w:val="00AC1E08"/>
    <w:rsid w:val="00AC2D0B"/>
    <w:rsid w:val="00AC37FC"/>
    <w:rsid w:val="00AC4252"/>
    <w:rsid w:val="00AD6663"/>
    <w:rsid w:val="00AE1A1F"/>
    <w:rsid w:val="00AE1F99"/>
    <w:rsid w:val="00AE38F8"/>
    <w:rsid w:val="00AE46E5"/>
    <w:rsid w:val="00AE637A"/>
    <w:rsid w:val="00AE72E1"/>
    <w:rsid w:val="00AE7B19"/>
    <w:rsid w:val="00AE7B8C"/>
    <w:rsid w:val="00AF2D17"/>
    <w:rsid w:val="00AF74D1"/>
    <w:rsid w:val="00AF7894"/>
    <w:rsid w:val="00B0051A"/>
    <w:rsid w:val="00B01E85"/>
    <w:rsid w:val="00B02E10"/>
    <w:rsid w:val="00B03910"/>
    <w:rsid w:val="00B07127"/>
    <w:rsid w:val="00B072C2"/>
    <w:rsid w:val="00B0775E"/>
    <w:rsid w:val="00B10B9D"/>
    <w:rsid w:val="00B142E7"/>
    <w:rsid w:val="00B16FA7"/>
    <w:rsid w:val="00B17E8F"/>
    <w:rsid w:val="00B2124F"/>
    <w:rsid w:val="00B21FE3"/>
    <w:rsid w:val="00B220AA"/>
    <w:rsid w:val="00B26797"/>
    <w:rsid w:val="00B31946"/>
    <w:rsid w:val="00B32416"/>
    <w:rsid w:val="00B32463"/>
    <w:rsid w:val="00B42075"/>
    <w:rsid w:val="00B4713C"/>
    <w:rsid w:val="00B500FF"/>
    <w:rsid w:val="00B50E5E"/>
    <w:rsid w:val="00B52D14"/>
    <w:rsid w:val="00B53137"/>
    <w:rsid w:val="00B54A71"/>
    <w:rsid w:val="00B55C16"/>
    <w:rsid w:val="00B56364"/>
    <w:rsid w:val="00B603D4"/>
    <w:rsid w:val="00B609FD"/>
    <w:rsid w:val="00B60A9C"/>
    <w:rsid w:val="00B60CF6"/>
    <w:rsid w:val="00B62D9F"/>
    <w:rsid w:val="00B62F63"/>
    <w:rsid w:val="00B648FE"/>
    <w:rsid w:val="00B65491"/>
    <w:rsid w:val="00B66392"/>
    <w:rsid w:val="00B67B1B"/>
    <w:rsid w:val="00B709DA"/>
    <w:rsid w:val="00B8046C"/>
    <w:rsid w:val="00B816D0"/>
    <w:rsid w:val="00BA42F5"/>
    <w:rsid w:val="00BA482F"/>
    <w:rsid w:val="00BA7EAD"/>
    <w:rsid w:val="00BB1A81"/>
    <w:rsid w:val="00BB337E"/>
    <w:rsid w:val="00BB35F4"/>
    <w:rsid w:val="00BB40B7"/>
    <w:rsid w:val="00BB5226"/>
    <w:rsid w:val="00BC1336"/>
    <w:rsid w:val="00BC5667"/>
    <w:rsid w:val="00BC7CB4"/>
    <w:rsid w:val="00BC7FF4"/>
    <w:rsid w:val="00BD3601"/>
    <w:rsid w:val="00BE6726"/>
    <w:rsid w:val="00BE7631"/>
    <w:rsid w:val="00BF0D51"/>
    <w:rsid w:val="00BF7591"/>
    <w:rsid w:val="00BF7DED"/>
    <w:rsid w:val="00C04217"/>
    <w:rsid w:val="00C04A8A"/>
    <w:rsid w:val="00C04C74"/>
    <w:rsid w:val="00C0611D"/>
    <w:rsid w:val="00C10DC2"/>
    <w:rsid w:val="00C13CF1"/>
    <w:rsid w:val="00C14146"/>
    <w:rsid w:val="00C1560E"/>
    <w:rsid w:val="00C17678"/>
    <w:rsid w:val="00C25D12"/>
    <w:rsid w:val="00C309A4"/>
    <w:rsid w:val="00C35400"/>
    <w:rsid w:val="00C408BB"/>
    <w:rsid w:val="00C4266E"/>
    <w:rsid w:val="00C468CE"/>
    <w:rsid w:val="00C57081"/>
    <w:rsid w:val="00C64B72"/>
    <w:rsid w:val="00C67E39"/>
    <w:rsid w:val="00C73B29"/>
    <w:rsid w:val="00C74765"/>
    <w:rsid w:val="00C80E4C"/>
    <w:rsid w:val="00C8390E"/>
    <w:rsid w:val="00C83E87"/>
    <w:rsid w:val="00C87414"/>
    <w:rsid w:val="00C87D7B"/>
    <w:rsid w:val="00C909CC"/>
    <w:rsid w:val="00C911D4"/>
    <w:rsid w:val="00C93A1D"/>
    <w:rsid w:val="00C94FA9"/>
    <w:rsid w:val="00C95676"/>
    <w:rsid w:val="00C95AE9"/>
    <w:rsid w:val="00C97093"/>
    <w:rsid w:val="00CA0CEF"/>
    <w:rsid w:val="00CA307D"/>
    <w:rsid w:val="00CA343A"/>
    <w:rsid w:val="00CA7D07"/>
    <w:rsid w:val="00CB6AB1"/>
    <w:rsid w:val="00CC0FFB"/>
    <w:rsid w:val="00CC1C7A"/>
    <w:rsid w:val="00CC27DD"/>
    <w:rsid w:val="00CC797F"/>
    <w:rsid w:val="00CD31B1"/>
    <w:rsid w:val="00CE06D4"/>
    <w:rsid w:val="00CE3809"/>
    <w:rsid w:val="00CE4670"/>
    <w:rsid w:val="00CE4EA3"/>
    <w:rsid w:val="00CE7086"/>
    <w:rsid w:val="00CE71E5"/>
    <w:rsid w:val="00CF07AA"/>
    <w:rsid w:val="00CF20DB"/>
    <w:rsid w:val="00CF6EE3"/>
    <w:rsid w:val="00CF7439"/>
    <w:rsid w:val="00CF7EA6"/>
    <w:rsid w:val="00D0000C"/>
    <w:rsid w:val="00D01F96"/>
    <w:rsid w:val="00D0217E"/>
    <w:rsid w:val="00D06A65"/>
    <w:rsid w:val="00D130CD"/>
    <w:rsid w:val="00D15581"/>
    <w:rsid w:val="00D17384"/>
    <w:rsid w:val="00D22D98"/>
    <w:rsid w:val="00D247FD"/>
    <w:rsid w:val="00D25E9D"/>
    <w:rsid w:val="00D31E4D"/>
    <w:rsid w:val="00D32613"/>
    <w:rsid w:val="00D3380F"/>
    <w:rsid w:val="00D34206"/>
    <w:rsid w:val="00D35B18"/>
    <w:rsid w:val="00D37B7D"/>
    <w:rsid w:val="00D419F6"/>
    <w:rsid w:val="00D44F59"/>
    <w:rsid w:val="00D476D0"/>
    <w:rsid w:val="00D560AD"/>
    <w:rsid w:val="00D57B15"/>
    <w:rsid w:val="00D630D2"/>
    <w:rsid w:val="00D73390"/>
    <w:rsid w:val="00D7610E"/>
    <w:rsid w:val="00D80B4B"/>
    <w:rsid w:val="00D8194E"/>
    <w:rsid w:val="00D938EE"/>
    <w:rsid w:val="00D93F52"/>
    <w:rsid w:val="00DA6B72"/>
    <w:rsid w:val="00DB148D"/>
    <w:rsid w:val="00DB39A5"/>
    <w:rsid w:val="00DB5E51"/>
    <w:rsid w:val="00DB60FE"/>
    <w:rsid w:val="00DC19D2"/>
    <w:rsid w:val="00DC735E"/>
    <w:rsid w:val="00DD3F29"/>
    <w:rsid w:val="00DD6345"/>
    <w:rsid w:val="00DD659C"/>
    <w:rsid w:val="00DD664A"/>
    <w:rsid w:val="00DE7278"/>
    <w:rsid w:val="00DE790E"/>
    <w:rsid w:val="00DF0357"/>
    <w:rsid w:val="00DF445C"/>
    <w:rsid w:val="00DF5663"/>
    <w:rsid w:val="00E02181"/>
    <w:rsid w:val="00E1412E"/>
    <w:rsid w:val="00E14468"/>
    <w:rsid w:val="00E14555"/>
    <w:rsid w:val="00E14AEF"/>
    <w:rsid w:val="00E16AAA"/>
    <w:rsid w:val="00E26527"/>
    <w:rsid w:val="00E27D4B"/>
    <w:rsid w:val="00E330DD"/>
    <w:rsid w:val="00E3382C"/>
    <w:rsid w:val="00E36F0F"/>
    <w:rsid w:val="00E36F23"/>
    <w:rsid w:val="00E43A8A"/>
    <w:rsid w:val="00E51E23"/>
    <w:rsid w:val="00E55163"/>
    <w:rsid w:val="00E56E56"/>
    <w:rsid w:val="00E57FCF"/>
    <w:rsid w:val="00E60242"/>
    <w:rsid w:val="00E6314B"/>
    <w:rsid w:val="00E63BE7"/>
    <w:rsid w:val="00E66963"/>
    <w:rsid w:val="00E701C5"/>
    <w:rsid w:val="00E704F2"/>
    <w:rsid w:val="00E7301A"/>
    <w:rsid w:val="00E76191"/>
    <w:rsid w:val="00E81D61"/>
    <w:rsid w:val="00E834FC"/>
    <w:rsid w:val="00E8538A"/>
    <w:rsid w:val="00E91742"/>
    <w:rsid w:val="00E93659"/>
    <w:rsid w:val="00E974F2"/>
    <w:rsid w:val="00EA1F42"/>
    <w:rsid w:val="00EA3B47"/>
    <w:rsid w:val="00EA3D68"/>
    <w:rsid w:val="00EA4D75"/>
    <w:rsid w:val="00EA5A99"/>
    <w:rsid w:val="00EC10AF"/>
    <w:rsid w:val="00EC1199"/>
    <w:rsid w:val="00EC3C10"/>
    <w:rsid w:val="00EC6361"/>
    <w:rsid w:val="00EC6F41"/>
    <w:rsid w:val="00ED184D"/>
    <w:rsid w:val="00ED472B"/>
    <w:rsid w:val="00ED6D38"/>
    <w:rsid w:val="00EE4B7D"/>
    <w:rsid w:val="00EE57D1"/>
    <w:rsid w:val="00EE5BDC"/>
    <w:rsid w:val="00EE5CF6"/>
    <w:rsid w:val="00EF1DF8"/>
    <w:rsid w:val="00EF3053"/>
    <w:rsid w:val="00EF4BD2"/>
    <w:rsid w:val="00EF63F3"/>
    <w:rsid w:val="00F06DD2"/>
    <w:rsid w:val="00F07D8C"/>
    <w:rsid w:val="00F148AB"/>
    <w:rsid w:val="00F177B2"/>
    <w:rsid w:val="00F2298F"/>
    <w:rsid w:val="00F23413"/>
    <w:rsid w:val="00F25485"/>
    <w:rsid w:val="00F255A8"/>
    <w:rsid w:val="00F301C7"/>
    <w:rsid w:val="00F3786D"/>
    <w:rsid w:val="00F37F9D"/>
    <w:rsid w:val="00F40E7F"/>
    <w:rsid w:val="00F4239C"/>
    <w:rsid w:val="00F4401D"/>
    <w:rsid w:val="00F47448"/>
    <w:rsid w:val="00F47ACD"/>
    <w:rsid w:val="00F52F91"/>
    <w:rsid w:val="00F53067"/>
    <w:rsid w:val="00F533C7"/>
    <w:rsid w:val="00F53BFD"/>
    <w:rsid w:val="00F630AA"/>
    <w:rsid w:val="00F63AA6"/>
    <w:rsid w:val="00F67E27"/>
    <w:rsid w:val="00F7082B"/>
    <w:rsid w:val="00F708B2"/>
    <w:rsid w:val="00F72C50"/>
    <w:rsid w:val="00F76B05"/>
    <w:rsid w:val="00F80434"/>
    <w:rsid w:val="00F845F9"/>
    <w:rsid w:val="00F85F71"/>
    <w:rsid w:val="00F90768"/>
    <w:rsid w:val="00F9277B"/>
    <w:rsid w:val="00F93FCD"/>
    <w:rsid w:val="00F96131"/>
    <w:rsid w:val="00FA4FE9"/>
    <w:rsid w:val="00FA7AE9"/>
    <w:rsid w:val="00FB0897"/>
    <w:rsid w:val="00FB29C3"/>
    <w:rsid w:val="00FB4B7E"/>
    <w:rsid w:val="00FB6BEE"/>
    <w:rsid w:val="00FC37AE"/>
    <w:rsid w:val="00FC4BAC"/>
    <w:rsid w:val="00FC500D"/>
    <w:rsid w:val="00FD157D"/>
    <w:rsid w:val="00FD167A"/>
    <w:rsid w:val="00FD1C94"/>
    <w:rsid w:val="00FD4207"/>
    <w:rsid w:val="00FD50C7"/>
    <w:rsid w:val="00FE008D"/>
    <w:rsid w:val="00FE0B34"/>
    <w:rsid w:val="00FE3387"/>
    <w:rsid w:val="00FE646C"/>
    <w:rsid w:val="00FE795A"/>
    <w:rsid w:val="00FE795B"/>
    <w:rsid w:val="00FF1762"/>
    <w:rsid w:val="00FF3603"/>
    <w:rsid w:val="00FF4EF3"/>
    <w:rsid w:val="00FF62E4"/>
    <w:rsid w:val="0DA83F86"/>
    <w:rsid w:val="4553EB7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2"/>
    </o:shapelayout>
  </w:shapeDefaults>
  <w:decimalSymbol w:val="."/>
  <w:listSeparator w:val=","/>
  <w14:docId w14:val="4BB7348C"/>
  <w15:chartTrackingRefBased/>
  <w15:docId w15:val="{F0C0DEE5-9C15-4816-BDB4-5B90F8D64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388D"/>
    <w:pPr>
      <w:jc w:val="both"/>
    </w:pPr>
  </w:style>
  <w:style w:type="paragraph" w:styleId="Heading1">
    <w:name w:val="heading 1"/>
    <w:basedOn w:val="Normal"/>
    <w:next w:val="Normal"/>
    <w:link w:val="Heading1Char"/>
    <w:autoRedefine/>
    <w:uiPriority w:val="9"/>
    <w:qFormat/>
    <w:rsid w:val="001B6E81"/>
    <w:pPr>
      <w:keepNext/>
      <w:keepLines/>
      <w:spacing w:before="240" w:line="480" w:lineRule="auto"/>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F93FCD"/>
    <w:pPr>
      <w:keepNext/>
      <w:keepLines/>
      <w:spacing w:before="4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2F4DE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B0B8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93FCD"/>
    <w:rPr>
      <w:rFonts w:eastAsiaTheme="majorEastAsia" w:cstheme="majorBidi"/>
      <w:b/>
      <w:sz w:val="24"/>
      <w:szCs w:val="26"/>
    </w:rPr>
  </w:style>
  <w:style w:type="character" w:customStyle="1" w:styleId="Heading3Char">
    <w:name w:val="Heading 3 Char"/>
    <w:basedOn w:val="DefaultParagraphFont"/>
    <w:link w:val="Heading3"/>
    <w:uiPriority w:val="9"/>
    <w:rsid w:val="002F4DE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2F4DEE"/>
    <w:pPr>
      <w:ind w:left="720"/>
      <w:contextualSpacing/>
    </w:pPr>
  </w:style>
  <w:style w:type="character" w:customStyle="1" w:styleId="apple-converted-space">
    <w:name w:val="apple-converted-space"/>
    <w:basedOn w:val="DefaultParagraphFont"/>
    <w:rsid w:val="002F4DEE"/>
  </w:style>
  <w:style w:type="character" w:styleId="Emphasis">
    <w:name w:val="Emphasis"/>
    <w:basedOn w:val="DefaultParagraphFont"/>
    <w:uiPriority w:val="20"/>
    <w:qFormat/>
    <w:rsid w:val="002F4DEE"/>
    <w:rPr>
      <w:i/>
      <w:iCs/>
    </w:rPr>
  </w:style>
  <w:style w:type="paragraph" w:styleId="NormalWeb">
    <w:name w:val="Normal (Web)"/>
    <w:basedOn w:val="Normal"/>
    <w:uiPriority w:val="99"/>
    <w:unhideWhenUsed/>
    <w:rsid w:val="002F4DEE"/>
    <w:pPr>
      <w:spacing w:before="100" w:beforeAutospacing="1" w:after="100" w:afterAutospacing="1"/>
    </w:pPr>
    <w:rPr>
      <w:rFonts w:eastAsia="Times New Roman" w:cs="Times New Roman"/>
      <w:sz w:val="24"/>
      <w:szCs w:val="24"/>
    </w:rPr>
  </w:style>
  <w:style w:type="paragraph" w:styleId="NoSpacing">
    <w:name w:val="No Spacing"/>
    <w:uiPriority w:val="1"/>
    <w:qFormat/>
    <w:rsid w:val="002F4DEE"/>
    <w:pPr>
      <w:ind w:firstLine="284"/>
      <w:jc w:val="both"/>
    </w:pPr>
    <w:rPr>
      <w:rFonts w:ascii="Times New Roman" w:eastAsia="Times New Roman" w:hAnsi="Times New Roman" w:cs="Times New Roman"/>
      <w:sz w:val="24"/>
      <w:szCs w:val="24"/>
    </w:rPr>
  </w:style>
  <w:style w:type="table" w:styleId="GridTable1Light-Accent3">
    <w:name w:val="Grid Table 1 Light Accent 3"/>
    <w:basedOn w:val="TableNormal"/>
    <w:uiPriority w:val="46"/>
    <w:rsid w:val="002F4DEE"/>
    <w:pPr>
      <w:ind w:firstLine="284"/>
      <w:jc w:val="both"/>
    </w:pPr>
    <w:rPr>
      <w:rFonts w:eastAsiaTheme="minorHAnsi"/>
      <w:sz w:val="24"/>
      <w:szCs w:val="24"/>
      <w:lang w:eastAsia="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rsid w:val="002F4DEE"/>
    <w:rPr>
      <w:rFonts w:ascii="Calibri" w:eastAsia="Times New Roman" w:hAnsi="Calibri" w:cs="Calibri"/>
      <w:szCs w:val="24"/>
    </w:rPr>
  </w:style>
  <w:style w:type="character" w:customStyle="1" w:styleId="EndNoteBibliographyChar">
    <w:name w:val="EndNote Bibliography Char"/>
    <w:basedOn w:val="DefaultParagraphFont"/>
    <w:link w:val="EndNoteBibliography"/>
    <w:rsid w:val="002F4DEE"/>
    <w:rPr>
      <w:rFonts w:ascii="Calibri" w:eastAsia="Times New Roman" w:hAnsi="Calibri" w:cs="Calibri"/>
      <w:szCs w:val="24"/>
    </w:rPr>
  </w:style>
  <w:style w:type="character" w:customStyle="1" w:styleId="title-text">
    <w:name w:val="title-text"/>
    <w:basedOn w:val="DefaultParagraphFont"/>
    <w:rsid w:val="002F4DEE"/>
  </w:style>
  <w:style w:type="character" w:customStyle="1" w:styleId="ej-keyword">
    <w:name w:val="ej-keyword"/>
    <w:basedOn w:val="DefaultParagraphFont"/>
    <w:rsid w:val="002F4DEE"/>
  </w:style>
  <w:style w:type="paragraph" w:styleId="Header">
    <w:name w:val="header"/>
    <w:basedOn w:val="Normal"/>
    <w:link w:val="HeaderChar"/>
    <w:uiPriority w:val="99"/>
    <w:unhideWhenUsed/>
    <w:rsid w:val="002F4DEE"/>
    <w:pPr>
      <w:tabs>
        <w:tab w:val="center" w:pos="4513"/>
        <w:tab w:val="right" w:pos="9026"/>
      </w:tabs>
    </w:pPr>
  </w:style>
  <w:style w:type="character" w:customStyle="1" w:styleId="HeaderChar">
    <w:name w:val="Header Char"/>
    <w:basedOn w:val="DefaultParagraphFont"/>
    <w:link w:val="Header"/>
    <w:uiPriority w:val="99"/>
    <w:rsid w:val="002F4DEE"/>
  </w:style>
  <w:style w:type="paragraph" w:styleId="Footer">
    <w:name w:val="footer"/>
    <w:basedOn w:val="Normal"/>
    <w:link w:val="FooterChar"/>
    <w:uiPriority w:val="99"/>
    <w:unhideWhenUsed/>
    <w:rsid w:val="002F4DEE"/>
    <w:pPr>
      <w:tabs>
        <w:tab w:val="center" w:pos="4513"/>
        <w:tab w:val="right" w:pos="9026"/>
      </w:tabs>
    </w:pPr>
  </w:style>
  <w:style w:type="character" w:customStyle="1" w:styleId="FooterChar">
    <w:name w:val="Footer Char"/>
    <w:basedOn w:val="DefaultParagraphFont"/>
    <w:link w:val="Footer"/>
    <w:uiPriority w:val="99"/>
    <w:rsid w:val="002F4DEE"/>
  </w:style>
  <w:style w:type="paragraph" w:styleId="FootnoteText">
    <w:name w:val="footnote text"/>
    <w:basedOn w:val="Normal"/>
    <w:link w:val="FootnoteTextChar"/>
    <w:uiPriority w:val="99"/>
    <w:semiHidden/>
    <w:unhideWhenUsed/>
    <w:rsid w:val="002F4DEE"/>
    <w:rPr>
      <w:sz w:val="20"/>
      <w:szCs w:val="20"/>
    </w:rPr>
  </w:style>
  <w:style w:type="character" w:customStyle="1" w:styleId="FootnoteTextChar">
    <w:name w:val="Footnote Text Char"/>
    <w:basedOn w:val="DefaultParagraphFont"/>
    <w:link w:val="FootnoteText"/>
    <w:uiPriority w:val="99"/>
    <w:semiHidden/>
    <w:rsid w:val="002F4DEE"/>
    <w:rPr>
      <w:sz w:val="20"/>
      <w:szCs w:val="20"/>
    </w:rPr>
  </w:style>
  <w:style w:type="character" w:styleId="FootnoteReference">
    <w:name w:val="footnote reference"/>
    <w:basedOn w:val="DefaultParagraphFont"/>
    <w:uiPriority w:val="99"/>
    <w:semiHidden/>
    <w:unhideWhenUsed/>
    <w:rsid w:val="002F4DEE"/>
    <w:rPr>
      <w:vertAlign w:val="superscript"/>
    </w:rPr>
  </w:style>
  <w:style w:type="paragraph" w:styleId="EndnoteText">
    <w:name w:val="endnote text"/>
    <w:basedOn w:val="Normal"/>
    <w:link w:val="EndnoteTextChar"/>
    <w:uiPriority w:val="99"/>
    <w:semiHidden/>
    <w:unhideWhenUsed/>
    <w:rsid w:val="002F4DEE"/>
    <w:rPr>
      <w:sz w:val="20"/>
      <w:szCs w:val="20"/>
    </w:rPr>
  </w:style>
  <w:style w:type="character" w:customStyle="1" w:styleId="EndnoteTextChar">
    <w:name w:val="Endnote Text Char"/>
    <w:basedOn w:val="DefaultParagraphFont"/>
    <w:link w:val="EndnoteText"/>
    <w:uiPriority w:val="99"/>
    <w:semiHidden/>
    <w:rsid w:val="002F4DEE"/>
    <w:rPr>
      <w:sz w:val="20"/>
      <w:szCs w:val="20"/>
    </w:rPr>
  </w:style>
  <w:style w:type="character" w:styleId="EndnoteReference">
    <w:name w:val="endnote reference"/>
    <w:basedOn w:val="DefaultParagraphFont"/>
    <w:uiPriority w:val="99"/>
    <w:semiHidden/>
    <w:unhideWhenUsed/>
    <w:rsid w:val="002F4DEE"/>
    <w:rPr>
      <w:vertAlign w:val="superscript"/>
    </w:rPr>
  </w:style>
  <w:style w:type="character" w:styleId="Hyperlink">
    <w:name w:val="Hyperlink"/>
    <w:basedOn w:val="DefaultParagraphFont"/>
    <w:uiPriority w:val="99"/>
    <w:unhideWhenUsed/>
    <w:rsid w:val="002F4DEE"/>
    <w:rPr>
      <w:color w:val="0563C1" w:themeColor="hyperlink"/>
      <w:u w:val="single"/>
    </w:rPr>
  </w:style>
  <w:style w:type="character" w:styleId="UnresolvedMention">
    <w:name w:val="Unresolved Mention"/>
    <w:basedOn w:val="DefaultParagraphFont"/>
    <w:uiPriority w:val="99"/>
    <w:semiHidden/>
    <w:unhideWhenUsed/>
    <w:rsid w:val="002F4DEE"/>
    <w:rPr>
      <w:color w:val="605E5C"/>
      <w:shd w:val="clear" w:color="auto" w:fill="E1DFDD"/>
    </w:rPr>
  </w:style>
  <w:style w:type="character" w:styleId="PlaceholderText">
    <w:name w:val="Placeholder Text"/>
    <w:basedOn w:val="DefaultParagraphFont"/>
    <w:uiPriority w:val="99"/>
    <w:semiHidden/>
    <w:rsid w:val="002F4DEE"/>
    <w:rPr>
      <w:color w:val="808080"/>
    </w:rPr>
  </w:style>
  <w:style w:type="character" w:customStyle="1" w:styleId="element-citation">
    <w:name w:val="element-citation"/>
    <w:basedOn w:val="DefaultParagraphFont"/>
    <w:rsid w:val="006C72D2"/>
  </w:style>
  <w:style w:type="character" w:customStyle="1" w:styleId="ref-journal">
    <w:name w:val="ref-journal"/>
    <w:basedOn w:val="DefaultParagraphFont"/>
    <w:rsid w:val="006C72D2"/>
  </w:style>
  <w:style w:type="character" w:customStyle="1" w:styleId="ref-vol">
    <w:name w:val="ref-vol"/>
    <w:basedOn w:val="DefaultParagraphFont"/>
    <w:rsid w:val="006C72D2"/>
  </w:style>
  <w:style w:type="character" w:customStyle="1" w:styleId="nowrap">
    <w:name w:val="nowrap"/>
    <w:basedOn w:val="DefaultParagraphFont"/>
    <w:rsid w:val="006C72D2"/>
  </w:style>
  <w:style w:type="paragraph" w:customStyle="1" w:styleId="paragraph">
    <w:name w:val="paragraph"/>
    <w:basedOn w:val="Normal"/>
    <w:rsid w:val="00986052"/>
    <w:pPr>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986052"/>
  </w:style>
  <w:style w:type="character" w:customStyle="1" w:styleId="eop">
    <w:name w:val="eop"/>
    <w:basedOn w:val="DefaultParagraphFont"/>
    <w:rsid w:val="00986052"/>
  </w:style>
  <w:style w:type="paragraph" w:customStyle="1" w:styleId="EndNoteBibliographyTitle">
    <w:name w:val="EndNote Bibliography Title"/>
    <w:basedOn w:val="Normal"/>
    <w:link w:val="EndNoteBibliographyTitleChar"/>
    <w:rsid w:val="0098605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86052"/>
    <w:rPr>
      <w:rFonts w:ascii="Calibri" w:hAnsi="Calibri" w:cs="Calibri"/>
    </w:rPr>
  </w:style>
  <w:style w:type="paragraph" w:styleId="BalloonText">
    <w:name w:val="Balloon Text"/>
    <w:basedOn w:val="Normal"/>
    <w:link w:val="BalloonTextChar"/>
    <w:uiPriority w:val="99"/>
    <w:semiHidden/>
    <w:unhideWhenUsed/>
    <w:rsid w:val="00CA307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307D"/>
    <w:rPr>
      <w:rFonts w:ascii="Times New Roman" w:hAnsi="Times New Roman" w:cs="Times New Roman"/>
      <w:sz w:val="18"/>
      <w:szCs w:val="18"/>
    </w:rPr>
  </w:style>
  <w:style w:type="character" w:customStyle="1" w:styleId="xref">
    <w:name w:val="xref"/>
    <w:basedOn w:val="DefaultParagraphFont"/>
    <w:rsid w:val="00EA5A99"/>
  </w:style>
  <w:style w:type="character" w:customStyle="1" w:styleId="jp-italic">
    <w:name w:val="jp-italic"/>
    <w:basedOn w:val="DefaultParagraphFont"/>
    <w:rsid w:val="00EA5A99"/>
  </w:style>
  <w:style w:type="character" w:styleId="CommentReference">
    <w:name w:val="annotation reference"/>
    <w:basedOn w:val="DefaultParagraphFont"/>
    <w:uiPriority w:val="99"/>
    <w:semiHidden/>
    <w:unhideWhenUsed/>
    <w:rsid w:val="002818DA"/>
    <w:rPr>
      <w:sz w:val="16"/>
      <w:szCs w:val="16"/>
    </w:rPr>
  </w:style>
  <w:style w:type="paragraph" w:styleId="CommentText">
    <w:name w:val="annotation text"/>
    <w:basedOn w:val="Normal"/>
    <w:link w:val="CommentTextChar"/>
    <w:uiPriority w:val="99"/>
    <w:unhideWhenUsed/>
    <w:rsid w:val="002818DA"/>
    <w:rPr>
      <w:sz w:val="20"/>
      <w:szCs w:val="20"/>
    </w:rPr>
  </w:style>
  <w:style w:type="character" w:customStyle="1" w:styleId="CommentTextChar">
    <w:name w:val="Comment Text Char"/>
    <w:basedOn w:val="DefaultParagraphFont"/>
    <w:link w:val="CommentText"/>
    <w:uiPriority w:val="99"/>
    <w:rsid w:val="002818DA"/>
    <w:rPr>
      <w:sz w:val="20"/>
      <w:szCs w:val="20"/>
    </w:rPr>
  </w:style>
  <w:style w:type="paragraph" w:styleId="CommentSubject">
    <w:name w:val="annotation subject"/>
    <w:basedOn w:val="CommentText"/>
    <w:next w:val="CommentText"/>
    <w:link w:val="CommentSubjectChar"/>
    <w:uiPriority w:val="99"/>
    <w:semiHidden/>
    <w:unhideWhenUsed/>
    <w:rsid w:val="002818DA"/>
    <w:rPr>
      <w:b/>
      <w:bCs/>
    </w:rPr>
  </w:style>
  <w:style w:type="character" w:customStyle="1" w:styleId="CommentSubjectChar">
    <w:name w:val="Comment Subject Char"/>
    <w:basedOn w:val="CommentTextChar"/>
    <w:link w:val="CommentSubject"/>
    <w:uiPriority w:val="99"/>
    <w:semiHidden/>
    <w:rsid w:val="002818DA"/>
    <w:rPr>
      <w:b/>
      <w:bCs/>
      <w:sz w:val="20"/>
      <w:szCs w:val="20"/>
    </w:rPr>
  </w:style>
  <w:style w:type="character" w:customStyle="1" w:styleId="Heading1Char">
    <w:name w:val="Heading 1 Char"/>
    <w:basedOn w:val="DefaultParagraphFont"/>
    <w:link w:val="Heading1"/>
    <w:uiPriority w:val="9"/>
    <w:rsid w:val="001B6E81"/>
    <w:rPr>
      <w:rFonts w:eastAsiaTheme="majorEastAsia" w:cstheme="majorBidi"/>
      <w:b/>
      <w:sz w:val="24"/>
      <w:szCs w:val="32"/>
    </w:rPr>
  </w:style>
  <w:style w:type="character" w:customStyle="1" w:styleId="period">
    <w:name w:val="period"/>
    <w:basedOn w:val="DefaultParagraphFont"/>
    <w:rsid w:val="006835A1"/>
  </w:style>
  <w:style w:type="character" w:customStyle="1" w:styleId="cit">
    <w:name w:val="cit"/>
    <w:basedOn w:val="DefaultParagraphFont"/>
    <w:rsid w:val="006835A1"/>
  </w:style>
  <w:style w:type="character" w:customStyle="1" w:styleId="citation-doi">
    <w:name w:val="citation-doi"/>
    <w:basedOn w:val="DefaultParagraphFont"/>
    <w:rsid w:val="006835A1"/>
  </w:style>
  <w:style w:type="character" w:customStyle="1" w:styleId="secondary-date">
    <w:name w:val="secondary-date"/>
    <w:basedOn w:val="DefaultParagraphFont"/>
    <w:rsid w:val="006835A1"/>
  </w:style>
  <w:style w:type="character" w:customStyle="1" w:styleId="authors-list-item">
    <w:name w:val="authors-list-item"/>
    <w:basedOn w:val="DefaultParagraphFont"/>
    <w:rsid w:val="006835A1"/>
  </w:style>
  <w:style w:type="character" w:customStyle="1" w:styleId="author-sup-separator">
    <w:name w:val="author-sup-separator"/>
    <w:basedOn w:val="DefaultParagraphFont"/>
    <w:rsid w:val="006835A1"/>
  </w:style>
  <w:style w:type="character" w:customStyle="1" w:styleId="comma">
    <w:name w:val="comma"/>
    <w:basedOn w:val="DefaultParagraphFont"/>
    <w:rsid w:val="006835A1"/>
  </w:style>
  <w:style w:type="character" w:customStyle="1" w:styleId="identifier">
    <w:name w:val="identifier"/>
    <w:basedOn w:val="DefaultParagraphFont"/>
    <w:rsid w:val="006835A1"/>
  </w:style>
  <w:style w:type="character" w:customStyle="1" w:styleId="id-label">
    <w:name w:val="id-label"/>
    <w:basedOn w:val="DefaultParagraphFont"/>
    <w:rsid w:val="006835A1"/>
  </w:style>
  <w:style w:type="character" w:styleId="Strong">
    <w:name w:val="Strong"/>
    <w:basedOn w:val="DefaultParagraphFont"/>
    <w:uiPriority w:val="22"/>
    <w:qFormat/>
    <w:rsid w:val="006835A1"/>
    <w:rPr>
      <w:b/>
      <w:bCs/>
    </w:rPr>
  </w:style>
  <w:style w:type="character" w:customStyle="1" w:styleId="free-label">
    <w:name w:val="free-label"/>
    <w:basedOn w:val="DefaultParagraphFont"/>
    <w:rsid w:val="006835A1"/>
  </w:style>
  <w:style w:type="paragraph" w:styleId="Revision">
    <w:name w:val="Revision"/>
    <w:hidden/>
    <w:uiPriority w:val="99"/>
    <w:semiHidden/>
    <w:rsid w:val="004C515D"/>
  </w:style>
  <w:style w:type="character" w:styleId="FollowedHyperlink">
    <w:name w:val="FollowedHyperlink"/>
    <w:basedOn w:val="DefaultParagraphFont"/>
    <w:uiPriority w:val="99"/>
    <w:semiHidden/>
    <w:unhideWhenUsed/>
    <w:rsid w:val="00F76B05"/>
    <w:rPr>
      <w:color w:val="954F72" w:themeColor="followedHyperlink"/>
      <w:u w:val="single"/>
    </w:rPr>
  </w:style>
  <w:style w:type="table" w:styleId="TableGrid">
    <w:name w:val="Table Grid"/>
    <w:basedOn w:val="TableNormal"/>
    <w:uiPriority w:val="39"/>
    <w:rsid w:val="00285F85"/>
    <w:rPr>
      <w:rFonts w:eastAsia="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EF63F3"/>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EF63F3"/>
    <w:rPr>
      <w:rFonts w:ascii="Calibri" w:eastAsiaTheme="minorHAnsi" w:hAnsi="Calibri"/>
      <w:szCs w:val="21"/>
      <w:lang w:eastAsia="en-US"/>
    </w:rPr>
  </w:style>
  <w:style w:type="character" w:customStyle="1" w:styleId="Heading4Char">
    <w:name w:val="Heading 4 Char"/>
    <w:basedOn w:val="DefaultParagraphFont"/>
    <w:link w:val="Heading4"/>
    <w:uiPriority w:val="9"/>
    <w:rsid w:val="006B0B82"/>
    <w:rPr>
      <w:rFonts w:asciiTheme="majorHAnsi" w:eastAsiaTheme="majorEastAsia" w:hAnsiTheme="majorHAnsi" w:cstheme="majorBidi"/>
      <w:i/>
      <w:iCs/>
      <w:color w:val="2F5496" w:themeColor="accent1" w:themeShade="BF"/>
    </w:rPr>
  </w:style>
  <w:style w:type="paragraph" w:styleId="Subtitle">
    <w:name w:val="Subtitle"/>
    <w:basedOn w:val="Normal"/>
    <w:next w:val="Normal"/>
    <w:link w:val="SubtitleChar"/>
    <w:autoRedefine/>
    <w:uiPriority w:val="11"/>
    <w:qFormat/>
    <w:rsid w:val="006B0B82"/>
    <w:pPr>
      <w:numPr>
        <w:ilvl w:val="1"/>
      </w:numPr>
      <w:spacing w:after="160"/>
    </w:pPr>
    <w:rPr>
      <w:spacing w:val="15"/>
    </w:rPr>
  </w:style>
  <w:style w:type="character" w:customStyle="1" w:styleId="SubtitleChar">
    <w:name w:val="Subtitle Char"/>
    <w:basedOn w:val="DefaultParagraphFont"/>
    <w:link w:val="Subtitle"/>
    <w:uiPriority w:val="11"/>
    <w:rsid w:val="006B0B82"/>
    <w:rPr>
      <w:spacing w:val="15"/>
    </w:rPr>
  </w:style>
  <w:style w:type="paragraph" w:customStyle="1" w:styleId="Abbreviation">
    <w:name w:val="Abbreviation"/>
    <w:basedOn w:val="Normal"/>
    <w:link w:val="AbbreviationChar"/>
    <w:qFormat/>
    <w:rsid w:val="0086238D"/>
  </w:style>
  <w:style w:type="character" w:customStyle="1" w:styleId="AbbreviationChar">
    <w:name w:val="Abbreviation Char"/>
    <w:basedOn w:val="DefaultParagraphFont"/>
    <w:link w:val="Abbreviation"/>
    <w:rsid w:val="0086238D"/>
  </w:style>
  <w:style w:type="character" w:styleId="LineNumber">
    <w:name w:val="line number"/>
    <w:basedOn w:val="DefaultParagraphFont"/>
    <w:uiPriority w:val="99"/>
    <w:semiHidden/>
    <w:unhideWhenUsed/>
    <w:rsid w:val="000E64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8199">
      <w:bodyDiv w:val="1"/>
      <w:marLeft w:val="0"/>
      <w:marRight w:val="0"/>
      <w:marTop w:val="0"/>
      <w:marBottom w:val="0"/>
      <w:divBdr>
        <w:top w:val="none" w:sz="0" w:space="0" w:color="auto"/>
        <w:left w:val="none" w:sz="0" w:space="0" w:color="auto"/>
        <w:bottom w:val="none" w:sz="0" w:space="0" w:color="auto"/>
        <w:right w:val="none" w:sz="0" w:space="0" w:color="auto"/>
      </w:divBdr>
      <w:divsChild>
        <w:div w:id="412120713">
          <w:marLeft w:val="0"/>
          <w:marRight w:val="0"/>
          <w:marTop w:val="0"/>
          <w:marBottom w:val="0"/>
          <w:divBdr>
            <w:top w:val="none" w:sz="0" w:space="0" w:color="auto"/>
            <w:left w:val="none" w:sz="0" w:space="0" w:color="auto"/>
            <w:bottom w:val="none" w:sz="0" w:space="0" w:color="auto"/>
            <w:right w:val="none" w:sz="0" w:space="0" w:color="auto"/>
          </w:divBdr>
          <w:divsChild>
            <w:div w:id="1957524725">
              <w:marLeft w:val="0"/>
              <w:marRight w:val="0"/>
              <w:marTop w:val="0"/>
              <w:marBottom w:val="0"/>
              <w:divBdr>
                <w:top w:val="none" w:sz="0" w:space="0" w:color="auto"/>
                <w:left w:val="none" w:sz="0" w:space="0" w:color="auto"/>
                <w:bottom w:val="none" w:sz="0" w:space="0" w:color="auto"/>
                <w:right w:val="none" w:sz="0" w:space="0" w:color="auto"/>
              </w:divBdr>
              <w:divsChild>
                <w:div w:id="51689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48474">
      <w:bodyDiv w:val="1"/>
      <w:marLeft w:val="0"/>
      <w:marRight w:val="0"/>
      <w:marTop w:val="0"/>
      <w:marBottom w:val="0"/>
      <w:divBdr>
        <w:top w:val="none" w:sz="0" w:space="0" w:color="auto"/>
        <w:left w:val="none" w:sz="0" w:space="0" w:color="auto"/>
        <w:bottom w:val="none" w:sz="0" w:space="0" w:color="auto"/>
        <w:right w:val="none" w:sz="0" w:space="0" w:color="auto"/>
      </w:divBdr>
    </w:div>
    <w:div w:id="47994712">
      <w:bodyDiv w:val="1"/>
      <w:marLeft w:val="0"/>
      <w:marRight w:val="0"/>
      <w:marTop w:val="0"/>
      <w:marBottom w:val="0"/>
      <w:divBdr>
        <w:top w:val="none" w:sz="0" w:space="0" w:color="auto"/>
        <w:left w:val="none" w:sz="0" w:space="0" w:color="auto"/>
        <w:bottom w:val="none" w:sz="0" w:space="0" w:color="auto"/>
        <w:right w:val="none" w:sz="0" w:space="0" w:color="auto"/>
      </w:divBdr>
    </w:div>
    <w:div w:id="147862920">
      <w:bodyDiv w:val="1"/>
      <w:marLeft w:val="0"/>
      <w:marRight w:val="0"/>
      <w:marTop w:val="0"/>
      <w:marBottom w:val="0"/>
      <w:divBdr>
        <w:top w:val="none" w:sz="0" w:space="0" w:color="auto"/>
        <w:left w:val="none" w:sz="0" w:space="0" w:color="auto"/>
        <w:bottom w:val="none" w:sz="0" w:space="0" w:color="auto"/>
        <w:right w:val="none" w:sz="0" w:space="0" w:color="auto"/>
      </w:divBdr>
      <w:divsChild>
        <w:div w:id="773014396">
          <w:marLeft w:val="0"/>
          <w:marRight w:val="0"/>
          <w:marTop w:val="0"/>
          <w:marBottom w:val="0"/>
          <w:divBdr>
            <w:top w:val="none" w:sz="0" w:space="0" w:color="auto"/>
            <w:left w:val="none" w:sz="0" w:space="0" w:color="auto"/>
            <w:bottom w:val="none" w:sz="0" w:space="0" w:color="auto"/>
            <w:right w:val="none" w:sz="0" w:space="0" w:color="auto"/>
          </w:divBdr>
          <w:divsChild>
            <w:div w:id="1516772779">
              <w:marLeft w:val="0"/>
              <w:marRight w:val="0"/>
              <w:marTop w:val="0"/>
              <w:marBottom w:val="0"/>
              <w:divBdr>
                <w:top w:val="none" w:sz="0" w:space="0" w:color="auto"/>
                <w:left w:val="none" w:sz="0" w:space="0" w:color="auto"/>
                <w:bottom w:val="none" w:sz="0" w:space="0" w:color="auto"/>
                <w:right w:val="none" w:sz="0" w:space="0" w:color="auto"/>
              </w:divBdr>
              <w:divsChild>
                <w:div w:id="167537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50219">
      <w:bodyDiv w:val="1"/>
      <w:marLeft w:val="0"/>
      <w:marRight w:val="0"/>
      <w:marTop w:val="0"/>
      <w:marBottom w:val="0"/>
      <w:divBdr>
        <w:top w:val="none" w:sz="0" w:space="0" w:color="auto"/>
        <w:left w:val="none" w:sz="0" w:space="0" w:color="auto"/>
        <w:bottom w:val="none" w:sz="0" w:space="0" w:color="auto"/>
        <w:right w:val="none" w:sz="0" w:space="0" w:color="auto"/>
      </w:divBdr>
      <w:divsChild>
        <w:div w:id="1306931327">
          <w:marLeft w:val="0"/>
          <w:marRight w:val="0"/>
          <w:marTop w:val="0"/>
          <w:marBottom w:val="0"/>
          <w:divBdr>
            <w:top w:val="none" w:sz="0" w:space="0" w:color="auto"/>
            <w:left w:val="none" w:sz="0" w:space="0" w:color="auto"/>
            <w:bottom w:val="none" w:sz="0" w:space="0" w:color="auto"/>
            <w:right w:val="none" w:sz="0" w:space="0" w:color="auto"/>
          </w:divBdr>
          <w:divsChild>
            <w:div w:id="1845322391">
              <w:marLeft w:val="0"/>
              <w:marRight w:val="0"/>
              <w:marTop w:val="0"/>
              <w:marBottom w:val="0"/>
              <w:divBdr>
                <w:top w:val="none" w:sz="0" w:space="0" w:color="auto"/>
                <w:left w:val="none" w:sz="0" w:space="0" w:color="auto"/>
                <w:bottom w:val="none" w:sz="0" w:space="0" w:color="auto"/>
                <w:right w:val="none" w:sz="0" w:space="0" w:color="auto"/>
              </w:divBdr>
              <w:divsChild>
                <w:div w:id="96384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93185">
      <w:bodyDiv w:val="1"/>
      <w:marLeft w:val="0"/>
      <w:marRight w:val="0"/>
      <w:marTop w:val="0"/>
      <w:marBottom w:val="0"/>
      <w:divBdr>
        <w:top w:val="none" w:sz="0" w:space="0" w:color="auto"/>
        <w:left w:val="none" w:sz="0" w:space="0" w:color="auto"/>
        <w:bottom w:val="none" w:sz="0" w:space="0" w:color="auto"/>
        <w:right w:val="none" w:sz="0" w:space="0" w:color="auto"/>
      </w:divBdr>
      <w:divsChild>
        <w:div w:id="426537682">
          <w:marLeft w:val="0"/>
          <w:marRight w:val="0"/>
          <w:marTop w:val="166"/>
          <w:marBottom w:val="166"/>
          <w:divBdr>
            <w:top w:val="none" w:sz="0" w:space="0" w:color="auto"/>
            <w:left w:val="none" w:sz="0" w:space="0" w:color="auto"/>
            <w:bottom w:val="none" w:sz="0" w:space="0" w:color="auto"/>
            <w:right w:val="none" w:sz="0" w:space="0" w:color="auto"/>
          </w:divBdr>
        </w:div>
        <w:div w:id="1048190955">
          <w:marLeft w:val="0"/>
          <w:marRight w:val="0"/>
          <w:marTop w:val="166"/>
          <w:marBottom w:val="166"/>
          <w:divBdr>
            <w:top w:val="none" w:sz="0" w:space="0" w:color="auto"/>
            <w:left w:val="none" w:sz="0" w:space="0" w:color="auto"/>
            <w:bottom w:val="none" w:sz="0" w:space="0" w:color="auto"/>
            <w:right w:val="none" w:sz="0" w:space="0" w:color="auto"/>
          </w:divBdr>
        </w:div>
      </w:divsChild>
    </w:div>
    <w:div w:id="162547911">
      <w:bodyDiv w:val="1"/>
      <w:marLeft w:val="0"/>
      <w:marRight w:val="0"/>
      <w:marTop w:val="0"/>
      <w:marBottom w:val="0"/>
      <w:divBdr>
        <w:top w:val="none" w:sz="0" w:space="0" w:color="auto"/>
        <w:left w:val="none" w:sz="0" w:space="0" w:color="auto"/>
        <w:bottom w:val="none" w:sz="0" w:space="0" w:color="auto"/>
        <w:right w:val="none" w:sz="0" w:space="0" w:color="auto"/>
      </w:divBdr>
      <w:divsChild>
        <w:div w:id="830869192">
          <w:marLeft w:val="0"/>
          <w:marRight w:val="0"/>
          <w:marTop w:val="0"/>
          <w:marBottom w:val="0"/>
          <w:divBdr>
            <w:top w:val="none" w:sz="0" w:space="0" w:color="auto"/>
            <w:left w:val="none" w:sz="0" w:space="0" w:color="auto"/>
            <w:bottom w:val="none" w:sz="0" w:space="0" w:color="auto"/>
            <w:right w:val="none" w:sz="0" w:space="0" w:color="auto"/>
          </w:divBdr>
          <w:divsChild>
            <w:div w:id="1764183360">
              <w:marLeft w:val="0"/>
              <w:marRight w:val="0"/>
              <w:marTop w:val="0"/>
              <w:marBottom w:val="0"/>
              <w:divBdr>
                <w:top w:val="none" w:sz="0" w:space="0" w:color="auto"/>
                <w:left w:val="none" w:sz="0" w:space="0" w:color="auto"/>
                <w:bottom w:val="none" w:sz="0" w:space="0" w:color="auto"/>
                <w:right w:val="none" w:sz="0" w:space="0" w:color="auto"/>
              </w:divBdr>
              <w:divsChild>
                <w:div w:id="108141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93042">
      <w:bodyDiv w:val="1"/>
      <w:marLeft w:val="0"/>
      <w:marRight w:val="0"/>
      <w:marTop w:val="0"/>
      <w:marBottom w:val="0"/>
      <w:divBdr>
        <w:top w:val="none" w:sz="0" w:space="0" w:color="auto"/>
        <w:left w:val="none" w:sz="0" w:space="0" w:color="auto"/>
        <w:bottom w:val="none" w:sz="0" w:space="0" w:color="auto"/>
        <w:right w:val="none" w:sz="0" w:space="0" w:color="auto"/>
      </w:divBdr>
    </w:div>
    <w:div w:id="203713423">
      <w:bodyDiv w:val="1"/>
      <w:marLeft w:val="0"/>
      <w:marRight w:val="0"/>
      <w:marTop w:val="0"/>
      <w:marBottom w:val="0"/>
      <w:divBdr>
        <w:top w:val="none" w:sz="0" w:space="0" w:color="auto"/>
        <w:left w:val="none" w:sz="0" w:space="0" w:color="auto"/>
        <w:bottom w:val="none" w:sz="0" w:space="0" w:color="auto"/>
        <w:right w:val="none" w:sz="0" w:space="0" w:color="auto"/>
      </w:divBdr>
    </w:div>
    <w:div w:id="226693302">
      <w:bodyDiv w:val="1"/>
      <w:marLeft w:val="0"/>
      <w:marRight w:val="0"/>
      <w:marTop w:val="0"/>
      <w:marBottom w:val="0"/>
      <w:divBdr>
        <w:top w:val="none" w:sz="0" w:space="0" w:color="auto"/>
        <w:left w:val="none" w:sz="0" w:space="0" w:color="auto"/>
        <w:bottom w:val="none" w:sz="0" w:space="0" w:color="auto"/>
        <w:right w:val="none" w:sz="0" w:space="0" w:color="auto"/>
      </w:divBdr>
      <w:divsChild>
        <w:div w:id="624121539">
          <w:marLeft w:val="0"/>
          <w:marRight w:val="0"/>
          <w:marTop w:val="0"/>
          <w:marBottom w:val="0"/>
          <w:divBdr>
            <w:top w:val="none" w:sz="0" w:space="0" w:color="auto"/>
            <w:left w:val="none" w:sz="0" w:space="0" w:color="auto"/>
            <w:bottom w:val="none" w:sz="0" w:space="0" w:color="auto"/>
            <w:right w:val="none" w:sz="0" w:space="0" w:color="auto"/>
          </w:divBdr>
          <w:divsChild>
            <w:div w:id="1760326752">
              <w:marLeft w:val="0"/>
              <w:marRight w:val="0"/>
              <w:marTop w:val="0"/>
              <w:marBottom w:val="0"/>
              <w:divBdr>
                <w:top w:val="none" w:sz="0" w:space="0" w:color="auto"/>
                <w:left w:val="none" w:sz="0" w:space="0" w:color="auto"/>
                <w:bottom w:val="none" w:sz="0" w:space="0" w:color="auto"/>
                <w:right w:val="none" w:sz="0" w:space="0" w:color="auto"/>
              </w:divBdr>
              <w:divsChild>
                <w:div w:id="61652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001013">
      <w:bodyDiv w:val="1"/>
      <w:marLeft w:val="0"/>
      <w:marRight w:val="0"/>
      <w:marTop w:val="0"/>
      <w:marBottom w:val="0"/>
      <w:divBdr>
        <w:top w:val="none" w:sz="0" w:space="0" w:color="auto"/>
        <w:left w:val="none" w:sz="0" w:space="0" w:color="auto"/>
        <w:bottom w:val="none" w:sz="0" w:space="0" w:color="auto"/>
        <w:right w:val="none" w:sz="0" w:space="0" w:color="auto"/>
      </w:divBdr>
      <w:divsChild>
        <w:div w:id="2091734449">
          <w:marLeft w:val="0"/>
          <w:marRight w:val="0"/>
          <w:marTop w:val="0"/>
          <w:marBottom w:val="0"/>
          <w:divBdr>
            <w:top w:val="none" w:sz="0" w:space="0" w:color="auto"/>
            <w:left w:val="none" w:sz="0" w:space="0" w:color="auto"/>
            <w:bottom w:val="none" w:sz="0" w:space="0" w:color="auto"/>
            <w:right w:val="none" w:sz="0" w:space="0" w:color="auto"/>
          </w:divBdr>
          <w:divsChild>
            <w:div w:id="1706714299">
              <w:marLeft w:val="0"/>
              <w:marRight w:val="0"/>
              <w:marTop w:val="0"/>
              <w:marBottom w:val="0"/>
              <w:divBdr>
                <w:top w:val="none" w:sz="0" w:space="0" w:color="auto"/>
                <w:left w:val="none" w:sz="0" w:space="0" w:color="auto"/>
                <w:bottom w:val="none" w:sz="0" w:space="0" w:color="auto"/>
                <w:right w:val="none" w:sz="0" w:space="0" w:color="auto"/>
              </w:divBdr>
              <w:divsChild>
                <w:div w:id="31132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535348">
      <w:bodyDiv w:val="1"/>
      <w:marLeft w:val="0"/>
      <w:marRight w:val="0"/>
      <w:marTop w:val="0"/>
      <w:marBottom w:val="0"/>
      <w:divBdr>
        <w:top w:val="none" w:sz="0" w:space="0" w:color="auto"/>
        <w:left w:val="none" w:sz="0" w:space="0" w:color="auto"/>
        <w:bottom w:val="none" w:sz="0" w:space="0" w:color="auto"/>
        <w:right w:val="none" w:sz="0" w:space="0" w:color="auto"/>
      </w:divBdr>
      <w:divsChild>
        <w:div w:id="328409201">
          <w:marLeft w:val="0"/>
          <w:marRight w:val="0"/>
          <w:marTop w:val="0"/>
          <w:marBottom w:val="0"/>
          <w:divBdr>
            <w:top w:val="none" w:sz="0" w:space="0" w:color="auto"/>
            <w:left w:val="none" w:sz="0" w:space="0" w:color="auto"/>
            <w:bottom w:val="none" w:sz="0" w:space="0" w:color="auto"/>
            <w:right w:val="none" w:sz="0" w:space="0" w:color="auto"/>
          </w:divBdr>
          <w:divsChild>
            <w:div w:id="207298710">
              <w:marLeft w:val="0"/>
              <w:marRight w:val="0"/>
              <w:marTop w:val="0"/>
              <w:marBottom w:val="0"/>
              <w:divBdr>
                <w:top w:val="none" w:sz="0" w:space="0" w:color="auto"/>
                <w:left w:val="none" w:sz="0" w:space="0" w:color="auto"/>
                <w:bottom w:val="none" w:sz="0" w:space="0" w:color="auto"/>
                <w:right w:val="none" w:sz="0" w:space="0" w:color="auto"/>
              </w:divBdr>
            </w:div>
            <w:div w:id="1018852385">
              <w:marLeft w:val="0"/>
              <w:marRight w:val="0"/>
              <w:marTop w:val="0"/>
              <w:marBottom w:val="0"/>
              <w:divBdr>
                <w:top w:val="none" w:sz="0" w:space="0" w:color="auto"/>
                <w:left w:val="none" w:sz="0" w:space="0" w:color="auto"/>
                <w:bottom w:val="none" w:sz="0" w:space="0" w:color="auto"/>
                <w:right w:val="none" w:sz="0" w:space="0" w:color="auto"/>
              </w:divBdr>
            </w:div>
            <w:div w:id="1308245578">
              <w:marLeft w:val="0"/>
              <w:marRight w:val="0"/>
              <w:marTop w:val="0"/>
              <w:marBottom w:val="0"/>
              <w:divBdr>
                <w:top w:val="none" w:sz="0" w:space="0" w:color="auto"/>
                <w:left w:val="none" w:sz="0" w:space="0" w:color="auto"/>
                <w:bottom w:val="none" w:sz="0" w:space="0" w:color="auto"/>
                <w:right w:val="none" w:sz="0" w:space="0" w:color="auto"/>
              </w:divBdr>
            </w:div>
            <w:div w:id="1318724340">
              <w:marLeft w:val="0"/>
              <w:marRight w:val="0"/>
              <w:marTop w:val="0"/>
              <w:marBottom w:val="0"/>
              <w:divBdr>
                <w:top w:val="none" w:sz="0" w:space="0" w:color="auto"/>
                <w:left w:val="none" w:sz="0" w:space="0" w:color="auto"/>
                <w:bottom w:val="none" w:sz="0" w:space="0" w:color="auto"/>
                <w:right w:val="none" w:sz="0" w:space="0" w:color="auto"/>
              </w:divBdr>
            </w:div>
            <w:div w:id="1497695213">
              <w:marLeft w:val="0"/>
              <w:marRight w:val="0"/>
              <w:marTop w:val="0"/>
              <w:marBottom w:val="0"/>
              <w:divBdr>
                <w:top w:val="none" w:sz="0" w:space="0" w:color="auto"/>
                <w:left w:val="none" w:sz="0" w:space="0" w:color="auto"/>
                <w:bottom w:val="none" w:sz="0" w:space="0" w:color="auto"/>
                <w:right w:val="none" w:sz="0" w:space="0" w:color="auto"/>
              </w:divBdr>
            </w:div>
          </w:divsChild>
        </w:div>
        <w:div w:id="546338916">
          <w:marLeft w:val="0"/>
          <w:marRight w:val="0"/>
          <w:marTop w:val="0"/>
          <w:marBottom w:val="0"/>
          <w:divBdr>
            <w:top w:val="none" w:sz="0" w:space="0" w:color="auto"/>
            <w:left w:val="none" w:sz="0" w:space="0" w:color="auto"/>
            <w:bottom w:val="none" w:sz="0" w:space="0" w:color="auto"/>
            <w:right w:val="none" w:sz="0" w:space="0" w:color="auto"/>
          </w:divBdr>
        </w:div>
        <w:div w:id="698702989">
          <w:marLeft w:val="0"/>
          <w:marRight w:val="0"/>
          <w:marTop w:val="0"/>
          <w:marBottom w:val="0"/>
          <w:divBdr>
            <w:top w:val="none" w:sz="0" w:space="0" w:color="auto"/>
            <w:left w:val="none" w:sz="0" w:space="0" w:color="auto"/>
            <w:bottom w:val="none" w:sz="0" w:space="0" w:color="auto"/>
            <w:right w:val="none" w:sz="0" w:space="0" w:color="auto"/>
          </w:divBdr>
        </w:div>
        <w:div w:id="916667583">
          <w:marLeft w:val="0"/>
          <w:marRight w:val="0"/>
          <w:marTop w:val="0"/>
          <w:marBottom w:val="0"/>
          <w:divBdr>
            <w:top w:val="none" w:sz="0" w:space="0" w:color="auto"/>
            <w:left w:val="none" w:sz="0" w:space="0" w:color="auto"/>
            <w:bottom w:val="none" w:sz="0" w:space="0" w:color="auto"/>
            <w:right w:val="none" w:sz="0" w:space="0" w:color="auto"/>
          </w:divBdr>
        </w:div>
        <w:div w:id="1274096227">
          <w:marLeft w:val="0"/>
          <w:marRight w:val="0"/>
          <w:marTop w:val="0"/>
          <w:marBottom w:val="0"/>
          <w:divBdr>
            <w:top w:val="none" w:sz="0" w:space="0" w:color="auto"/>
            <w:left w:val="none" w:sz="0" w:space="0" w:color="auto"/>
            <w:bottom w:val="none" w:sz="0" w:space="0" w:color="auto"/>
            <w:right w:val="none" w:sz="0" w:space="0" w:color="auto"/>
          </w:divBdr>
        </w:div>
        <w:div w:id="1332565421">
          <w:marLeft w:val="0"/>
          <w:marRight w:val="0"/>
          <w:marTop w:val="0"/>
          <w:marBottom w:val="0"/>
          <w:divBdr>
            <w:top w:val="none" w:sz="0" w:space="0" w:color="auto"/>
            <w:left w:val="none" w:sz="0" w:space="0" w:color="auto"/>
            <w:bottom w:val="none" w:sz="0" w:space="0" w:color="auto"/>
            <w:right w:val="none" w:sz="0" w:space="0" w:color="auto"/>
          </w:divBdr>
          <w:divsChild>
            <w:div w:id="73550943">
              <w:marLeft w:val="0"/>
              <w:marRight w:val="0"/>
              <w:marTop w:val="0"/>
              <w:marBottom w:val="0"/>
              <w:divBdr>
                <w:top w:val="none" w:sz="0" w:space="0" w:color="auto"/>
                <w:left w:val="none" w:sz="0" w:space="0" w:color="auto"/>
                <w:bottom w:val="none" w:sz="0" w:space="0" w:color="auto"/>
                <w:right w:val="none" w:sz="0" w:space="0" w:color="auto"/>
              </w:divBdr>
            </w:div>
            <w:div w:id="1638990798">
              <w:marLeft w:val="0"/>
              <w:marRight w:val="0"/>
              <w:marTop w:val="0"/>
              <w:marBottom w:val="0"/>
              <w:divBdr>
                <w:top w:val="none" w:sz="0" w:space="0" w:color="auto"/>
                <w:left w:val="none" w:sz="0" w:space="0" w:color="auto"/>
                <w:bottom w:val="none" w:sz="0" w:space="0" w:color="auto"/>
                <w:right w:val="none" w:sz="0" w:space="0" w:color="auto"/>
              </w:divBdr>
            </w:div>
            <w:div w:id="1869491829">
              <w:marLeft w:val="0"/>
              <w:marRight w:val="0"/>
              <w:marTop w:val="0"/>
              <w:marBottom w:val="0"/>
              <w:divBdr>
                <w:top w:val="none" w:sz="0" w:space="0" w:color="auto"/>
                <w:left w:val="none" w:sz="0" w:space="0" w:color="auto"/>
                <w:bottom w:val="none" w:sz="0" w:space="0" w:color="auto"/>
                <w:right w:val="none" w:sz="0" w:space="0" w:color="auto"/>
              </w:divBdr>
            </w:div>
            <w:div w:id="1986230645">
              <w:marLeft w:val="0"/>
              <w:marRight w:val="0"/>
              <w:marTop w:val="0"/>
              <w:marBottom w:val="0"/>
              <w:divBdr>
                <w:top w:val="none" w:sz="0" w:space="0" w:color="auto"/>
                <w:left w:val="none" w:sz="0" w:space="0" w:color="auto"/>
                <w:bottom w:val="none" w:sz="0" w:space="0" w:color="auto"/>
                <w:right w:val="none" w:sz="0" w:space="0" w:color="auto"/>
              </w:divBdr>
            </w:div>
            <w:div w:id="2088919341">
              <w:marLeft w:val="0"/>
              <w:marRight w:val="0"/>
              <w:marTop w:val="0"/>
              <w:marBottom w:val="0"/>
              <w:divBdr>
                <w:top w:val="none" w:sz="0" w:space="0" w:color="auto"/>
                <w:left w:val="none" w:sz="0" w:space="0" w:color="auto"/>
                <w:bottom w:val="none" w:sz="0" w:space="0" w:color="auto"/>
                <w:right w:val="none" w:sz="0" w:space="0" w:color="auto"/>
              </w:divBdr>
            </w:div>
          </w:divsChild>
        </w:div>
        <w:div w:id="1823958885">
          <w:marLeft w:val="0"/>
          <w:marRight w:val="0"/>
          <w:marTop w:val="0"/>
          <w:marBottom w:val="0"/>
          <w:divBdr>
            <w:top w:val="none" w:sz="0" w:space="0" w:color="auto"/>
            <w:left w:val="none" w:sz="0" w:space="0" w:color="auto"/>
            <w:bottom w:val="none" w:sz="0" w:space="0" w:color="auto"/>
            <w:right w:val="none" w:sz="0" w:space="0" w:color="auto"/>
          </w:divBdr>
          <w:divsChild>
            <w:div w:id="574360373">
              <w:marLeft w:val="0"/>
              <w:marRight w:val="0"/>
              <w:marTop w:val="0"/>
              <w:marBottom w:val="0"/>
              <w:divBdr>
                <w:top w:val="none" w:sz="0" w:space="0" w:color="auto"/>
                <w:left w:val="none" w:sz="0" w:space="0" w:color="auto"/>
                <w:bottom w:val="none" w:sz="0" w:space="0" w:color="auto"/>
                <w:right w:val="none" w:sz="0" w:space="0" w:color="auto"/>
              </w:divBdr>
            </w:div>
            <w:div w:id="1144397215">
              <w:marLeft w:val="0"/>
              <w:marRight w:val="0"/>
              <w:marTop w:val="0"/>
              <w:marBottom w:val="0"/>
              <w:divBdr>
                <w:top w:val="none" w:sz="0" w:space="0" w:color="auto"/>
                <w:left w:val="none" w:sz="0" w:space="0" w:color="auto"/>
                <w:bottom w:val="none" w:sz="0" w:space="0" w:color="auto"/>
                <w:right w:val="none" w:sz="0" w:space="0" w:color="auto"/>
              </w:divBdr>
            </w:div>
            <w:div w:id="1315918131">
              <w:marLeft w:val="0"/>
              <w:marRight w:val="0"/>
              <w:marTop w:val="0"/>
              <w:marBottom w:val="0"/>
              <w:divBdr>
                <w:top w:val="none" w:sz="0" w:space="0" w:color="auto"/>
                <w:left w:val="none" w:sz="0" w:space="0" w:color="auto"/>
                <w:bottom w:val="none" w:sz="0" w:space="0" w:color="auto"/>
                <w:right w:val="none" w:sz="0" w:space="0" w:color="auto"/>
              </w:divBdr>
            </w:div>
            <w:div w:id="1489588545">
              <w:marLeft w:val="0"/>
              <w:marRight w:val="0"/>
              <w:marTop w:val="0"/>
              <w:marBottom w:val="0"/>
              <w:divBdr>
                <w:top w:val="none" w:sz="0" w:space="0" w:color="auto"/>
                <w:left w:val="none" w:sz="0" w:space="0" w:color="auto"/>
                <w:bottom w:val="none" w:sz="0" w:space="0" w:color="auto"/>
                <w:right w:val="none" w:sz="0" w:space="0" w:color="auto"/>
              </w:divBdr>
            </w:div>
            <w:div w:id="1846901107">
              <w:marLeft w:val="0"/>
              <w:marRight w:val="0"/>
              <w:marTop w:val="0"/>
              <w:marBottom w:val="0"/>
              <w:divBdr>
                <w:top w:val="none" w:sz="0" w:space="0" w:color="auto"/>
                <w:left w:val="none" w:sz="0" w:space="0" w:color="auto"/>
                <w:bottom w:val="none" w:sz="0" w:space="0" w:color="auto"/>
                <w:right w:val="none" w:sz="0" w:space="0" w:color="auto"/>
              </w:divBdr>
            </w:div>
          </w:divsChild>
        </w:div>
        <w:div w:id="1905484463">
          <w:marLeft w:val="0"/>
          <w:marRight w:val="0"/>
          <w:marTop w:val="0"/>
          <w:marBottom w:val="0"/>
          <w:divBdr>
            <w:top w:val="none" w:sz="0" w:space="0" w:color="auto"/>
            <w:left w:val="none" w:sz="0" w:space="0" w:color="auto"/>
            <w:bottom w:val="none" w:sz="0" w:space="0" w:color="auto"/>
            <w:right w:val="none" w:sz="0" w:space="0" w:color="auto"/>
          </w:divBdr>
          <w:divsChild>
            <w:div w:id="449932342">
              <w:marLeft w:val="0"/>
              <w:marRight w:val="0"/>
              <w:marTop w:val="0"/>
              <w:marBottom w:val="0"/>
              <w:divBdr>
                <w:top w:val="none" w:sz="0" w:space="0" w:color="auto"/>
                <w:left w:val="none" w:sz="0" w:space="0" w:color="auto"/>
                <w:bottom w:val="none" w:sz="0" w:space="0" w:color="auto"/>
                <w:right w:val="none" w:sz="0" w:space="0" w:color="auto"/>
              </w:divBdr>
            </w:div>
            <w:div w:id="680591856">
              <w:marLeft w:val="0"/>
              <w:marRight w:val="0"/>
              <w:marTop w:val="0"/>
              <w:marBottom w:val="0"/>
              <w:divBdr>
                <w:top w:val="none" w:sz="0" w:space="0" w:color="auto"/>
                <w:left w:val="none" w:sz="0" w:space="0" w:color="auto"/>
                <w:bottom w:val="none" w:sz="0" w:space="0" w:color="auto"/>
                <w:right w:val="none" w:sz="0" w:space="0" w:color="auto"/>
              </w:divBdr>
            </w:div>
            <w:div w:id="1406417641">
              <w:marLeft w:val="0"/>
              <w:marRight w:val="0"/>
              <w:marTop w:val="0"/>
              <w:marBottom w:val="0"/>
              <w:divBdr>
                <w:top w:val="none" w:sz="0" w:space="0" w:color="auto"/>
                <w:left w:val="none" w:sz="0" w:space="0" w:color="auto"/>
                <w:bottom w:val="none" w:sz="0" w:space="0" w:color="auto"/>
                <w:right w:val="none" w:sz="0" w:space="0" w:color="auto"/>
              </w:divBdr>
            </w:div>
            <w:div w:id="1439645980">
              <w:marLeft w:val="0"/>
              <w:marRight w:val="0"/>
              <w:marTop w:val="0"/>
              <w:marBottom w:val="0"/>
              <w:divBdr>
                <w:top w:val="none" w:sz="0" w:space="0" w:color="auto"/>
                <w:left w:val="none" w:sz="0" w:space="0" w:color="auto"/>
                <w:bottom w:val="none" w:sz="0" w:space="0" w:color="auto"/>
                <w:right w:val="none" w:sz="0" w:space="0" w:color="auto"/>
              </w:divBdr>
            </w:div>
            <w:div w:id="2110926322">
              <w:marLeft w:val="0"/>
              <w:marRight w:val="0"/>
              <w:marTop w:val="0"/>
              <w:marBottom w:val="0"/>
              <w:divBdr>
                <w:top w:val="none" w:sz="0" w:space="0" w:color="auto"/>
                <w:left w:val="none" w:sz="0" w:space="0" w:color="auto"/>
                <w:bottom w:val="none" w:sz="0" w:space="0" w:color="auto"/>
                <w:right w:val="none" w:sz="0" w:space="0" w:color="auto"/>
              </w:divBdr>
            </w:div>
          </w:divsChild>
        </w:div>
        <w:div w:id="2066291057">
          <w:marLeft w:val="0"/>
          <w:marRight w:val="0"/>
          <w:marTop w:val="0"/>
          <w:marBottom w:val="0"/>
          <w:divBdr>
            <w:top w:val="none" w:sz="0" w:space="0" w:color="auto"/>
            <w:left w:val="none" w:sz="0" w:space="0" w:color="auto"/>
            <w:bottom w:val="none" w:sz="0" w:space="0" w:color="auto"/>
            <w:right w:val="none" w:sz="0" w:space="0" w:color="auto"/>
          </w:divBdr>
        </w:div>
        <w:div w:id="2127697311">
          <w:marLeft w:val="0"/>
          <w:marRight w:val="0"/>
          <w:marTop w:val="0"/>
          <w:marBottom w:val="0"/>
          <w:divBdr>
            <w:top w:val="none" w:sz="0" w:space="0" w:color="auto"/>
            <w:left w:val="none" w:sz="0" w:space="0" w:color="auto"/>
            <w:bottom w:val="none" w:sz="0" w:space="0" w:color="auto"/>
            <w:right w:val="none" w:sz="0" w:space="0" w:color="auto"/>
          </w:divBdr>
        </w:div>
      </w:divsChild>
    </w:div>
    <w:div w:id="277570075">
      <w:bodyDiv w:val="1"/>
      <w:marLeft w:val="0"/>
      <w:marRight w:val="0"/>
      <w:marTop w:val="0"/>
      <w:marBottom w:val="0"/>
      <w:divBdr>
        <w:top w:val="none" w:sz="0" w:space="0" w:color="auto"/>
        <w:left w:val="none" w:sz="0" w:space="0" w:color="auto"/>
        <w:bottom w:val="none" w:sz="0" w:space="0" w:color="auto"/>
        <w:right w:val="none" w:sz="0" w:space="0" w:color="auto"/>
      </w:divBdr>
      <w:divsChild>
        <w:div w:id="2018000240">
          <w:marLeft w:val="0"/>
          <w:marRight w:val="0"/>
          <w:marTop w:val="0"/>
          <w:marBottom w:val="0"/>
          <w:divBdr>
            <w:top w:val="none" w:sz="0" w:space="0" w:color="auto"/>
            <w:left w:val="none" w:sz="0" w:space="0" w:color="auto"/>
            <w:bottom w:val="none" w:sz="0" w:space="0" w:color="auto"/>
            <w:right w:val="none" w:sz="0" w:space="0" w:color="auto"/>
          </w:divBdr>
          <w:divsChild>
            <w:div w:id="625812589">
              <w:marLeft w:val="0"/>
              <w:marRight w:val="0"/>
              <w:marTop w:val="0"/>
              <w:marBottom w:val="0"/>
              <w:divBdr>
                <w:top w:val="none" w:sz="0" w:space="0" w:color="auto"/>
                <w:left w:val="none" w:sz="0" w:space="0" w:color="auto"/>
                <w:bottom w:val="none" w:sz="0" w:space="0" w:color="auto"/>
                <w:right w:val="none" w:sz="0" w:space="0" w:color="auto"/>
              </w:divBdr>
              <w:divsChild>
                <w:div w:id="152478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76328">
      <w:bodyDiv w:val="1"/>
      <w:marLeft w:val="0"/>
      <w:marRight w:val="0"/>
      <w:marTop w:val="0"/>
      <w:marBottom w:val="0"/>
      <w:divBdr>
        <w:top w:val="none" w:sz="0" w:space="0" w:color="auto"/>
        <w:left w:val="none" w:sz="0" w:space="0" w:color="auto"/>
        <w:bottom w:val="none" w:sz="0" w:space="0" w:color="auto"/>
        <w:right w:val="none" w:sz="0" w:space="0" w:color="auto"/>
      </w:divBdr>
    </w:div>
    <w:div w:id="312560887">
      <w:bodyDiv w:val="1"/>
      <w:marLeft w:val="0"/>
      <w:marRight w:val="0"/>
      <w:marTop w:val="0"/>
      <w:marBottom w:val="0"/>
      <w:divBdr>
        <w:top w:val="none" w:sz="0" w:space="0" w:color="auto"/>
        <w:left w:val="none" w:sz="0" w:space="0" w:color="auto"/>
        <w:bottom w:val="none" w:sz="0" w:space="0" w:color="auto"/>
        <w:right w:val="none" w:sz="0" w:space="0" w:color="auto"/>
      </w:divBdr>
    </w:div>
    <w:div w:id="318076052">
      <w:bodyDiv w:val="1"/>
      <w:marLeft w:val="0"/>
      <w:marRight w:val="0"/>
      <w:marTop w:val="0"/>
      <w:marBottom w:val="0"/>
      <w:divBdr>
        <w:top w:val="none" w:sz="0" w:space="0" w:color="auto"/>
        <w:left w:val="none" w:sz="0" w:space="0" w:color="auto"/>
        <w:bottom w:val="none" w:sz="0" w:space="0" w:color="auto"/>
        <w:right w:val="none" w:sz="0" w:space="0" w:color="auto"/>
      </w:divBdr>
    </w:div>
    <w:div w:id="473109738">
      <w:bodyDiv w:val="1"/>
      <w:marLeft w:val="0"/>
      <w:marRight w:val="0"/>
      <w:marTop w:val="0"/>
      <w:marBottom w:val="0"/>
      <w:divBdr>
        <w:top w:val="none" w:sz="0" w:space="0" w:color="auto"/>
        <w:left w:val="none" w:sz="0" w:space="0" w:color="auto"/>
        <w:bottom w:val="none" w:sz="0" w:space="0" w:color="auto"/>
        <w:right w:val="none" w:sz="0" w:space="0" w:color="auto"/>
      </w:divBdr>
    </w:div>
    <w:div w:id="474951875">
      <w:bodyDiv w:val="1"/>
      <w:marLeft w:val="0"/>
      <w:marRight w:val="0"/>
      <w:marTop w:val="0"/>
      <w:marBottom w:val="0"/>
      <w:divBdr>
        <w:top w:val="none" w:sz="0" w:space="0" w:color="auto"/>
        <w:left w:val="none" w:sz="0" w:space="0" w:color="auto"/>
        <w:bottom w:val="none" w:sz="0" w:space="0" w:color="auto"/>
        <w:right w:val="none" w:sz="0" w:space="0" w:color="auto"/>
      </w:divBdr>
      <w:divsChild>
        <w:div w:id="865872816">
          <w:marLeft w:val="0"/>
          <w:marRight w:val="0"/>
          <w:marTop w:val="0"/>
          <w:marBottom w:val="0"/>
          <w:divBdr>
            <w:top w:val="none" w:sz="0" w:space="0" w:color="auto"/>
            <w:left w:val="none" w:sz="0" w:space="0" w:color="auto"/>
            <w:bottom w:val="none" w:sz="0" w:space="0" w:color="auto"/>
            <w:right w:val="none" w:sz="0" w:space="0" w:color="auto"/>
          </w:divBdr>
          <w:divsChild>
            <w:div w:id="855462906">
              <w:marLeft w:val="0"/>
              <w:marRight w:val="0"/>
              <w:marTop w:val="0"/>
              <w:marBottom w:val="0"/>
              <w:divBdr>
                <w:top w:val="none" w:sz="0" w:space="0" w:color="auto"/>
                <w:left w:val="none" w:sz="0" w:space="0" w:color="auto"/>
                <w:bottom w:val="none" w:sz="0" w:space="0" w:color="auto"/>
                <w:right w:val="none" w:sz="0" w:space="0" w:color="auto"/>
              </w:divBdr>
              <w:divsChild>
                <w:div w:id="120849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805062">
      <w:bodyDiv w:val="1"/>
      <w:marLeft w:val="0"/>
      <w:marRight w:val="0"/>
      <w:marTop w:val="0"/>
      <w:marBottom w:val="0"/>
      <w:divBdr>
        <w:top w:val="none" w:sz="0" w:space="0" w:color="auto"/>
        <w:left w:val="none" w:sz="0" w:space="0" w:color="auto"/>
        <w:bottom w:val="none" w:sz="0" w:space="0" w:color="auto"/>
        <w:right w:val="none" w:sz="0" w:space="0" w:color="auto"/>
      </w:divBdr>
    </w:div>
    <w:div w:id="621158548">
      <w:bodyDiv w:val="1"/>
      <w:marLeft w:val="0"/>
      <w:marRight w:val="0"/>
      <w:marTop w:val="0"/>
      <w:marBottom w:val="0"/>
      <w:divBdr>
        <w:top w:val="none" w:sz="0" w:space="0" w:color="auto"/>
        <w:left w:val="none" w:sz="0" w:space="0" w:color="auto"/>
        <w:bottom w:val="none" w:sz="0" w:space="0" w:color="auto"/>
        <w:right w:val="none" w:sz="0" w:space="0" w:color="auto"/>
      </w:divBdr>
      <w:divsChild>
        <w:div w:id="1154689048">
          <w:marLeft w:val="0"/>
          <w:marRight w:val="0"/>
          <w:marTop w:val="0"/>
          <w:marBottom w:val="0"/>
          <w:divBdr>
            <w:top w:val="none" w:sz="0" w:space="0" w:color="auto"/>
            <w:left w:val="none" w:sz="0" w:space="0" w:color="auto"/>
            <w:bottom w:val="none" w:sz="0" w:space="0" w:color="auto"/>
            <w:right w:val="none" w:sz="0" w:space="0" w:color="auto"/>
          </w:divBdr>
          <w:divsChild>
            <w:div w:id="1162433544">
              <w:marLeft w:val="0"/>
              <w:marRight w:val="0"/>
              <w:marTop w:val="0"/>
              <w:marBottom w:val="0"/>
              <w:divBdr>
                <w:top w:val="none" w:sz="0" w:space="0" w:color="auto"/>
                <w:left w:val="none" w:sz="0" w:space="0" w:color="auto"/>
                <w:bottom w:val="none" w:sz="0" w:space="0" w:color="auto"/>
                <w:right w:val="none" w:sz="0" w:space="0" w:color="auto"/>
              </w:divBdr>
              <w:divsChild>
                <w:div w:id="59286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442184">
      <w:bodyDiv w:val="1"/>
      <w:marLeft w:val="0"/>
      <w:marRight w:val="0"/>
      <w:marTop w:val="0"/>
      <w:marBottom w:val="0"/>
      <w:divBdr>
        <w:top w:val="none" w:sz="0" w:space="0" w:color="auto"/>
        <w:left w:val="none" w:sz="0" w:space="0" w:color="auto"/>
        <w:bottom w:val="none" w:sz="0" w:space="0" w:color="auto"/>
        <w:right w:val="none" w:sz="0" w:space="0" w:color="auto"/>
      </w:divBdr>
      <w:divsChild>
        <w:div w:id="2141216642">
          <w:marLeft w:val="0"/>
          <w:marRight w:val="0"/>
          <w:marTop w:val="0"/>
          <w:marBottom w:val="0"/>
          <w:divBdr>
            <w:top w:val="none" w:sz="0" w:space="0" w:color="auto"/>
            <w:left w:val="none" w:sz="0" w:space="0" w:color="auto"/>
            <w:bottom w:val="none" w:sz="0" w:space="0" w:color="auto"/>
            <w:right w:val="none" w:sz="0" w:space="0" w:color="auto"/>
          </w:divBdr>
          <w:divsChild>
            <w:div w:id="1531189089">
              <w:marLeft w:val="0"/>
              <w:marRight w:val="0"/>
              <w:marTop w:val="0"/>
              <w:marBottom w:val="0"/>
              <w:divBdr>
                <w:top w:val="none" w:sz="0" w:space="0" w:color="auto"/>
                <w:left w:val="none" w:sz="0" w:space="0" w:color="auto"/>
                <w:bottom w:val="none" w:sz="0" w:space="0" w:color="auto"/>
                <w:right w:val="none" w:sz="0" w:space="0" w:color="auto"/>
              </w:divBdr>
              <w:divsChild>
                <w:div w:id="109328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6520">
      <w:bodyDiv w:val="1"/>
      <w:marLeft w:val="0"/>
      <w:marRight w:val="0"/>
      <w:marTop w:val="0"/>
      <w:marBottom w:val="0"/>
      <w:divBdr>
        <w:top w:val="none" w:sz="0" w:space="0" w:color="auto"/>
        <w:left w:val="none" w:sz="0" w:space="0" w:color="auto"/>
        <w:bottom w:val="none" w:sz="0" w:space="0" w:color="auto"/>
        <w:right w:val="none" w:sz="0" w:space="0" w:color="auto"/>
      </w:divBdr>
    </w:div>
    <w:div w:id="697048436">
      <w:bodyDiv w:val="1"/>
      <w:marLeft w:val="0"/>
      <w:marRight w:val="0"/>
      <w:marTop w:val="0"/>
      <w:marBottom w:val="0"/>
      <w:divBdr>
        <w:top w:val="none" w:sz="0" w:space="0" w:color="auto"/>
        <w:left w:val="none" w:sz="0" w:space="0" w:color="auto"/>
        <w:bottom w:val="none" w:sz="0" w:space="0" w:color="auto"/>
        <w:right w:val="none" w:sz="0" w:space="0" w:color="auto"/>
      </w:divBdr>
      <w:divsChild>
        <w:div w:id="801119177">
          <w:marLeft w:val="0"/>
          <w:marRight w:val="0"/>
          <w:marTop w:val="0"/>
          <w:marBottom w:val="0"/>
          <w:divBdr>
            <w:top w:val="none" w:sz="0" w:space="0" w:color="auto"/>
            <w:left w:val="none" w:sz="0" w:space="0" w:color="auto"/>
            <w:bottom w:val="none" w:sz="0" w:space="0" w:color="auto"/>
            <w:right w:val="none" w:sz="0" w:space="0" w:color="auto"/>
          </w:divBdr>
        </w:div>
        <w:div w:id="1097600639">
          <w:marLeft w:val="0"/>
          <w:marRight w:val="0"/>
          <w:marTop w:val="0"/>
          <w:marBottom w:val="0"/>
          <w:divBdr>
            <w:top w:val="none" w:sz="0" w:space="0" w:color="auto"/>
            <w:left w:val="none" w:sz="0" w:space="0" w:color="auto"/>
            <w:bottom w:val="none" w:sz="0" w:space="0" w:color="auto"/>
            <w:right w:val="none" w:sz="0" w:space="0" w:color="auto"/>
          </w:divBdr>
        </w:div>
        <w:div w:id="1564218482">
          <w:marLeft w:val="0"/>
          <w:marRight w:val="0"/>
          <w:marTop w:val="0"/>
          <w:marBottom w:val="0"/>
          <w:divBdr>
            <w:top w:val="none" w:sz="0" w:space="0" w:color="auto"/>
            <w:left w:val="none" w:sz="0" w:space="0" w:color="auto"/>
            <w:bottom w:val="none" w:sz="0" w:space="0" w:color="auto"/>
            <w:right w:val="none" w:sz="0" w:space="0" w:color="auto"/>
          </w:divBdr>
        </w:div>
        <w:div w:id="1690907077">
          <w:marLeft w:val="0"/>
          <w:marRight w:val="0"/>
          <w:marTop w:val="0"/>
          <w:marBottom w:val="0"/>
          <w:divBdr>
            <w:top w:val="none" w:sz="0" w:space="0" w:color="auto"/>
            <w:left w:val="none" w:sz="0" w:space="0" w:color="auto"/>
            <w:bottom w:val="none" w:sz="0" w:space="0" w:color="auto"/>
            <w:right w:val="none" w:sz="0" w:space="0" w:color="auto"/>
          </w:divBdr>
        </w:div>
        <w:div w:id="1951155778">
          <w:marLeft w:val="0"/>
          <w:marRight w:val="0"/>
          <w:marTop w:val="0"/>
          <w:marBottom w:val="0"/>
          <w:divBdr>
            <w:top w:val="none" w:sz="0" w:space="0" w:color="auto"/>
            <w:left w:val="none" w:sz="0" w:space="0" w:color="auto"/>
            <w:bottom w:val="none" w:sz="0" w:space="0" w:color="auto"/>
            <w:right w:val="none" w:sz="0" w:space="0" w:color="auto"/>
          </w:divBdr>
        </w:div>
        <w:div w:id="1951354784">
          <w:marLeft w:val="0"/>
          <w:marRight w:val="0"/>
          <w:marTop w:val="0"/>
          <w:marBottom w:val="0"/>
          <w:divBdr>
            <w:top w:val="none" w:sz="0" w:space="0" w:color="auto"/>
            <w:left w:val="none" w:sz="0" w:space="0" w:color="auto"/>
            <w:bottom w:val="none" w:sz="0" w:space="0" w:color="auto"/>
            <w:right w:val="none" w:sz="0" w:space="0" w:color="auto"/>
          </w:divBdr>
        </w:div>
        <w:div w:id="1962573607">
          <w:marLeft w:val="0"/>
          <w:marRight w:val="0"/>
          <w:marTop w:val="0"/>
          <w:marBottom w:val="0"/>
          <w:divBdr>
            <w:top w:val="none" w:sz="0" w:space="0" w:color="auto"/>
            <w:left w:val="none" w:sz="0" w:space="0" w:color="auto"/>
            <w:bottom w:val="none" w:sz="0" w:space="0" w:color="auto"/>
            <w:right w:val="none" w:sz="0" w:space="0" w:color="auto"/>
          </w:divBdr>
        </w:div>
        <w:div w:id="2137409282">
          <w:marLeft w:val="0"/>
          <w:marRight w:val="0"/>
          <w:marTop w:val="0"/>
          <w:marBottom w:val="0"/>
          <w:divBdr>
            <w:top w:val="none" w:sz="0" w:space="0" w:color="auto"/>
            <w:left w:val="none" w:sz="0" w:space="0" w:color="auto"/>
            <w:bottom w:val="none" w:sz="0" w:space="0" w:color="auto"/>
            <w:right w:val="none" w:sz="0" w:space="0" w:color="auto"/>
          </w:divBdr>
        </w:div>
      </w:divsChild>
    </w:div>
    <w:div w:id="745805292">
      <w:bodyDiv w:val="1"/>
      <w:marLeft w:val="0"/>
      <w:marRight w:val="0"/>
      <w:marTop w:val="0"/>
      <w:marBottom w:val="0"/>
      <w:divBdr>
        <w:top w:val="none" w:sz="0" w:space="0" w:color="auto"/>
        <w:left w:val="none" w:sz="0" w:space="0" w:color="auto"/>
        <w:bottom w:val="none" w:sz="0" w:space="0" w:color="auto"/>
        <w:right w:val="none" w:sz="0" w:space="0" w:color="auto"/>
      </w:divBdr>
    </w:div>
    <w:div w:id="777869256">
      <w:bodyDiv w:val="1"/>
      <w:marLeft w:val="0"/>
      <w:marRight w:val="0"/>
      <w:marTop w:val="0"/>
      <w:marBottom w:val="0"/>
      <w:divBdr>
        <w:top w:val="none" w:sz="0" w:space="0" w:color="auto"/>
        <w:left w:val="none" w:sz="0" w:space="0" w:color="auto"/>
        <w:bottom w:val="none" w:sz="0" w:space="0" w:color="auto"/>
        <w:right w:val="none" w:sz="0" w:space="0" w:color="auto"/>
      </w:divBdr>
    </w:div>
    <w:div w:id="828014188">
      <w:bodyDiv w:val="1"/>
      <w:marLeft w:val="0"/>
      <w:marRight w:val="0"/>
      <w:marTop w:val="0"/>
      <w:marBottom w:val="0"/>
      <w:divBdr>
        <w:top w:val="none" w:sz="0" w:space="0" w:color="auto"/>
        <w:left w:val="none" w:sz="0" w:space="0" w:color="auto"/>
        <w:bottom w:val="none" w:sz="0" w:space="0" w:color="auto"/>
        <w:right w:val="none" w:sz="0" w:space="0" w:color="auto"/>
      </w:divBdr>
      <w:divsChild>
        <w:div w:id="1169444180">
          <w:marLeft w:val="0"/>
          <w:marRight w:val="0"/>
          <w:marTop w:val="0"/>
          <w:marBottom w:val="0"/>
          <w:divBdr>
            <w:top w:val="none" w:sz="0" w:space="0" w:color="auto"/>
            <w:left w:val="none" w:sz="0" w:space="0" w:color="auto"/>
            <w:bottom w:val="none" w:sz="0" w:space="0" w:color="auto"/>
            <w:right w:val="none" w:sz="0" w:space="0" w:color="auto"/>
          </w:divBdr>
          <w:divsChild>
            <w:div w:id="437023904">
              <w:marLeft w:val="0"/>
              <w:marRight w:val="0"/>
              <w:marTop w:val="0"/>
              <w:marBottom w:val="0"/>
              <w:divBdr>
                <w:top w:val="none" w:sz="0" w:space="0" w:color="auto"/>
                <w:left w:val="none" w:sz="0" w:space="0" w:color="auto"/>
                <w:bottom w:val="none" w:sz="0" w:space="0" w:color="auto"/>
                <w:right w:val="none" w:sz="0" w:space="0" w:color="auto"/>
              </w:divBdr>
              <w:divsChild>
                <w:div w:id="41579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142869">
      <w:bodyDiv w:val="1"/>
      <w:marLeft w:val="0"/>
      <w:marRight w:val="0"/>
      <w:marTop w:val="0"/>
      <w:marBottom w:val="0"/>
      <w:divBdr>
        <w:top w:val="none" w:sz="0" w:space="0" w:color="auto"/>
        <w:left w:val="none" w:sz="0" w:space="0" w:color="auto"/>
        <w:bottom w:val="none" w:sz="0" w:space="0" w:color="auto"/>
        <w:right w:val="none" w:sz="0" w:space="0" w:color="auto"/>
      </w:divBdr>
    </w:div>
    <w:div w:id="838424886">
      <w:bodyDiv w:val="1"/>
      <w:marLeft w:val="0"/>
      <w:marRight w:val="0"/>
      <w:marTop w:val="0"/>
      <w:marBottom w:val="0"/>
      <w:divBdr>
        <w:top w:val="none" w:sz="0" w:space="0" w:color="auto"/>
        <w:left w:val="none" w:sz="0" w:space="0" w:color="auto"/>
        <w:bottom w:val="none" w:sz="0" w:space="0" w:color="auto"/>
        <w:right w:val="none" w:sz="0" w:space="0" w:color="auto"/>
      </w:divBdr>
    </w:div>
    <w:div w:id="951404228">
      <w:bodyDiv w:val="1"/>
      <w:marLeft w:val="0"/>
      <w:marRight w:val="0"/>
      <w:marTop w:val="0"/>
      <w:marBottom w:val="0"/>
      <w:divBdr>
        <w:top w:val="none" w:sz="0" w:space="0" w:color="auto"/>
        <w:left w:val="none" w:sz="0" w:space="0" w:color="auto"/>
        <w:bottom w:val="none" w:sz="0" w:space="0" w:color="auto"/>
        <w:right w:val="none" w:sz="0" w:space="0" w:color="auto"/>
      </w:divBdr>
      <w:divsChild>
        <w:div w:id="937297818">
          <w:marLeft w:val="0"/>
          <w:marRight w:val="0"/>
          <w:marTop w:val="240"/>
          <w:marBottom w:val="0"/>
          <w:divBdr>
            <w:top w:val="none" w:sz="0" w:space="0" w:color="auto"/>
            <w:left w:val="none" w:sz="0" w:space="0" w:color="auto"/>
            <w:bottom w:val="none" w:sz="0" w:space="0" w:color="auto"/>
            <w:right w:val="none" w:sz="0" w:space="0" w:color="auto"/>
          </w:divBdr>
        </w:div>
      </w:divsChild>
    </w:div>
    <w:div w:id="1011490899">
      <w:bodyDiv w:val="1"/>
      <w:marLeft w:val="0"/>
      <w:marRight w:val="0"/>
      <w:marTop w:val="0"/>
      <w:marBottom w:val="0"/>
      <w:divBdr>
        <w:top w:val="none" w:sz="0" w:space="0" w:color="auto"/>
        <w:left w:val="none" w:sz="0" w:space="0" w:color="auto"/>
        <w:bottom w:val="none" w:sz="0" w:space="0" w:color="auto"/>
        <w:right w:val="none" w:sz="0" w:space="0" w:color="auto"/>
      </w:divBdr>
    </w:div>
    <w:div w:id="1096822579">
      <w:bodyDiv w:val="1"/>
      <w:marLeft w:val="0"/>
      <w:marRight w:val="0"/>
      <w:marTop w:val="0"/>
      <w:marBottom w:val="0"/>
      <w:divBdr>
        <w:top w:val="none" w:sz="0" w:space="0" w:color="auto"/>
        <w:left w:val="none" w:sz="0" w:space="0" w:color="auto"/>
        <w:bottom w:val="none" w:sz="0" w:space="0" w:color="auto"/>
        <w:right w:val="none" w:sz="0" w:space="0" w:color="auto"/>
      </w:divBdr>
    </w:div>
    <w:div w:id="1111317813">
      <w:bodyDiv w:val="1"/>
      <w:marLeft w:val="0"/>
      <w:marRight w:val="0"/>
      <w:marTop w:val="0"/>
      <w:marBottom w:val="0"/>
      <w:divBdr>
        <w:top w:val="none" w:sz="0" w:space="0" w:color="auto"/>
        <w:left w:val="none" w:sz="0" w:space="0" w:color="auto"/>
        <w:bottom w:val="none" w:sz="0" w:space="0" w:color="auto"/>
        <w:right w:val="none" w:sz="0" w:space="0" w:color="auto"/>
      </w:divBdr>
    </w:div>
    <w:div w:id="1198273520">
      <w:bodyDiv w:val="1"/>
      <w:marLeft w:val="0"/>
      <w:marRight w:val="0"/>
      <w:marTop w:val="0"/>
      <w:marBottom w:val="0"/>
      <w:divBdr>
        <w:top w:val="none" w:sz="0" w:space="0" w:color="auto"/>
        <w:left w:val="none" w:sz="0" w:space="0" w:color="auto"/>
        <w:bottom w:val="none" w:sz="0" w:space="0" w:color="auto"/>
        <w:right w:val="none" w:sz="0" w:space="0" w:color="auto"/>
      </w:divBdr>
      <w:divsChild>
        <w:div w:id="87652850">
          <w:marLeft w:val="0"/>
          <w:marRight w:val="0"/>
          <w:marTop w:val="0"/>
          <w:marBottom w:val="0"/>
          <w:divBdr>
            <w:top w:val="none" w:sz="0" w:space="0" w:color="auto"/>
            <w:left w:val="none" w:sz="0" w:space="0" w:color="auto"/>
            <w:bottom w:val="none" w:sz="0" w:space="0" w:color="auto"/>
            <w:right w:val="none" w:sz="0" w:space="0" w:color="auto"/>
          </w:divBdr>
        </w:div>
        <w:div w:id="594629075">
          <w:marLeft w:val="0"/>
          <w:marRight w:val="0"/>
          <w:marTop w:val="0"/>
          <w:marBottom w:val="0"/>
          <w:divBdr>
            <w:top w:val="none" w:sz="0" w:space="0" w:color="auto"/>
            <w:left w:val="none" w:sz="0" w:space="0" w:color="auto"/>
            <w:bottom w:val="none" w:sz="0" w:space="0" w:color="auto"/>
            <w:right w:val="none" w:sz="0" w:space="0" w:color="auto"/>
          </w:divBdr>
        </w:div>
        <w:div w:id="708535094">
          <w:marLeft w:val="0"/>
          <w:marRight w:val="0"/>
          <w:marTop w:val="0"/>
          <w:marBottom w:val="0"/>
          <w:divBdr>
            <w:top w:val="none" w:sz="0" w:space="0" w:color="auto"/>
            <w:left w:val="none" w:sz="0" w:space="0" w:color="auto"/>
            <w:bottom w:val="none" w:sz="0" w:space="0" w:color="auto"/>
            <w:right w:val="none" w:sz="0" w:space="0" w:color="auto"/>
          </w:divBdr>
        </w:div>
        <w:div w:id="899679471">
          <w:marLeft w:val="0"/>
          <w:marRight w:val="0"/>
          <w:marTop w:val="0"/>
          <w:marBottom w:val="0"/>
          <w:divBdr>
            <w:top w:val="none" w:sz="0" w:space="0" w:color="auto"/>
            <w:left w:val="none" w:sz="0" w:space="0" w:color="auto"/>
            <w:bottom w:val="none" w:sz="0" w:space="0" w:color="auto"/>
            <w:right w:val="none" w:sz="0" w:space="0" w:color="auto"/>
          </w:divBdr>
        </w:div>
        <w:div w:id="1265771440">
          <w:marLeft w:val="0"/>
          <w:marRight w:val="0"/>
          <w:marTop w:val="0"/>
          <w:marBottom w:val="0"/>
          <w:divBdr>
            <w:top w:val="none" w:sz="0" w:space="0" w:color="auto"/>
            <w:left w:val="none" w:sz="0" w:space="0" w:color="auto"/>
            <w:bottom w:val="none" w:sz="0" w:space="0" w:color="auto"/>
            <w:right w:val="none" w:sz="0" w:space="0" w:color="auto"/>
          </w:divBdr>
        </w:div>
        <w:div w:id="1306622528">
          <w:marLeft w:val="0"/>
          <w:marRight w:val="0"/>
          <w:marTop w:val="0"/>
          <w:marBottom w:val="0"/>
          <w:divBdr>
            <w:top w:val="none" w:sz="0" w:space="0" w:color="auto"/>
            <w:left w:val="none" w:sz="0" w:space="0" w:color="auto"/>
            <w:bottom w:val="none" w:sz="0" w:space="0" w:color="auto"/>
            <w:right w:val="none" w:sz="0" w:space="0" w:color="auto"/>
          </w:divBdr>
        </w:div>
        <w:div w:id="1576083057">
          <w:marLeft w:val="0"/>
          <w:marRight w:val="0"/>
          <w:marTop w:val="0"/>
          <w:marBottom w:val="0"/>
          <w:divBdr>
            <w:top w:val="none" w:sz="0" w:space="0" w:color="auto"/>
            <w:left w:val="none" w:sz="0" w:space="0" w:color="auto"/>
            <w:bottom w:val="none" w:sz="0" w:space="0" w:color="auto"/>
            <w:right w:val="none" w:sz="0" w:space="0" w:color="auto"/>
          </w:divBdr>
        </w:div>
        <w:div w:id="1719089331">
          <w:marLeft w:val="0"/>
          <w:marRight w:val="0"/>
          <w:marTop w:val="0"/>
          <w:marBottom w:val="0"/>
          <w:divBdr>
            <w:top w:val="none" w:sz="0" w:space="0" w:color="auto"/>
            <w:left w:val="none" w:sz="0" w:space="0" w:color="auto"/>
            <w:bottom w:val="none" w:sz="0" w:space="0" w:color="auto"/>
            <w:right w:val="none" w:sz="0" w:space="0" w:color="auto"/>
          </w:divBdr>
        </w:div>
      </w:divsChild>
    </w:div>
    <w:div w:id="1237518734">
      <w:bodyDiv w:val="1"/>
      <w:marLeft w:val="0"/>
      <w:marRight w:val="0"/>
      <w:marTop w:val="0"/>
      <w:marBottom w:val="0"/>
      <w:divBdr>
        <w:top w:val="none" w:sz="0" w:space="0" w:color="auto"/>
        <w:left w:val="none" w:sz="0" w:space="0" w:color="auto"/>
        <w:bottom w:val="none" w:sz="0" w:space="0" w:color="auto"/>
        <w:right w:val="none" w:sz="0" w:space="0" w:color="auto"/>
      </w:divBdr>
      <w:divsChild>
        <w:div w:id="1680155872">
          <w:marLeft w:val="0"/>
          <w:marRight w:val="0"/>
          <w:marTop w:val="0"/>
          <w:marBottom w:val="0"/>
          <w:divBdr>
            <w:top w:val="none" w:sz="0" w:space="0" w:color="auto"/>
            <w:left w:val="none" w:sz="0" w:space="0" w:color="auto"/>
            <w:bottom w:val="none" w:sz="0" w:space="0" w:color="auto"/>
            <w:right w:val="none" w:sz="0" w:space="0" w:color="auto"/>
          </w:divBdr>
          <w:divsChild>
            <w:div w:id="579027184">
              <w:marLeft w:val="0"/>
              <w:marRight w:val="0"/>
              <w:marTop w:val="0"/>
              <w:marBottom w:val="0"/>
              <w:divBdr>
                <w:top w:val="none" w:sz="0" w:space="0" w:color="auto"/>
                <w:left w:val="none" w:sz="0" w:space="0" w:color="auto"/>
                <w:bottom w:val="none" w:sz="0" w:space="0" w:color="auto"/>
                <w:right w:val="none" w:sz="0" w:space="0" w:color="auto"/>
              </w:divBdr>
              <w:divsChild>
                <w:div w:id="182080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892468">
      <w:bodyDiv w:val="1"/>
      <w:marLeft w:val="0"/>
      <w:marRight w:val="0"/>
      <w:marTop w:val="0"/>
      <w:marBottom w:val="0"/>
      <w:divBdr>
        <w:top w:val="none" w:sz="0" w:space="0" w:color="auto"/>
        <w:left w:val="none" w:sz="0" w:space="0" w:color="auto"/>
        <w:bottom w:val="none" w:sz="0" w:space="0" w:color="auto"/>
        <w:right w:val="none" w:sz="0" w:space="0" w:color="auto"/>
      </w:divBdr>
    </w:div>
    <w:div w:id="1380278452">
      <w:bodyDiv w:val="1"/>
      <w:marLeft w:val="0"/>
      <w:marRight w:val="0"/>
      <w:marTop w:val="0"/>
      <w:marBottom w:val="0"/>
      <w:divBdr>
        <w:top w:val="none" w:sz="0" w:space="0" w:color="auto"/>
        <w:left w:val="none" w:sz="0" w:space="0" w:color="auto"/>
        <w:bottom w:val="none" w:sz="0" w:space="0" w:color="auto"/>
        <w:right w:val="none" w:sz="0" w:space="0" w:color="auto"/>
      </w:divBdr>
    </w:div>
    <w:div w:id="1382243177">
      <w:bodyDiv w:val="1"/>
      <w:marLeft w:val="0"/>
      <w:marRight w:val="0"/>
      <w:marTop w:val="0"/>
      <w:marBottom w:val="0"/>
      <w:divBdr>
        <w:top w:val="none" w:sz="0" w:space="0" w:color="auto"/>
        <w:left w:val="none" w:sz="0" w:space="0" w:color="auto"/>
        <w:bottom w:val="none" w:sz="0" w:space="0" w:color="auto"/>
        <w:right w:val="none" w:sz="0" w:space="0" w:color="auto"/>
      </w:divBdr>
    </w:div>
    <w:div w:id="1397358735">
      <w:bodyDiv w:val="1"/>
      <w:marLeft w:val="0"/>
      <w:marRight w:val="0"/>
      <w:marTop w:val="0"/>
      <w:marBottom w:val="0"/>
      <w:divBdr>
        <w:top w:val="none" w:sz="0" w:space="0" w:color="auto"/>
        <w:left w:val="none" w:sz="0" w:space="0" w:color="auto"/>
        <w:bottom w:val="none" w:sz="0" w:space="0" w:color="auto"/>
        <w:right w:val="none" w:sz="0" w:space="0" w:color="auto"/>
      </w:divBdr>
      <w:divsChild>
        <w:div w:id="1117991718">
          <w:marLeft w:val="0"/>
          <w:marRight w:val="0"/>
          <w:marTop w:val="0"/>
          <w:marBottom w:val="0"/>
          <w:divBdr>
            <w:top w:val="none" w:sz="0" w:space="0" w:color="auto"/>
            <w:left w:val="none" w:sz="0" w:space="0" w:color="auto"/>
            <w:bottom w:val="none" w:sz="0" w:space="0" w:color="auto"/>
            <w:right w:val="none" w:sz="0" w:space="0" w:color="auto"/>
          </w:divBdr>
          <w:divsChild>
            <w:div w:id="174423701">
              <w:marLeft w:val="0"/>
              <w:marRight w:val="0"/>
              <w:marTop w:val="0"/>
              <w:marBottom w:val="0"/>
              <w:divBdr>
                <w:top w:val="none" w:sz="0" w:space="0" w:color="auto"/>
                <w:left w:val="none" w:sz="0" w:space="0" w:color="auto"/>
                <w:bottom w:val="none" w:sz="0" w:space="0" w:color="auto"/>
                <w:right w:val="none" w:sz="0" w:space="0" w:color="auto"/>
              </w:divBdr>
              <w:divsChild>
                <w:div w:id="79517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111346">
      <w:bodyDiv w:val="1"/>
      <w:marLeft w:val="0"/>
      <w:marRight w:val="0"/>
      <w:marTop w:val="0"/>
      <w:marBottom w:val="0"/>
      <w:divBdr>
        <w:top w:val="none" w:sz="0" w:space="0" w:color="auto"/>
        <w:left w:val="none" w:sz="0" w:space="0" w:color="auto"/>
        <w:bottom w:val="none" w:sz="0" w:space="0" w:color="auto"/>
        <w:right w:val="none" w:sz="0" w:space="0" w:color="auto"/>
      </w:divBdr>
    </w:div>
    <w:div w:id="1500734538">
      <w:bodyDiv w:val="1"/>
      <w:marLeft w:val="0"/>
      <w:marRight w:val="0"/>
      <w:marTop w:val="0"/>
      <w:marBottom w:val="0"/>
      <w:divBdr>
        <w:top w:val="none" w:sz="0" w:space="0" w:color="auto"/>
        <w:left w:val="none" w:sz="0" w:space="0" w:color="auto"/>
        <w:bottom w:val="none" w:sz="0" w:space="0" w:color="auto"/>
        <w:right w:val="none" w:sz="0" w:space="0" w:color="auto"/>
      </w:divBdr>
      <w:divsChild>
        <w:div w:id="1495995692">
          <w:marLeft w:val="0"/>
          <w:marRight w:val="0"/>
          <w:marTop w:val="0"/>
          <w:marBottom w:val="0"/>
          <w:divBdr>
            <w:top w:val="none" w:sz="0" w:space="0" w:color="auto"/>
            <w:left w:val="none" w:sz="0" w:space="0" w:color="auto"/>
            <w:bottom w:val="none" w:sz="0" w:space="0" w:color="auto"/>
            <w:right w:val="none" w:sz="0" w:space="0" w:color="auto"/>
          </w:divBdr>
          <w:divsChild>
            <w:div w:id="71782965">
              <w:marLeft w:val="0"/>
              <w:marRight w:val="0"/>
              <w:marTop w:val="0"/>
              <w:marBottom w:val="0"/>
              <w:divBdr>
                <w:top w:val="none" w:sz="0" w:space="0" w:color="auto"/>
                <w:left w:val="none" w:sz="0" w:space="0" w:color="auto"/>
                <w:bottom w:val="none" w:sz="0" w:space="0" w:color="auto"/>
                <w:right w:val="none" w:sz="0" w:space="0" w:color="auto"/>
              </w:divBdr>
              <w:divsChild>
                <w:div w:id="4155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484781">
      <w:bodyDiv w:val="1"/>
      <w:marLeft w:val="0"/>
      <w:marRight w:val="0"/>
      <w:marTop w:val="0"/>
      <w:marBottom w:val="0"/>
      <w:divBdr>
        <w:top w:val="none" w:sz="0" w:space="0" w:color="auto"/>
        <w:left w:val="none" w:sz="0" w:space="0" w:color="auto"/>
        <w:bottom w:val="none" w:sz="0" w:space="0" w:color="auto"/>
        <w:right w:val="none" w:sz="0" w:space="0" w:color="auto"/>
      </w:divBdr>
    </w:div>
    <w:div w:id="1540051770">
      <w:bodyDiv w:val="1"/>
      <w:marLeft w:val="0"/>
      <w:marRight w:val="0"/>
      <w:marTop w:val="0"/>
      <w:marBottom w:val="0"/>
      <w:divBdr>
        <w:top w:val="none" w:sz="0" w:space="0" w:color="auto"/>
        <w:left w:val="none" w:sz="0" w:space="0" w:color="auto"/>
        <w:bottom w:val="none" w:sz="0" w:space="0" w:color="auto"/>
        <w:right w:val="none" w:sz="0" w:space="0" w:color="auto"/>
      </w:divBdr>
      <w:divsChild>
        <w:div w:id="1904633095">
          <w:marLeft w:val="0"/>
          <w:marRight w:val="0"/>
          <w:marTop w:val="0"/>
          <w:marBottom w:val="0"/>
          <w:divBdr>
            <w:top w:val="none" w:sz="0" w:space="0" w:color="auto"/>
            <w:left w:val="none" w:sz="0" w:space="0" w:color="auto"/>
            <w:bottom w:val="none" w:sz="0" w:space="0" w:color="auto"/>
            <w:right w:val="none" w:sz="0" w:space="0" w:color="auto"/>
          </w:divBdr>
          <w:divsChild>
            <w:div w:id="933591885">
              <w:marLeft w:val="0"/>
              <w:marRight w:val="0"/>
              <w:marTop w:val="0"/>
              <w:marBottom w:val="0"/>
              <w:divBdr>
                <w:top w:val="none" w:sz="0" w:space="0" w:color="auto"/>
                <w:left w:val="none" w:sz="0" w:space="0" w:color="auto"/>
                <w:bottom w:val="none" w:sz="0" w:space="0" w:color="auto"/>
                <w:right w:val="none" w:sz="0" w:space="0" w:color="auto"/>
              </w:divBdr>
              <w:divsChild>
                <w:div w:id="126834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134467">
      <w:bodyDiv w:val="1"/>
      <w:marLeft w:val="0"/>
      <w:marRight w:val="0"/>
      <w:marTop w:val="0"/>
      <w:marBottom w:val="0"/>
      <w:divBdr>
        <w:top w:val="none" w:sz="0" w:space="0" w:color="auto"/>
        <w:left w:val="none" w:sz="0" w:space="0" w:color="auto"/>
        <w:bottom w:val="none" w:sz="0" w:space="0" w:color="auto"/>
        <w:right w:val="none" w:sz="0" w:space="0" w:color="auto"/>
      </w:divBdr>
      <w:divsChild>
        <w:div w:id="879166456">
          <w:marLeft w:val="0"/>
          <w:marRight w:val="0"/>
          <w:marTop w:val="0"/>
          <w:marBottom w:val="0"/>
          <w:divBdr>
            <w:top w:val="none" w:sz="0" w:space="0" w:color="auto"/>
            <w:left w:val="none" w:sz="0" w:space="0" w:color="auto"/>
            <w:bottom w:val="none" w:sz="0" w:space="0" w:color="auto"/>
            <w:right w:val="none" w:sz="0" w:space="0" w:color="auto"/>
          </w:divBdr>
          <w:divsChild>
            <w:div w:id="844827970">
              <w:marLeft w:val="0"/>
              <w:marRight w:val="0"/>
              <w:marTop w:val="0"/>
              <w:marBottom w:val="0"/>
              <w:divBdr>
                <w:top w:val="none" w:sz="0" w:space="0" w:color="auto"/>
                <w:left w:val="none" w:sz="0" w:space="0" w:color="auto"/>
                <w:bottom w:val="none" w:sz="0" w:space="0" w:color="auto"/>
                <w:right w:val="none" w:sz="0" w:space="0" w:color="auto"/>
              </w:divBdr>
              <w:divsChild>
                <w:div w:id="164045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150168">
      <w:bodyDiv w:val="1"/>
      <w:marLeft w:val="0"/>
      <w:marRight w:val="0"/>
      <w:marTop w:val="0"/>
      <w:marBottom w:val="0"/>
      <w:divBdr>
        <w:top w:val="none" w:sz="0" w:space="0" w:color="auto"/>
        <w:left w:val="none" w:sz="0" w:space="0" w:color="auto"/>
        <w:bottom w:val="none" w:sz="0" w:space="0" w:color="auto"/>
        <w:right w:val="none" w:sz="0" w:space="0" w:color="auto"/>
      </w:divBdr>
    </w:div>
    <w:div w:id="1717317959">
      <w:bodyDiv w:val="1"/>
      <w:marLeft w:val="0"/>
      <w:marRight w:val="0"/>
      <w:marTop w:val="0"/>
      <w:marBottom w:val="0"/>
      <w:divBdr>
        <w:top w:val="none" w:sz="0" w:space="0" w:color="auto"/>
        <w:left w:val="none" w:sz="0" w:space="0" w:color="auto"/>
        <w:bottom w:val="none" w:sz="0" w:space="0" w:color="auto"/>
        <w:right w:val="none" w:sz="0" w:space="0" w:color="auto"/>
      </w:divBdr>
    </w:div>
    <w:div w:id="1727601895">
      <w:bodyDiv w:val="1"/>
      <w:marLeft w:val="0"/>
      <w:marRight w:val="0"/>
      <w:marTop w:val="0"/>
      <w:marBottom w:val="0"/>
      <w:divBdr>
        <w:top w:val="none" w:sz="0" w:space="0" w:color="auto"/>
        <w:left w:val="none" w:sz="0" w:space="0" w:color="auto"/>
        <w:bottom w:val="none" w:sz="0" w:space="0" w:color="auto"/>
        <w:right w:val="none" w:sz="0" w:space="0" w:color="auto"/>
      </w:divBdr>
      <w:divsChild>
        <w:div w:id="468015867">
          <w:marLeft w:val="0"/>
          <w:marRight w:val="0"/>
          <w:marTop w:val="0"/>
          <w:marBottom w:val="0"/>
          <w:divBdr>
            <w:top w:val="none" w:sz="0" w:space="0" w:color="auto"/>
            <w:left w:val="none" w:sz="0" w:space="0" w:color="auto"/>
            <w:bottom w:val="none" w:sz="0" w:space="0" w:color="auto"/>
            <w:right w:val="none" w:sz="0" w:space="0" w:color="auto"/>
          </w:divBdr>
          <w:divsChild>
            <w:div w:id="1017192875">
              <w:marLeft w:val="0"/>
              <w:marRight w:val="0"/>
              <w:marTop w:val="0"/>
              <w:marBottom w:val="0"/>
              <w:divBdr>
                <w:top w:val="none" w:sz="0" w:space="0" w:color="auto"/>
                <w:left w:val="none" w:sz="0" w:space="0" w:color="auto"/>
                <w:bottom w:val="none" w:sz="0" w:space="0" w:color="auto"/>
                <w:right w:val="none" w:sz="0" w:space="0" w:color="auto"/>
              </w:divBdr>
              <w:divsChild>
                <w:div w:id="207002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237721">
      <w:bodyDiv w:val="1"/>
      <w:marLeft w:val="0"/>
      <w:marRight w:val="0"/>
      <w:marTop w:val="0"/>
      <w:marBottom w:val="0"/>
      <w:divBdr>
        <w:top w:val="none" w:sz="0" w:space="0" w:color="auto"/>
        <w:left w:val="none" w:sz="0" w:space="0" w:color="auto"/>
        <w:bottom w:val="none" w:sz="0" w:space="0" w:color="auto"/>
        <w:right w:val="none" w:sz="0" w:space="0" w:color="auto"/>
      </w:divBdr>
      <w:divsChild>
        <w:div w:id="458495597">
          <w:marLeft w:val="0"/>
          <w:marRight w:val="0"/>
          <w:marTop w:val="166"/>
          <w:marBottom w:val="166"/>
          <w:divBdr>
            <w:top w:val="none" w:sz="0" w:space="0" w:color="auto"/>
            <w:left w:val="none" w:sz="0" w:space="0" w:color="auto"/>
            <w:bottom w:val="none" w:sz="0" w:space="0" w:color="auto"/>
            <w:right w:val="none" w:sz="0" w:space="0" w:color="auto"/>
          </w:divBdr>
        </w:div>
        <w:div w:id="586503331">
          <w:marLeft w:val="0"/>
          <w:marRight w:val="0"/>
          <w:marTop w:val="166"/>
          <w:marBottom w:val="166"/>
          <w:divBdr>
            <w:top w:val="none" w:sz="0" w:space="0" w:color="auto"/>
            <w:left w:val="none" w:sz="0" w:space="0" w:color="auto"/>
            <w:bottom w:val="none" w:sz="0" w:space="0" w:color="auto"/>
            <w:right w:val="none" w:sz="0" w:space="0" w:color="auto"/>
          </w:divBdr>
        </w:div>
      </w:divsChild>
    </w:div>
    <w:div w:id="1738700571">
      <w:bodyDiv w:val="1"/>
      <w:marLeft w:val="0"/>
      <w:marRight w:val="0"/>
      <w:marTop w:val="0"/>
      <w:marBottom w:val="0"/>
      <w:divBdr>
        <w:top w:val="none" w:sz="0" w:space="0" w:color="auto"/>
        <w:left w:val="none" w:sz="0" w:space="0" w:color="auto"/>
        <w:bottom w:val="none" w:sz="0" w:space="0" w:color="auto"/>
        <w:right w:val="none" w:sz="0" w:space="0" w:color="auto"/>
      </w:divBdr>
    </w:div>
    <w:div w:id="1791434944">
      <w:bodyDiv w:val="1"/>
      <w:marLeft w:val="0"/>
      <w:marRight w:val="0"/>
      <w:marTop w:val="0"/>
      <w:marBottom w:val="0"/>
      <w:divBdr>
        <w:top w:val="none" w:sz="0" w:space="0" w:color="auto"/>
        <w:left w:val="none" w:sz="0" w:space="0" w:color="auto"/>
        <w:bottom w:val="none" w:sz="0" w:space="0" w:color="auto"/>
        <w:right w:val="none" w:sz="0" w:space="0" w:color="auto"/>
      </w:divBdr>
      <w:divsChild>
        <w:div w:id="1150363925">
          <w:marLeft w:val="0"/>
          <w:marRight w:val="0"/>
          <w:marTop w:val="0"/>
          <w:marBottom w:val="0"/>
          <w:divBdr>
            <w:top w:val="none" w:sz="0" w:space="0" w:color="auto"/>
            <w:left w:val="none" w:sz="0" w:space="0" w:color="auto"/>
            <w:bottom w:val="none" w:sz="0" w:space="0" w:color="auto"/>
            <w:right w:val="none" w:sz="0" w:space="0" w:color="auto"/>
          </w:divBdr>
          <w:divsChild>
            <w:div w:id="1950352232">
              <w:marLeft w:val="0"/>
              <w:marRight w:val="0"/>
              <w:marTop w:val="0"/>
              <w:marBottom w:val="0"/>
              <w:divBdr>
                <w:top w:val="none" w:sz="0" w:space="0" w:color="auto"/>
                <w:left w:val="none" w:sz="0" w:space="0" w:color="auto"/>
                <w:bottom w:val="none" w:sz="0" w:space="0" w:color="auto"/>
                <w:right w:val="none" w:sz="0" w:space="0" w:color="auto"/>
              </w:divBdr>
              <w:divsChild>
                <w:div w:id="464079874">
                  <w:marLeft w:val="0"/>
                  <w:marRight w:val="0"/>
                  <w:marTop w:val="0"/>
                  <w:marBottom w:val="0"/>
                  <w:divBdr>
                    <w:top w:val="none" w:sz="0" w:space="0" w:color="auto"/>
                    <w:left w:val="none" w:sz="0" w:space="0" w:color="auto"/>
                    <w:bottom w:val="none" w:sz="0" w:space="0" w:color="auto"/>
                    <w:right w:val="none" w:sz="0" w:space="0" w:color="auto"/>
                  </w:divBdr>
                  <w:divsChild>
                    <w:div w:id="55404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768102">
          <w:marLeft w:val="0"/>
          <w:marRight w:val="0"/>
          <w:marTop w:val="0"/>
          <w:marBottom w:val="0"/>
          <w:divBdr>
            <w:top w:val="none" w:sz="0" w:space="0" w:color="auto"/>
            <w:left w:val="none" w:sz="0" w:space="0" w:color="auto"/>
            <w:bottom w:val="none" w:sz="0" w:space="0" w:color="auto"/>
            <w:right w:val="none" w:sz="0" w:space="0" w:color="auto"/>
          </w:divBdr>
        </w:div>
        <w:div w:id="2071925173">
          <w:marLeft w:val="0"/>
          <w:marRight w:val="0"/>
          <w:marTop w:val="0"/>
          <w:marBottom w:val="0"/>
          <w:divBdr>
            <w:top w:val="none" w:sz="0" w:space="0" w:color="auto"/>
            <w:left w:val="none" w:sz="0" w:space="0" w:color="auto"/>
            <w:bottom w:val="none" w:sz="0" w:space="0" w:color="auto"/>
            <w:right w:val="none" w:sz="0" w:space="0" w:color="auto"/>
          </w:divBdr>
          <w:divsChild>
            <w:div w:id="829953859">
              <w:marLeft w:val="0"/>
              <w:marRight w:val="0"/>
              <w:marTop w:val="0"/>
              <w:marBottom w:val="0"/>
              <w:divBdr>
                <w:top w:val="none" w:sz="0" w:space="0" w:color="auto"/>
                <w:left w:val="none" w:sz="0" w:space="0" w:color="auto"/>
                <w:bottom w:val="none" w:sz="0" w:space="0" w:color="auto"/>
                <w:right w:val="none" w:sz="0" w:space="0" w:color="auto"/>
              </w:divBdr>
              <w:divsChild>
                <w:div w:id="71854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056195">
      <w:bodyDiv w:val="1"/>
      <w:marLeft w:val="0"/>
      <w:marRight w:val="0"/>
      <w:marTop w:val="0"/>
      <w:marBottom w:val="0"/>
      <w:divBdr>
        <w:top w:val="none" w:sz="0" w:space="0" w:color="auto"/>
        <w:left w:val="none" w:sz="0" w:space="0" w:color="auto"/>
        <w:bottom w:val="none" w:sz="0" w:space="0" w:color="auto"/>
        <w:right w:val="none" w:sz="0" w:space="0" w:color="auto"/>
      </w:divBdr>
    </w:div>
    <w:div w:id="1816332458">
      <w:bodyDiv w:val="1"/>
      <w:marLeft w:val="0"/>
      <w:marRight w:val="0"/>
      <w:marTop w:val="0"/>
      <w:marBottom w:val="0"/>
      <w:divBdr>
        <w:top w:val="none" w:sz="0" w:space="0" w:color="auto"/>
        <w:left w:val="none" w:sz="0" w:space="0" w:color="auto"/>
        <w:bottom w:val="none" w:sz="0" w:space="0" w:color="auto"/>
        <w:right w:val="none" w:sz="0" w:space="0" w:color="auto"/>
      </w:divBdr>
    </w:div>
    <w:div w:id="1905217017">
      <w:bodyDiv w:val="1"/>
      <w:marLeft w:val="0"/>
      <w:marRight w:val="0"/>
      <w:marTop w:val="0"/>
      <w:marBottom w:val="0"/>
      <w:divBdr>
        <w:top w:val="none" w:sz="0" w:space="0" w:color="auto"/>
        <w:left w:val="none" w:sz="0" w:space="0" w:color="auto"/>
        <w:bottom w:val="none" w:sz="0" w:space="0" w:color="auto"/>
        <w:right w:val="none" w:sz="0" w:space="0" w:color="auto"/>
      </w:divBdr>
      <w:divsChild>
        <w:div w:id="931209048">
          <w:marLeft w:val="0"/>
          <w:marRight w:val="0"/>
          <w:marTop w:val="0"/>
          <w:marBottom w:val="0"/>
          <w:divBdr>
            <w:top w:val="none" w:sz="0" w:space="0" w:color="auto"/>
            <w:left w:val="none" w:sz="0" w:space="0" w:color="auto"/>
            <w:bottom w:val="none" w:sz="0" w:space="0" w:color="auto"/>
            <w:right w:val="none" w:sz="0" w:space="0" w:color="auto"/>
          </w:divBdr>
          <w:divsChild>
            <w:div w:id="363024608">
              <w:marLeft w:val="0"/>
              <w:marRight w:val="0"/>
              <w:marTop w:val="0"/>
              <w:marBottom w:val="0"/>
              <w:divBdr>
                <w:top w:val="none" w:sz="0" w:space="0" w:color="auto"/>
                <w:left w:val="none" w:sz="0" w:space="0" w:color="auto"/>
                <w:bottom w:val="none" w:sz="0" w:space="0" w:color="auto"/>
                <w:right w:val="none" w:sz="0" w:space="0" w:color="auto"/>
              </w:divBdr>
              <w:divsChild>
                <w:div w:id="154540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163794">
      <w:bodyDiv w:val="1"/>
      <w:marLeft w:val="0"/>
      <w:marRight w:val="0"/>
      <w:marTop w:val="0"/>
      <w:marBottom w:val="0"/>
      <w:divBdr>
        <w:top w:val="none" w:sz="0" w:space="0" w:color="auto"/>
        <w:left w:val="none" w:sz="0" w:space="0" w:color="auto"/>
        <w:bottom w:val="none" w:sz="0" w:space="0" w:color="auto"/>
        <w:right w:val="none" w:sz="0" w:space="0" w:color="auto"/>
      </w:divBdr>
    </w:div>
    <w:div w:id="1978876617">
      <w:bodyDiv w:val="1"/>
      <w:marLeft w:val="0"/>
      <w:marRight w:val="0"/>
      <w:marTop w:val="0"/>
      <w:marBottom w:val="0"/>
      <w:divBdr>
        <w:top w:val="none" w:sz="0" w:space="0" w:color="auto"/>
        <w:left w:val="none" w:sz="0" w:space="0" w:color="auto"/>
        <w:bottom w:val="none" w:sz="0" w:space="0" w:color="auto"/>
        <w:right w:val="none" w:sz="0" w:space="0" w:color="auto"/>
      </w:divBdr>
      <w:divsChild>
        <w:div w:id="784617948">
          <w:marLeft w:val="0"/>
          <w:marRight w:val="0"/>
          <w:marTop w:val="0"/>
          <w:marBottom w:val="0"/>
          <w:divBdr>
            <w:top w:val="none" w:sz="0" w:space="0" w:color="auto"/>
            <w:left w:val="none" w:sz="0" w:space="0" w:color="auto"/>
            <w:bottom w:val="none" w:sz="0" w:space="0" w:color="auto"/>
            <w:right w:val="none" w:sz="0" w:space="0" w:color="auto"/>
          </w:divBdr>
          <w:divsChild>
            <w:div w:id="453597495">
              <w:marLeft w:val="0"/>
              <w:marRight w:val="0"/>
              <w:marTop w:val="0"/>
              <w:marBottom w:val="0"/>
              <w:divBdr>
                <w:top w:val="none" w:sz="0" w:space="0" w:color="auto"/>
                <w:left w:val="none" w:sz="0" w:space="0" w:color="auto"/>
                <w:bottom w:val="none" w:sz="0" w:space="0" w:color="auto"/>
                <w:right w:val="none" w:sz="0" w:space="0" w:color="auto"/>
              </w:divBdr>
              <w:divsChild>
                <w:div w:id="1876918251">
                  <w:marLeft w:val="0"/>
                  <w:marRight w:val="0"/>
                  <w:marTop w:val="0"/>
                  <w:marBottom w:val="0"/>
                  <w:divBdr>
                    <w:top w:val="none" w:sz="0" w:space="0" w:color="auto"/>
                    <w:left w:val="none" w:sz="0" w:space="0" w:color="auto"/>
                    <w:bottom w:val="none" w:sz="0" w:space="0" w:color="auto"/>
                    <w:right w:val="none" w:sz="0" w:space="0" w:color="auto"/>
                  </w:divBdr>
                  <w:divsChild>
                    <w:div w:id="174988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28323">
      <w:bodyDiv w:val="1"/>
      <w:marLeft w:val="0"/>
      <w:marRight w:val="0"/>
      <w:marTop w:val="0"/>
      <w:marBottom w:val="0"/>
      <w:divBdr>
        <w:top w:val="none" w:sz="0" w:space="0" w:color="auto"/>
        <w:left w:val="none" w:sz="0" w:space="0" w:color="auto"/>
        <w:bottom w:val="none" w:sz="0" w:space="0" w:color="auto"/>
        <w:right w:val="none" w:sz="0" w:space="0" w:color="auto"/>
      </w:divBdr>
    </w:div>
    <w:div w:id="2124303561">
      <w:bodyDiv w:val="1"/>
      <w:marLeft w:val="0"/>
      <w:marRight w:val="0"/>
      <w:marTop w:val="0"/>
      <w:marBottom w:val="0"/>
      <w:divBdr>
        <w:top w:val="none" w:sz="0" w:space="0" w:color="auto"/>
        <w:left w:val="none" w:sz="0" w:space="0" w:color="auto"/>
        <w:bottom w:val="none" w:sz="0" w:space="0" w:color="auto"/>
        <w:right w:val="none" w:sz="0" w:space="0" w:color="auto"/>
      </w:divBdr>
      <w:divsChild>
        <w:div w:id="52433497">
          <w:marLeft w:val="0"/>
          <w:marRight w:val="0"/>
          <w:marTop w:val="0"/>
          <w:marBottom w:val="0"/>
          <w:divBdr>
            <w:top w:val="none" w:sz="0" w:space="0" w:color="auto"/>
            <w:left w:val="none" w:sz="0" w:space="0" w:color="auto"/>
            <w:bottom w:val="none" w:sz="0" w:space="0" w:color="auto"/>
            <w:right w:val="none" w:sz="0" w:space="0" w:color="auto"/>
          </w:divBdr>
          <w:divsChild>
            <w:div w:id="2033409971">
              <w:marLeft w:val="0"/>
              <w:marRight w:val="0"/>
              <w:marTop w:val="0"/>
              <w:marBottom w:val="0"/>
              <w:divBdr>
                <w:top w:val="none" w:sz="0" w:space="0" w:color="auto"/>
                <w:left w:val="none" w:sz="0" w:space="0" w:color="auto"/>
                <w:bottom w:val="none" w:sz="0" w:space="0" w:color="auto"/>
                <w:right w:val="none" w:sz="0" w:space="0" w:color="auto"/>
              </w:divBdr>
              <w:divsChild>
                <w:div w:id="74410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955176">
      <w:bodyDiv w:val="1"/>
      <w:marLeft w:val="0"/>
      <w:marRight w:val="0"/>
      <w:marTop w:val="0"/>
      <w:marBottom w:val="0"/>
      <w:divBdr>
        <w:top w:val="none" w:sz="0" w:space="0" w:color="auto"/>
        <w:left w:val="none" w:sz="0" w:space="0" w:color="auto"/>
        <w:bottom w:val="none" w:sz="0" w:space="0" w:color="auto"/>
        <w:right w:val="none" w:sz="0" w:space="0" w:color="auto"/>
      </w:divBdr>
      <w:divsChild>
        <w:div w:id="861165177">
          <w:marLeft w:val="0"/>
          <w:marRight w:val="0"/>
          <w:marTop w:val="240"/>
          <w:marBottom w:val="0"/>
          <w:divBdr>
            <w:top w:val="none" w:sz="0" w:space="0" w:color="auto"/>
            <w:left w:val="none" w:sz="0" w:space="0" w:color="auto"/>
            <w:bottom w:val="none" w:sz="0" w:space="0" w:color="auto"/>
            <w:right w:val="none" w:sz="0" w:space="0" w:color="auto"/>
          </w:divBdr>
        </w:div>
      </w:divsChild>
    </w:div>
    <w:div w:id="2146268360">
      <w:bodyDiv w:val="1"/>
      <w:marLeft w:val="0"/>
      <w:marRight w:val="0"/>
      <w:marTop w:val="0"/>
      <w:marBottom w:val="0"/>
      <w:divBdr>
        <w:top w:val="none" w:sz="0" w:space="0" w:color="auto"/>
        <w:left w:val="none" w:sz="0" w:space="0" w:color="auto"/>
        <w:bottom w:val="none" w:sz="0" w:space="0" w:color="auto"/>
        <w:right w:val="none" w:sz="0" w:space="0" w:color="auto"/>
      </w:divBdr>
      <w:divsChild>
        <w:div w:id="62527479">
          <w:marLeft w:val="0"/>
          <w:marRight w:val="0"/>
          <w:marTop w:val="0"/>
          <w:marBottom w:val="0"/>
          <w:divBdr>
            <w:top w:val="none" w:sz="0" w:space="0" w:color="auto"/>
            <w:left w:val="none" w:sz="0" w:space="0" w:color="auto"/>
            <w:bottom w:val="none" w:sz="0" w:space="0" w:color="auto"/>
            <w:right w:val="none" w:sz="0" w:space="0" w:color="auto"/>
          </w:divBdr>
          <w:divsChild>
            <w:div w:id="475298411">
              <w:marLeft w:val="0"/>
              <w:marRight w:val="0"/>
              <w:marTop w:val="0"/>
              <w:marBottom w:val="0"/>
              <w:divBdr>
                <w:top w:val="none" w:sz="0" w:space="0" w:color="auto"/>
                <w:left w:val="none" w:sz="0" w:space="0" w:color="auto"/>
                <w:bottom w:val="none" w:sz="0" w:space="0" w:color="auto"/>
                <w:right w:val="none" w:sz="0" w:space="0" w:color="auto"/>
              </w:divBdr>
              <w:divsChild>
                <w:div w:id="128122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tiff"/><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5.png"/><Relationship Id="rId22" Type="http://schemas.openxmlformats.org/officeDocument/2006/relationships/oleObject" Target="embeddings/oleObject4.bin"/><Relationship Id="rId27" Type="http://schemas.openxmlformats.org/officeDocument/2006/relationships/theme" Target="theme/theme1.xml"/><Relationship Id="rId30" Type="http://schemas.microsoft.com/office/2018/08/relationships/commentsExtensible" Target="commentsExtensi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70090EC8B984C489989E0FE7CA9D63A" ma:contentTypeVersion="9" ma:contentTypeDescription="Create a new document." ma:contentTypeScope="" ma:versionID="b65322e70ccc231dbc749b1ca3f50533">
  <xsd:schema xmlns:xsd="http://www.w3.org/2001/XMLSchema" xmlns:xs="http://www.w3.org/2001/XMLSchema" xmlns:p="http://schemas.microsoft.com/office/2006/metadata/properties" xmlns:ns2="310d0dbb-532f-4493-a8c2-b3e89024f525" targetNamespace="http://schemas.microsoft.com/office/2006/metadata/properties" ma:root="true" ma:fieldsID="d125766a3523f389a320ff88b9a3d3ac" ns2:_="">
    <xsd:import namespace="310d0dbb-532f-4493-a8c2-b3e89024f52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0d0dbb-532f-4493-a8c2-b3e89024f5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4217A-FA49-4A90-A715-93CAE58970D5}">
  <ds:schemaRefs>
    <ds:schemaRef ds:uri="http://purl.org/dc/terms/"/>
    <ds:schemaRef ds:uri="http://purl.org/dc/elements/1.1/"/>
    <ds:schemaRef ds:uri="http://www.w3.org/XML/1998/namespace"/>
    <ds:schemaRef ds:uri="http://purl.org/dc/dcmitype/"/>
    <ds:schemaRef ds:uri="http://schemas.microsoft.com/office/2006/documentManagement/types"/>
    <ds:schemaRef ds:uri="310d0dbb-532f-4493-a8c2-b3e89024f525"/>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2.xml><?xml version="1.0" encoding="utf-8"?>
<ds:datastoreItem xmlns:ds="http://schemas.openxmlformats.org/officeDocument/2006/customXml" ds:itemID="{A3DAC358-B022-4072-9E60-D154D1A287FF}">
  <ds:schemaRefs>
    <ds:schemaRef ds:uri="http://schemas.microsoft.com/office/2006/metadata/contentType"/>
    <ds:schemaRef ds:uri="http://schemas.microsoft.com/office/2006/metadata/properties/metaAttributes"/>
    <ds:schemaRef ds:uri="http://www.w3.org/2000/xmlns/"/>
    <ds:schemaRef ds:uri="http://www.w3.org/2001/XMLSchema"/>
    <ds:schemaRef ds:uri="310d0dbb-532f-4493-a8c2-b3e89024f525"/>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C5787BE-0A10-493A-AC01-EC8B69A2BF65}">
  <ds:schemaRefs>
    <ds:schemaRef ds:uri="http://schemas.microsoft.com/sharepoint/v3/contenttype/forms"/>
  </ds:schemaRefs>
</ds:datastoreItem>
</file>

<file path=customXml/itemProps4.xml><?xml version="1.0" encoding="utf-8"?>
<ds:datastoreItem xmlns:ds="http://schemas.openxmlformats.org/officeDocument/2006/customXml" ds:itemID="{96C1B04C-2534-43A8-B682-D9315A63B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0</Pages>
  <Words>11914</Words>
  <Characters>6791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on, Bethany</dc:creator>
  <cp:keywords/>
  <dc:description/>
  <cp:lastModifiedBy>Heaton, Bethany</cp:lastModifiedBy>
  <cp:revision>3</cp:revision>
  <cp:lastPrinted>2022-04-14T16:35:00Z</cp:lastPrinted>
  <dcterms:created xsi:type="dcterms:W3CDTF">2022-04-14T17:03:00Z</dcterms:created>
  <dcterms:modified xsi:type="dcterms:W3CDTF">2022-04-14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0090EC8B984C489989E0FE7CA9D63A</vt:lpwstr>
  </property>
</Properties>
</file>